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A3DEA" w14:textId="2D6603BD" w:rsidR="006E2148" w:rsidRPr="006E2148" w:rsidRDefault="006E2148" w:rsidP="006E2148">
      <w:pPr>
        <w:jc w:val="center"/>
        <w:rPr>
          <w:b/>
          <w:sz w:val="32"/>
          <w:szCs w:val="32"/>
          <w:u w:val="single"/>
        </w:rPr>
      </w:pPr>
      <w:r w:rsidRPr="006E2148">
        <w:rPr>
          <w:b/>
          <w:sz w:val="32"/>
          <w:szCs w:val="32"/>
          <w:u w:val="single"/>
        </w:rPr>
        <w:t>Assessment and diagnosis of the acute hot joint: A systematic review and meta-analysis</w:t>
      </w:r>
    </w:p>
    <w:p w14:paraId="4AF4BE04" w14:textId="77777777" w:rsidR="006E2148" w:rsidRDefault="006E2148">
      <w:pPr>
        <w:rPr>
          <w:b/>
          <w:u w:val="single"/>
        </w:rPr>
      </w:pPr>
    </w:p>
    <w:p w14:paraId="7131F185" w14:textId="3F6F1FED" w:rsidR="006E2148" w:rsidRDefault="006E2148" w:rsidP="006E2148">
      <w:pPr>
        <w:jc w:val="center"/>
        <w:rPr>
          <w:vertAlign w:val="superscript"/>
        </w:rPr>
      </w:pPr>
      <w:r>
        <w:t>Mrinalini Dey</w:t>
      </w:r>
      <w:r>
        <w:rPr>
          <w:vertAlign w:val="superscript"/>
        </w:rPr>
        <w:t>1,2</w:t>
      </w:r>
      <w:r>
        <w:t>, Mariam Al-Attar</w:t>
      </w:r>
      <w:r>
        <w:rPr>
          <w:vertAlign w:val="superscript"/>
        </w:rPr>
        <w:t>3</w:t>
      </w:r>
      <w:r>
        <w:t>, Leticia Peruffo</w:t>
      </w:r>
      <w:r>
        <w:rPr>
          <w:vertAlign w:val="superscript"/>
        </w:rPr>
        <w:t>4</w:t>
      </w:r>
      <w:r>
        <w:t xml:space="preserve">, </w:t>
      </w:r>
      <w:r w:rsidR="000855A9">
        <w:t>Ashley Coope</w:t>
      </w:r>
      <w:r w:rsidR="000855A9">
        <w:rPr>
          <w:vertAlign w:val="superscript"/>
        </w:rPr>
        <w:t>5</w:t>
      </w:r>
      <w:r w:rsidR="000855A9">
        <w:t xml:space="preserve">, </w:t>
      </w:r>
      <w:proofErr w:type="spellStart"/>
      <w:r>
        <w:t>Sizheng</w:t>
      </w:r>
      <w:proofErr w:type="spellEnd"/>
      <w:r>
        <w:t xml:space="preserve"> Steven Zhao</w:t>
      </w:r>
      <w:r w:rsidR="000855A9" w:rsidRPr="000855A9">
        <w:rPr>
          <w:vertAlign w:val="superscript"/>
        </w:rPr>
        <w:t>6</w:t>
      </w:r>
      <w:r>
        <w:t>, Stephen Duffield</w:t>
      </w:r>
      <w:r w:rsidR="00813DA4">
        <w:rPr>
          <w:vertAlign w:val="superscript"/>
        </w:rPr>
        <w:t>1</w:t>
      </w:r>
      <w:r>
        <w:t>, Nicola Goodson</w:t>
      </w:r>
      <w:r w:rsidR="00813DA4">
        <w:rPr>
          <w:vertAlign w:val="superscript"/>
        </w:rPr>
        <w:t>7</w:t>
      </w:r>
    </w:p>
    <w:p w14:paraId="1DC4FE03" w14:textId="2530931E" w:rsidR="006E2148" w:rsidRPr="001005F8" w:rsidRDefault="006E2148" w:rsidP="006E2148">
      <w:pPr>
        <w:jc w:val="center"/>
        <w:rPr>
          <w:rFonts w:cstheme="minorHAnsi"/>
        </w:rPr>
      </w:pPr>
      <w:r w:rsidRPr="001005F8">
        <w:rPr>
          <w:rFonts w:cstheme="minorHAnsi"/>
          <w:vertAlign w:val="superscript"/>
        </w:rPr>
        <w:t>1</w:t>
      </w:r>
      <w:r w:rsidRPr="001005F8">
        <w:rPr>
          <w:rFonts w:cstheme="minorHAnsi"/>
        </w:rPr>
        <w:t>Institute of Life Course and Medical Sciences, University of Liverpool, Brownlow Hill, Liverpool, L69 3BX, UK</w:t>
      </w:r>
    </w:p>
    <w:p w14:paraId="29518478" w14:textId="2F2CE3AE" w:rsidR="006E2148" w:rsidRDefault="006E2148" w:rsidP="006E2148">
      <w:pPr>
        <w:jc w:val="center"/>
        <w:rPr>
          <w:rFonts w:cstheme="minorHAnsi"/>
        </w:rPr>
      </w:pPr>
      <w:r w:rsidRPr="001005F8">
        <w:rPr>
          <w:rFonts w:cstheme="minorHAnsi"/>
          <w:vertAlign w:val="superscript"/>
        </w:rPr>
        <w:t>2</w:t>
      </w:r>
      <w:r w:rsidRPr="001005F8">
        <w:rPr>
          <w:rFonts w:cstheme="minorHAnsi"/>
        </w:rPr>
        <w:t>Department of Rheumatology, Countess of Chester Hospital NHS Foundation Trust, Liverpool Road, Chester, CH2 1UL, UK</w:t>
      </w:r>
    </w:p>
    <w:p w14:paraId="68274EC5" w14:textId="14E7EF25" w:rsidR="006E2148" w:rsidRDefault="006E2148" w:rsidP="006E2148">
      <w:pPr>
        <w:jc w:val="center"/>
        <w:rPr>
          <w:rFonts w:cstheme="minorHAnsi"/>
          <w:vertAlign w:val="superscript"/>
        </w:rPr>
      </w:pPr>
      <w:r>
        <w:rPr>
          <w:rFonts w:cstheme="minorHAnsi"/>
          <w:vertAlign w:val="superscript"/>
        </w:rPr>
        <w:t>3</w:t>
      </w:r>
      <w:r w:rsidR="00D1623B" w:rsidRPr="00D1623B">
        <w:rPr>
          <w:rFonts w:cstheme="minorHAnsi"/>
        </w:rPr>
        <w:t>Salford Royal NHS Foundation Trust, Stott Lane, Salford, M6 8HD, UK</w:t>
      </w:r>
    </w:p>
    <w:p w14:paraId="0F2A5E46" w14:textId="7D81FB9F" w:rsidR="006E2148" w:rsidRDefault="006E2148" w:rsidP="006E2148">
      <w:pPr>
        <w:jc w:val="center"/>
        <w:rPr>
          <w:rFonts w:cstheme="minorHAnsi"/>
          <w:vertAlign w:val="superscript"/>
        </w:rPr>
      </w:pPr>
      <w:r>
        <w:rPr>
          <w:rFonts w:cstheme="minorHAnsi"/>
          <w:vertAlign w:val="superscript"/>
        </w:rPr>
        <w:t>4</w:t>
      </w:r>
      <w:r w:rsidR="003548DE" w:rsidRPr="003548DE">
        <w:rPr>
          <w:rFonts w:cstheme="minorHAnsi"/>
        </w:rPr>
        <w:t xml:space="preserve">School of Medicine, Federal University of Parana, Curitiba, </w:t>
      </w:r>
      <w:r w:rsidR="003548DE">
        <w:rPr>
          <w:rFonts w:cstheme="minorHAnsi"/>
        </w:rPr>
        <w:t>B</w:t>
      </w:r>
      <w:r w:rsidR="003548DE" w:rsidRPr="003548DE">
        <w:rPr>
          <w:rFonts w:cstheme="minorHAnsi"/>
        </w:rPr>
        <w:t>razil</w:t>
      </w:r>
    </w:p>
    <w:p w14:paraId="62FAE106" w14:textId="3FB780B3" w:rsidR="000855A9" w:rsidRDefault="006E2148" w:rsidP="006E2148">
      <w:pPr>
        <w:jc w:val="center"/>
        <w:rPr>
          <w:rFonts w:cstheme="minorHAnsi"/>
          <w:vertAlign w:val="superscript"/>
        </w:rPr>
      </w:pPr>
      <w:r>
        <w:rPr>
          <w:rFonts w:cstheme="minorHAnsi"/>
          <w:vertAlign w:val="superscript"/>
        </w:rPr>
        <w:t>5</w:t>
      </w:r>
      <w:r w:rsidR="000855A9" w:rsidRPr="000855A9">
        <w:rPr>
          <w:rFonts w:cstheme="minorHAnsi"/>
        </w:rPr>
        <w:t xml:space="preserve"> </w:t>
      </w:r>
      <w:r w:rsidR="000855A9" w:rsidRPr="00191A88">
        <w:rPr>
          <w:rFonts w:cstheme="minorHAnsi"/>
        </w:rPr>
        <w:t>Liverpool University Hospitals NHS Foundation Trust, Lower Lane, L9 7AL, UK</w:t>
      </w:r>
    </w:p>
    <w:p w14:paraId="33776BFE" w14:textId="7C7DE1B6" w:rsidR="000855A9" w:rsidRPr="00813DA4" w:rsidRDefault="000855A9" w:rsidP="00813DA4">
      <w:pPr>
        <w:jc w:val="center"/>
        <w:rPr>
          <w:rFonts w:cstheme="minorHAnsi"/>
        </w:rPr>
      </w:pPr>
      <w:r w:rsidRPr="000855A9">
        <w:rPr>
          <w:rFonts w:cstheme="minorHAnsi"/>
          <w:vertAlign w:val="superscript"/>
        </w:rPr>
        <w:t>6</w:t>
      </w:r>
      <w:r w:rsidR="006E2148" w:rsidRPr="001005F8">
        <w:rPr>
          <w:rFonts w:cstheme="minorHAnsi"/>
        </w:rPr>
        <w:t>Versus Arthritis</w:t>
      </w:r>
      <w:r w:rsidR="006E2148" w:rsidRPr="001005F8">
        <w:rPr>
          <w:rFonts w:cstheme="minorHAnsi"/>
          <w:vertAlign w:val="superscript"/>
        </w:rPr>
        <w:t xml:space="preserve"> </w:t>
      </w:r>
      <w:r w:rsidR="006E2148" w:rsidRPr="001005F8">
        <w:rPr>
          <w:rFonts w:cstheme="minorHAnsi"/>
        </w:rPr>
        <w:t>Centre for Epidemiology, Centre for Musculoskeletal Research, The University of Manchester, Manchester, M13 9PL, UK</w:t>
      </w:r>
    </w:p>
    <w:p w14:paraId="37269018" w14:textId="7D063581" w:rsidR="00146762" w:rsidRPr="000855A9" w:rsidRDefault="00813DA4" w:rsidP="006E2148">
      <w:pPr>
        <w:jc w:val="center"/>
        <w:rPr>
          <w:rFonts w:cstheme="minorHAnsi"/>
        </w:rPr>
      </w:pPr>
      <w:r w:rsidRPr="00813DA4">
        <w:rPr>
          <w:rFonts w:cstheme="minorHAnsi"/>
          <w:vertAlign w:val="superscript"/>
        </w:rPr>
        <w:t>7</w:t>
      </w:r>
      <w:r w:rsidR="000855A9" w:rsidRPr="00191A88">
        <w:rPr>
          <w:rFonts w:cstheme="minorHAnsi"/>
        </w:rPr>
        <w:t>Department of Rheumatology, Liverpool University Hospitals NHS Foundation Trust, Lower Lane, L9 7AL, UK</w:t>
      </w:r>
    </w:p>
    <w:p w14:paraId="4E43A491" w14:textId="77777777" w:rsidR="0032121A" w:rsidRDefault="0032121A" w:rsidP="00146762">
      <w:pPr>
        <w:jc w:val="center"/>
      </w:pPr>
    </w:p>
    <w:p w14:paraId="5B253B9A" w14:textId="77777777" w:rsidR="0032121A" w:rsidRPr="0032121A" w:rsidRDefault="00146762" w:rsidP="00146762">
      <w:pPr>
        <w:jc w:val="center"/>
        <w:rPr>
          <w:b/>
        </w:rPr>
      </w:pPr>
      <w:r w:rsidRPr="0032121A">
        <w:rPr>
          <w:b/>
        </w:rPr>
        <w:t xml:space="preserve">Corresponding author: </w:t>
      </w:r>
    </w:p>
    <w:p w14:paraId="1BEE7B0A" w14:textId="140D3E8C" w:rsidR="0032121A" w:rsidRDefault="0032121A" w:rsidP="0032121A">
      <w:pPr>
        <w:spacing w:after="0"/>
        <w:jc w:val="center"/>
      </w:pPr>
      <w:r>
        <w:t>Dr Mrinalini Dey</w:t>
      </w:r>
    </w:p>
    <w:p w14:paraId="6285D1AB" w14:textId="51580568" w:rsidR="00146762" w:rsidRDefault="00B12326" w:rsidP="0032121A">
      <w:pPr>
        <w:spacing w:after="0"/>
        <w:jc w:val="center"/>
      </w:pPr>
      <w:hyperlink r:id="rId8" w:history="1">
        <w:r w:rsidR="0032121A" w:rsidRPr="00853114">
          <w:rPr>
            <w:rStyle w:val="Hyperlink"/>
          </w:rPr>
          <w:t>Mrinalini.dey@nhs.net</w:t>
        </w:r>
      </w:hyperlink>
    </w:p>
    <w:p w14:paraId="686FEA8B" w14:textId="435C30DE" w:rsidR="0032121A" w:rsidRDefault="0032121A" w:rsidP="0032121A">
      <w:pPr>
        <w:spacing w:after="0"/>
        <w:jc w:val="center"/>
        <w:rPr>
          <w:rFonts w:cstheme="minorHAnsi"/>
        </w:rPr>
      </w:pPr>
      <w:r w:rsidRPr="001005F8">
        <w:rPr>
          <w:rFonts w:cstheme="minorHAnsi"/>
        </w:rPr>
        <w:t>Institute of Life Course and Medical Sciences, University of Liverpool, Brownlow Hill, Liverpool, L69 3BX, UK</w:t>
      </w:r>
    </w:p>
    <w:p w14:paraId="42CB9A54" w14:textId="77777777" w:rsidR="0032121A" w:rsidRDefault="0032121A" w:rsidP="0032121A">
      <w:pPr>
        <w:spacing w:after="0"/>
        <w:jc w:val="center"/>
      </w:pPr>
    </w:p>
    <w:p w14:paraId="5DC2BDE8" w14:textId="6EF2E60A" w:rsidR="00146762" w:rsidRDefault="00146762" w:rsidP="00146762">
      <w:pPr>
        <w:jc w:val="center"/>
      </w:pPr>
      <w:r>
        <w:t>Word count: 3</w:t>
      </w:r>
      <w:r w:rsidR="00351BCC">
        <w:t>836</w:t>
      </w:r>
    </w:p>
    <w:p w14:paraId="53EF2B03" w14:textId="776FF63B" w:rsidR="004F2F42" w:rsidRDefault="004F2F42" w:rsidP="00146762">
      <w:pPr>
        <w:jc w:val="center"/>
      </w:pPr>
      <w:r>
        <w:t>References: 7</w:t>
      </w:r>
      <w:r w:rsidR="00A36472">
        <w:t>9</w:t>
      </w:r>
    </w:p>
    <w:p w14:paraId="7A4B8642" w14:textId="709BC400" w:rsidR="00146762" w:rsidRDefault="00146762" w:rsidP="00146762">
      <w:pPr>
        <w:jc w:val="center"/>
      </w:pPr>
      <w:r>
        <w:t>Tables: 3</w:t>
      </w:r>
    </w:p>
    <w:p w14:paraId="22BB206C" w14:textId="7703D02D" w:rsidR="00146762" w:rsidRDefault="00146762" w:rsidP="00146762">
      <w:pPr>
        <w:jc w:val="center"/>
      </w:pPr>
      <w:r>
        <w:t>Figures: 2</w:t>
      </w:r>
    </w:p>
    <w:p w14:paraId="68565059" w14:textId="4B2C3D0C" w:rsidR="00146762" w:rsidRDefault="00146762" w:rsidP="00146762">
      <w:pPr>
        <w:jc w:val="center"/>
      </w:pPr>
      <w:r>
        <w:t xml:space="preserve">Supplementary material: </w:t>
      </w:r>
      <w:r w:rsidR="00A36472">
        <w:t xml:space="preserve">Text-1, </w:t>
      </w:r>
      <w:r w:rsidR="004F2F42">
        <w:t>Table- 1, Figure- 1</w:t>
      </w:r>
    </w:p>
    <w:p w14:paraId="21E9B1EA" w14:textId="17EC5A1E" w:rsidR="00813DA4" w:rsidRDefault="00813DA4" w:rsidP="00146762">
      <w:pPr>
        <w:jc w:val="center"/>
      </w:pPr>
      <w:r w:rsidRPr="00813DA4">
        <w:rPr>
          <w:b/>
        </w:rPr>
        <w:t>Funding:</w:t>
      </w:r>
      <w:r>
        <w:t xml:space="preserve"> This work is generously funded by the British Society for Rheumatology and a Wellcome Trust </w:t>
      </w:r>
      <w:proofErr w:type="spellStart"/>
      <w:r>
        <w:t>Seedcorn</w:t>
      </w:r>
      <w:proofErr w:type="spellEnd"/>
      <w:r>
        <w:t xml:space="preserve"> Award.</w:t>
      </w:r>
    </w:p>
    <w:p w14:paraId="6149DCF4" w14:textId="69AE7559" w:rsidR="0032121A" w:rsidRDefault="0032121A" w:rsidP="00146762">
      <w:pPr>
        <w:jc w:val="center"/>
      </w:pPr>
    </w:p>
    <w:p w14:paraId="64D8C912" w14:textId="763E061F" w:rsidR="0032121A" w:rsidRPr="00A07067" w:rsidRDefault="0032121A" w:rsidP="00146762">
      <w:pPr>
        <w:jc w:val="center"/>
      </w:pPr>
      <w:r w:rsidRPr="0032121A">
        <w:rPr>
          <w:b/>
        </w:rPr>
        <w:t>Keywords</w:t>
      </w:r>
      <w:r>
        <w:t>: septic arthritis, infectious arthritis, crystal arthritis, gout, hot joint, synovial fluid, biomarker, point-of-care testing</w:t>
      </w:r>
    </w:p>
    <w:p w14:paraId="5EB4543C" w14:textId="77777777" w:rsidR="00146762" w:rsidRPr="00146762" w:rsidRDefault="00146762" w:rsidP="006E2148">
      <w:pPr>
        <w:jc w:val="center"/>
        <w:rPr>
          <w:rFonts w:cstheme="minorHAnsi"/>
          <w:vertAlign w:val="superscript"/>
        </w:rPr>
      </w:pPr>
    </w:p>
    <w:p w14:paraId="24B231A7" w14:textId="63278F4F" w:rsidR="006E2148" w:rsidRPr="006E2148" w:rsidRDefault="006E2148" w:rsidP="006E2148">
      <w:pPr>
        <w:jc w:val="center"/>
        <w:rPr>
          <w:rFonts w:cstheme="minorHAnsi"/>
          <w:vertAlign w:val="superscript"/>
        </w:rPr>
      </w:pPr>
    </w:p>
    <w:p w14:paraId="326EBFCF" w14:textId="77777777" w:rsidR="00D57D57" w:rsidRDefault="00D57D57" w:rsidP="00D57D57">
      <w:pPr>
        <w:pStyle w:val="Heading1"/>
      </w:pPr>
      <w:r>
        <w:lastRenderedPageBreak/>
        <w:t>Abstract</w:t>
      </w:r>
    </w:p>
    <w:p w14:paraId="3C49A593" w14:textId="77777777" w:rsidR="00D57D57" w:rsidRDefault="00D57D57" w:rsidP="00D57D57">
      <w:pPr>
        <w:rPr>
          <w:b/>
        </w:rPr>
      </w:pPr>
      <w:r w:rsidRPr="00C75BD0">
        <w:rPr>
          <w:b/>
        </w:rPr>
        <w:t>Background</w:t>
      </w:r>
    </w:p>
    <w:p w14:paraId="7061C5E0" w14:textId="0904E7DB" w:rsidR="00D57D57" w:rsidRDefault="00D57D57" w:rsidP="00D57D57">
      <w:pPr>
        <w:rPr>
          <w:rFonts w:cstheme="minorHAnsi"/>
        </w:rPr>
      </w:pPr>
      <w:r>
        <w:rPr>
          <w:rFonts w:cstheme="minorHAnsi"/>
        </w:rPr>
        <w:t>Prompt diagnosis of septic arthritis (SA) in acute native hot joints is essential</w:t>
      </w:r>
      <w:r w:rsidR="000E4E45">
        <w:rPr>
          <w:rFonts w:cstheme="minorHAnsi"/>
        </w:rPr>
        <w:t xml:space="preserve"> to </w:t>
      </w:r>
      <w:r>
        <w:rPr>
          <w:rFonts w:cstheme="minorHAnsi"/>
        </w:rPr>
        <w:t>reduce</w:t>
      </w:r>
      <w:r w:rsidRPr="00E073F8">
        <w:rPr>
          <w:rFonts w:cstheme="minorHAnsi"/>
        </w:rPr>
        <w:t xml:space="preserve"> unnecessary anti</w:t>
      </w:r>
      <w:r>
        <w:rPr>
          <w:rFonts w:cstheme="minorHAnsi"/>
        </w:rPr>
        <w:t>biotics and hospital admissions.</w:t>
      </w:r>
      <w:r w:rsidRPr="00E073F8">
        <w:rPr>
          <w:rFonts w:cstheme="minorHAnsi"/>
        </w:rPr>
        <w:t xml:space="preserve"> </w:t>
      </w:r>
    </w:p>
    <w:p w14:paraId="71F11B88" w14:textId="0C96A473" w:rsidR="00D57D57" w:rsidRPr="00E073F8" w:rsidRDefault="00D57D57" w:rsidP="00D57D57">
      <w:pPr>
        <w:rPr>
          <w:rFonts w:cstheme="minorHAnsi"/>
        </w:rPr>
      </w:pPr>
      <w:r w:rsidRPr="00E073F8">
        <w:rPr>
          <w:rFonts w:cstheme="minorHAnsi"/>
        </w:rPr>
        <w:t xml:space="preserve">Aim: To evaluate the utility of SF and serum tests </w:t>
      </w:r>
      <w:r>
        <w:rPr>
          <w:rFonts w:cstheme="minorHAnsi"/>
        </w:rPr>
        <w:t>in differentiating causes of</w:t>
      </w:r>
      <w:r w:rsidRPr="00E073F8">
        <w:rPr>
          <w:rFonts w:cstheme="minorHAnsi"/>
        </w:rPr>
        <w:t xml:space="preserve"> acute hot joints.</w:t>
      </w:r>
    </w:p>
    <w:p w14:paraId="49BA25AB" w14:textId="77777777" w:rsidR="00D57D57" w:rsidRPr="00C75BD0" w:rsidRDefault="00D57D57" w:rsidP="00D57D57">
      <w:pPr>
        <w:rPr>
          <w:b/>
        </w:rPr>
      </w:pPr>
      <w:r w:rsidRPr="00C75BD0">
        <w:rPr>
          <w:b/>
        </w:rPr>
        <w:t>Methods</w:t>
      </w:r>
    </w:p>
    <w:p w14:paraId="0543F54E" w14:textId="08AC76CD" w:rsidR="00D57D57" w:rsidRDefault="00D57D57" w:rsidP="00D57D57">
      <w:r>
        <w:t xml:space="preserve">We performed a systematic literature review of diagnostic testing for in acute hot joints. </w:t>
      </w:r>
      <w:r w:rsidR="000E4E45">
        <w:t>Articles were included if studying</w:t>
      </w:r>
      <w:r>
        <w:t xml:space="preserve"> </w:t>
      </w:r>
      <w:r>
        <w:rPr>
          <w:rFonts w:cstheme="minorHAnsi"/>
        </w:rPr>
        <w:t>≥</w:t>
      </w:r>
      <w:r>
        <w:t xml:space="preserve">1 serum or SF test(s) </w:t>
      </w:r>
      <w:r w:rsidR="00CB4541">
        <w:t>for an</w:t>
      </w:r>
      <w:r>
        <w:t xml:space="preserve"> acute hot </w:t>
      </w:r>
      <w:r w:rsidR="00CB4541">
        <w:t>joint</w:t>
      </w:r>
      <w:r>
        <w:t xml:space="preserve">, compared with clinical assessment and SF microscopy and culture. English-language articles only were included, without date restriction. </w:t>
      </w:r>
      <w:r w:rsidR="00F05F29">
        <w:t>The following were</w:t>
      </w:r>
      <w:r>
        <w:t xml:space="preserve"> recorded for each test</w:t>
      </w:r>
      <w:r w:rsidR="000E4E45">
        <w:t xml:space="preserve">, </w:t>
      </w:r>
      <w:r>
        <w:t>threshold</w:t>
      </w:r>
      <w:r w:rsidR="000E4E45">
        <w:t xml:space="preserve"> and diagnosis</w:t>
      </w:r>
      <w:r>
        <w:t>: sensitivity, specificity, positive/negative predictive values and likelihood ratios</w:t>
      </w:r>
      <w:r w:rsidR="000E4E45">
        <w:t>.</w:t>
      </w:r>
    </w:p>
    <w:p w14:paraId="1B265F32" w14:textId="77777777" w:rsidR="00D57D57" w:rsidRPr="0072447C" w:rsidRDefault="00D57D57" w:rsidP="00D57D57">
      <w:r>
        <w:t>For directly comparable tests (i.e. identical fluid, test and threshold), bivariate random-effects meta-analysis was used to pool sensitivity, specificity and areas under curve (AUC).</w:t>
      </w:r>
    </w:p>
    <w:p w14:paraId="2A1EBAEF" w14:textId="77777777" w:rsidR="00D57D57" w:rsidRPr="00C75BD0" w:rsidRDefault="00D57D57" w:rsidP="00D57D57">
      <w:pPr>
        <w:rPr>
          <w:b/>
        </w:rPr>
      </w:pPr>
      <w:r w:rsidRPr="00C75BD0">
        <w:rPr>
          <w:b/>
        </w:rPr>
        <w:t>Results</w:t>
      </w:r>
    </w:p>
    <w:p w14:paraId="77F63E62" w14:textId="3266D0A9" w:rsidR="00D57D57" w:rsidRDefault="00D57D57" w:rsidP="00D57D57">
      <w:pPr>
        <w:pStyle w:val="NoSpacing"/>
      </w:pPr>
      <w:r>
        <w:t xml:space="preserve">8443 articles were identified, </w:t>
      </w:r>
      <w:r w:rsidR="000E4E45">
        <w:t>49</w:t>
      </w:r>
      <w:r>
        <w:t xml:space="preserve"> </w:t>
      </w:r>
      <w:r w:rsidR="000E4E45">
        <w:t>ultimately included</w:t>
      </w:r>
      <w:r>
        <w:t>. Information on 28 distinct markers in SF and serum, differentiating septic from non-septic joints, was extracted. Most had been tested at multiple</w:t>
      </w:r>
      <w:r w:rsidR="000E4E45">
        <w:t xml:space="preserve"> </w:t>
      </w:r>
      <w:r>
        <w:t>diagnostic thresholds, yielding a total of 27 serum markers and 156 SF markers.</w:t>
      </w:r>
    </w:p>
    <w:p w14:paraId="3CC43475" w14:textId="77777777" w:rsidR="00D57D57" w:rsidRDefault="00D57D57" w:rsidP="00D57D57">
      <w:pPr>
        <w:pStyle w:val="NoSpacing"/>
      </w:pPr>
    </w:p>
    <w:p w14:paraId="05F92FC6" w14:textId="785A3DCE" w:rsidR="00D57D57" w:rsidRDefault="000E4E45" w:rsidP="00D57D57">
      <w:r>
        <w:t>Due to heterogeneity of study design, outcomes and thresholds, meta-analysis was possible for only eight SF tests, all differentiating septic from non-septic joints. O</w:t>
      </w:r>
      <w:r>
        <w:rPr>
          <w:rStyle w:val="gnkrckgcmrb"/>
          <w:rFonts w:cstheme="minorHAnsi"/>
        </w:rPr>
        <w:t>f these, leukocyte esterase had the highest pooled sensitivity (</w:t>
      </w:r>
      <w:r w:rsidRPr="0072447C">
        <w:rPr>
          <w:rStyle w:val="gnkrckgcgsb"/>
          <w:rFonts w:cstheme="minorHAnsi"/>
          <w:color w:val="000000"/>
          <w:bdr w:val="none" w:sz="0" w:space="0" w:color="auto" w:frame="1"/>
        </w:rPr>
        <w:t xml:space="preserve">0.94 </w:t>
      </w:r>
      <w:r>
        <w:rPr>
          <w:rStyle w:val="gnkrckgcgsb"/>
          <w:rFonts w:cstheme="minorHAnsi"/>
          <w:color w:val="000000"/>
          <w:bdr w:val="none" w:sz="0" w:space="0" w:color="auto" w:frame="1"/>
        </w:rPr>
        <w:t>[</w:t>
      </w:r>
      <w:r w:rsidRPr="0072447C">
        <w:rPr>
          <w:rStyle w:val="gnkrckgcgsb"/>
          <w:rFonts w:cstheme="minorHAnsi"/>
          <w:color w:val="000000"/>
          <w:bdr w:val="none" w:sz="0" w:space="0" w:color="auto" w:frame="1"/>
        </w:rPr>
        <w:t>0.70, 0.99</w:t>
      </w:r>
      <w:r>
        <w:rPr>
          <w:rStyle w:val="gnkrckgcgsb"/>
          <w:rFonts w:cstheme="minorHAnsi"/>
          <w:color w:val="000000"/>
          <w:bdr w:val="none" w:sz="0" w:space="0" w:color="auto" w:frame="1"/>
        </w:rPr>
        <w:t>]) with good pooled specificity (</w:t>
      </w:r>
      <w:r w:rsidRPr="0072447C">
        <w:rPr>
          <w:rStyle w:val="gnkrckgcgsb"/>
          <w:rFonts w:cstheme="minorHAnsi"/>
          <w:color w:val="000000"/>
          <w:bdr w:val="none" w:sz="0" w:space="0" w:color="auto" w:frame="1"/>
        </w:rPr>
        <w:t xml:space="preserve">0.74 </w:t>
      </w:r>
      <w:r>
        <w:rPr>
          <w:rStyle w:val="gnkrckgcgsb"/>
          <w:rFonts w:cstheme="minorHAnsi"/>
          <w:color w:val="000000"/>
          <w:bdr w:val="none" w:sz="0" w:space="0" w:color="auto" w:frame="1"/>
        </w:rPr>
        <w:t>[</w:t>
      </w:r>
      <w:r w:rsidRPr="0072447C">
        <w:rPr>
          <w:rStyle w:val="gnkrckgcgsb"/>
          <w:rFonts w:cstheme="minorHAnsi"/>
          <w:color w:val="000000"/>
          <w:bdr w:val="none" w:sz="0" w:space="0" w:color="auto" w:frame="1"/>
        </w:rPr>
        <w:t>0.67, 0.81</w:t>
      </w:r>
      <w:r>
        <w:rPr>
          <w:rStyle w:val="gnkrckgcgsb"/>
          <w:rFonts w:cstheme="minorHAnsi"/>
          <w:color w:val="000000"/>
          <w:bdr w:val="none" w:sz="0" w:space="0" w:color="auto" w:frame="1"/>
        </w:rPr>
        <w:t>]).</w:t>
      </w:r>
    </w:p>
    <w:p w14:paraId="75216FA6" w14:textId="77777777" w:rsidR="00D57D57" w:rsidRDefault="00D57D57" w:rsidP="00D57D57">
      <w:pPr>
        <w:rPr>
          <w:b/>
        </w:rPr>
      </w:pPr>
      <w:r w:rsidRPr="00C75BD0">
        <w:rPr>
          <w:b/>
        </w:rPr>
        <w:t>Conclusion</w:t>
      </w:r>
    </w:p>
    <w:p w14:paraId="1EC53083" w14:textId="7DC261B4" w:rsidR="00D57D57" w:rsidRPr="00E073F8" w:rsidRDefault="00D57D57" w:rsidP="00D57D57">
      <w:r>
        <w:t>Our review demonstrates many single tests</w:t>
      </w:r>
      <w:r w:rsidR="000E4E45">
        <w:t xml:space="preserve">, individually with </w:t>
      </w:r>
      <w:r>
        <w:t xml:space="preserve">diagnostic utility but suboptimal accuracy for exclusion of native joint infection. A combination of several tests +/- stratification score is required to optimise </w:t>
      </w:r>
      <w:r w:rsidR="000E4E45">
        <w:t>rapid assessment of the hot joint.</w:t>
      </w:r>
    </w:p>
    <w:p w14:paraId="747798BE" w14:textId="77777777" w:rsidR="0032121A" w:rsidRDefault="0032121A" w:rsidP="00D57D57"/>
    <w:p w14:paraId="0C51B2A7" w14:textId="77777777" w:rsidR="0032121A" w:rsidRDefault="0032121A" w:rsidP="00D57D57">
      <w:r>
        <w:t>Key messages:</w:t>
      </w:r>
    </w:p>
    <w:p w14:paraId="67A145F3" w14:textId="36F54192" w:rsidR="00286D87" w:rsidRDefault="00286D87" w:rsidP="0032121A">
      <w:pPr>
        <w:pStyle w:val="ListParagraph"/>
        <w:numPr>
          <w:ilvl w:val="0"/>
          <w:numId w:val="2"/>
        </w:numPr>
      </w:pPr>
      <w:r>
        <w:t>Rapid exclusion of septic arthritis is required to improve patient outcomes and reduce unnecessary admissions and antibiotic-use.</w:t>
      </w:r>
    </w:p>
    <w:p w14:paraId="5290DFF5" w14:textId="77777777" w:rsidR="00286D87" w:rsidRDefault="00286D87" w:rsidP="0032121A">
      <w:pPr>
        <w:pStyle w:val="ListParagraph"/>
        <w:numPr>
          <w:ilvl w:val="0"/>
          <w:numId w:val="2"/>
        </w:numPr>
      </w:pPr>
      <w:r>
        <w:t xml:space="preserve">Our review identified many biomarkers with individually good diagnostic utility but suboptimal accuracy to exclude septic arthritis. </w:t>
      </w:r>
    </w:p>
    <w:p w14:paraId="311FE308" w14:textId="45392001" w:rsidR="00D57D57" w:rsidRDefault="00286D87" w:rsidP="0032121A">
      <w:pPr>
        <w:pStyle w:val="ListParagraph"/>
        <w:numPr>
          <w:ilvl w:val="0"/>
          <w:numId w:val="2"/>
        </w:numPr>
      </w:pPr>
      <w:r>
        <w:t>A panel of synovial fluid and/or serum tests may optimise rapid assessment of hot joints.</w:t>
      </w:r>
      <w:r w:rsidR="00D57D57">
        <w:br w:type="page"/>
      </w:r>
    </w:p>
    <w:p w14:paraId="00AE8841" w14:textId="29A81AFB" w:rsidR="00ED79F5" w:rsidRDefault="00ED79F5" w:rsidP="003D146F">
      <w:pPr>
        <w:pStyle w:val="Heading1"/>
      </w:pPr>
      <w:r>
        <w:lastRenderedPageBreak/>
        <w:t>Introduction</w:t>
      </w:r>
    </w:p>
    <w:p w14:paraId="291F9281" w14:textId="16AAE0C8" w:rsidR="004259EF" w:rsidRDefault="007968B7" w:rsidP="007968B7">
      <w:r w:rsidRPr="00BC2089">
        <w:rPr>
          <w:lang w:eastAsia="zh-CN"/>
        </w:rPr>
        <w:t>The presentation of a</w:t>
      </w:r>
      <w:r>
        <w:rPr>
          <w:lang w:eastAsia="zh-CN"/>
        </w:rPr>
        <w:t>n acutely</w:t>
      </w:r>
      <w:r w:rsidRPr="00BC2089">
        <w:rPr>
          <w:lang w:eastAsia="zh-CN"/>
        </w:rPr>
        <w:t xml:space="preserve"> hot swollen</w:t>
      </w:r>
      <w:r w:rsidR="002842EE">
        <w:rPr>
          <w:lang w:eastAsia="zh-CN"/>
        </w:rPr>
        <w:t xml:space="preserve"> native</w:t>
      </w:r>
      <w:r w:rsidRPr="00BC2089">
        <w:rPr>
          <w:lang w:eastAsia="zh-CN"/>
        </w:rPr>
        <w:t xml:space="preserve"> joint is </w:t>
      </w:r>
      <w:r w:rsidR="003B4A9D">
        <w:rPr>
          <w:lang w:eastAsia="zh-CN"/>
        </w:rPr>
        <w:t>common</w:t>
      </w:r>
      <w:r>
        <w:rPr>
          <w:lang w:eastAsia="zh-CN"/>
        </w:rPr>
        <w:t xml:space="preserve"> </w:t>
      </w:r>
      <w:r w:rsidRPr="00BC2089">
        <w:rPr>
          <w:lang w:eastAsia="zh-CN"/>
        </w:rPr>
        <w:t>in clinical practice</w:t>
      </w:r>
      <w:r>
        <w:rPr>
          <w:lang w:eastAsia="zh-CN"/>
        </w:rPr>
        <w:t xml:space="preserve">. It can be due to numerous conditions, but </w:t>
      </w:r>
      <w:r w:rsidR="00C66D67">
        <w:rPr>
          <w:lang w:eastAsia="zh-CN"/>
        </w:rPr>
        <w:t>it is important to promptly exclude</w:t>
      </w:r>
      <w:r>
        <w:rPr>
          <w:lang w:eastAsia="zh-CN"/>
        </w:rPr>
        <w:t xml:space="preserve"> septic arthritis, as it can </w:t>
      </w:r>
      <w:r w:rsidR="00C72591">
        <w:rPr>
          <w:lang w:eastAsia="zh-CN"/>
        </w:rPr>
        <w:t xml:space="preserve">rapidly </w:t>
      </w:r>
      <w:r>
        <w:rPr>
          <w:lang w:eastAsia="zh-CN"/>
        </w:rPr>
        <w:t>destroy cartilage. Acute hot joints</w:t>
      </w:r>
      <w:r w:rsidR="00434839">
        <w:rPr>
          <w:lang w:eastAsia="zh-CN"/>
        </w:rPr>
        <w:t xml:space="preserve"> </w:t>
      </w:r>
      <w:r>
        <w:rPr>
          <w:lang w:eastAsia="zh-CN"/>
        </w:rPr>
        <w:t>commonly arise due to crystal-induced disease (i.e. gout or pseudogout),</w:t>
      </w:r>
      <w:r w:rsidRPr="007968B7">
        <w:t xml:space="preserve"> osteoarthritis, trauma, and a variety of systemic diseases</w:t>
      </w:r>
      <w:r>
        <w:t>.</w:t>
      </w:r>
      <w:r w:rsidR="004259EF">
        <w:t xml:space="preserve"> </w:t>
      </w:r>
      <w:bookmarkStart w:id="0" w:name="_Hlk112871683"/>
      <w:r w:rsidR="004259EF">
        <w:t>Relative incidence of each condition varies between populations, but a</w:t>
      </w:r>
      <w:r w:rsidR="004259EF">
        <w:t xml:space="preserve">n </w:t>
      </w:r>
      <w:r w:rsidR="004259EF">
        <w:t xml:space="preserve">audit </w:t>
      </w:r>
      <w:r w:rsidR="004259EF">
        <w:t xml:space="preserve">of 137 patients </w:t>
      </w:r>
      <w:r w:rsidR="004259EF">
        <w:t xml:space="preserve">at our centre found </w:t>
      </w:r>
      <w:r w:rsidR="004259EF">
        <w:t xml:space="preserve">38.7% crystal arthritis (almost equal proportion gout and pseudogout), </w:t>
      </w:r>
      <w:r w:rsidR="004259EF">
        <w:t>19.7% osteoarthritis, 19.7% inflammatory arthritis (including rheumatoid</w:t>
      </w:r>
      <w:r w:rsidR="004259EF">
        <w:t xml:space="preserve"> arthritis, psoriatic arthritis), 8.0% septic arthritis, and 13.9% other diagnoses (including traumatic </w:t>
      </w:r>
      <w:r w:rsidR="004259EF">
        <w:t>hemarthrosis</w:t>
      </w:r>
      <w:r w:rsidR="004259EF">
        <w:t xml:space="preserve"> and osteomyelitis)</w:t>
      </w:r>
      <w:r w:rsidR="004259EF">
        <w:t xml:space="preserve"> </w:t>
      </w:r>
      <w:r w:rsidR="004259EF">
        <w:fldChar w:fldCharType="begin" w:fldLock="1"/>
      </w:r>
      <w:r w:rsidR="002E1F7C">
        <w:instrText>ADDIN CSL_CITATION {"citationItems":[{"id":"ITEM-1","itemData":{"DOI":"10.1136/annrheumdis-2019-eular.3484","abstract":"Background The acute hot joint presentation is common in clinical practice, often due to crystal arthritis or non-inflammatory conditions. The most serious diagnosis is septic arthritis (SA), which can destroy cartilage within days, and therefore must be promptly diagnosed or excluded. The mortality rate for SA is 7-15%, despite antibiotic use [1]. Crystal arthropathies and SA are difficult to distinguish clinically, requiring arthrocentesis and synovial fluid (SF) analysis, in keeping with national guidelines.Objectives 1. Quantify number of acute hot joint presentations to our hospital over 7 months, including incidence of SA and crystal arthropathy.2. Determine clinical features and outcomes (including morbidity/mortality) in SA.3. Compare clinician diagnosis with laboratory diagnosis (gold-standard diagnostic test; crystal microscopy and culture).4. Determine the correlation between WCC and crystal arthropathy or SA.Methods We retrospectively analysed laboratory diagnostic data and electronic clinical records, for patients presenting to a tertiary rheumatology centre in Northwest England with an acute hot joint, February-August 2018. For crystal arthropathy and SA, sensitivity, specificity, likelihood ratios, and accuracy of diagnosis were calculated for clinician diagnosis when compared to laboratory diagnosis, using the statistical software ‘R’. WCCs were used to create receiver operating curves (ROCs), with area under the curve and predicted diagnostic threshold for SA and crystal arthropathy. In cases of SA, organism, serum inflammatory markers, and outcomes were recorded.Results 137 patients were included. The most common site of arthrocentesis was the knee (n=108). There were 53 clinician-confirmed cases of crystal arthropathy. Compared to laboratory crystal microscopy, this yielded a sensitivity of 91.7%, specificity 80.2%, diagnostic accuracy 83.2%. There were 10 cases of native joint SA (plus 2 prosthetic and 1 case of osteomyelitis). SF cultures were positive in 80% of cases, all of which grew Staphylococcus aureus. 50% had commenced antimicrobials prior to arthrocentesis. 8 cases were treated successfully (5 prolonged admission due to underlying rheumatological disease); the 2 culture-negative cases had significant morbidity, with persistent symptoms. For SA, mean serum C-reactive protein at presentation was 152; serum WCC was 12. Clinician diagnosis, compared to culture results, yielded a sensitivity of 100%, specificity 98.4%, diagnosti…","author":[{"dropping-particle":"","family":"Dey","given":"Mrinalini","non-dropping-particle":"","parse-names":false,"suffix":""},{"dropping-particle":"","family":"Lal","given":"Pankaj","non-dropping-particle":"","parse-names":false,"suffix":""},{"dropping-particle":"","family":"Thompson","given":"Robert N","non-dropping-particle":"","parse-names":false,"suffix":""},{"dropping-particle":"","family":"Goodson","given":"Nicola","non-dropping-particle":"","parse-names":false,"suffix":""}],"container-title":"Annals of the Rheumatic Diseases","id":"ITEM-1","issue":"Suppl 2","issued":{"date-parts":[["2019","6","1"]]},"page":"1319 LP  - 1319","title":"SAT0459 DIAGNOSIS AND MANAGEMENT OF ACUTE HOT JOINTS AT A TERTIARY RHEUMATOLOGY CENTRE OVER A 7-MONTH PERIOD","type":"article-journal","volume":"78"},"uris":["http://www.mendeley.com/documents/?uuid=803cba83-5be5-4ea8-8cbd-0e01d50a56bc"]}],"mendeley":{"formattedCitation":"[1]","plainTextFormattedCitation":"[1]","previouslyFormattedCitation":"[1]"},"properties":{"noteIndex":0},"schema":"https://github.com/citation-style-language/schema/raw/master/csl-citation.json"}</w:instrText>
      </w:r>
      <w:r w:rsidR="004259EF">
        <w:fldChar w:fldCharType="separate"/>
      </w:r>
      <w:r w:rsidR="004259EF" w:rsidRPr="004259EF">
        <w:rPr>
          <w:noProof/>
        </w:rPr>
        <w:t>[1]</w:t>
      </w:r>
      <w:r w:rsidR="004259EF">
        <w:fldChar w:fldCharType="end"/>
      </w:r>
      <w:r w:rsidR="004259EF">
        <w:t>.</w:t>
      </w:r>
      <w:r w:rsidR="004259EF">
        <w:t xml:space="preserve"> </w:t>
      </w:r>
      <w:r>
        <w:t xml:space="preserve"> </w:t>
      </w:r>
      <w:bookmarkEnd w:id="0"/>
    </w:p>
    <w:p w14:paraId="42ADC6A8" w14:textId="275F1E2C" w:rsidR="007968B7" w:rsidRPr="007968B7" w:rsidRDefault="007968B7" w:rsidP="007968B7">
      <w:r w:rsidRPr="007968B7">
        <w:t>All can present with fever, joint swelling, pain and stiffness, mimicking septic arthritis.</w:t>
      </w:r>
      <w:r>
        <w:t xml:space="preserve"> Crystal arthritis and septic arthritis are particularly difficult to distinguish</w:t>
      </w:r>
      <w:r w:rsidR="00F86011">
        <w:t xml:space="preserve"> and may also co-exist</w:t>
      </w:r>
      <w:r w:rsidRPr="007968B7">
        <w:t xml:space="preserve">. The mortality for in-hospital septic arthritis </w:t>
      </w:r>
      <w:r w:rsidR="00434839">
        <w:t>is</w:t>
      </w:r>
      <w:r w:rsidRPr="007968B7">
        <w:t xml:space="preserve"> 7</w:t>
      </w:r>
      <w:r w:rsidR="00434839">
        <w:t>-</w:t>
      </w:r>
      <w:r w:rsidRPr="007968B7">
        <w:t xml:space="preserve">15%, despite antibiotic use. The incidence of bacterial arthritis in England </w:t>
      </w:r>
      <w:r w:rsidR="00C72591">
        <w:t>is</w:t>
      </w:r>
      <w:r w:rsidRPr="007968B7">
        <w:t xml:space="preserve"> 1 in 49 000</w:t>
      </w:r>
      <w:r w:rsidR="00434839">
        <w:t>/</w:t>
      </w:r>
      <w:r w:rsidRPr="007968B7">
        <w:t xml:space="preserve">100 000 person-years </w:t>
      </w:r>
      <w:r w:rsidRPr="007968B7">
        <w:fldChar w:fldCharType="begin" w:fldLock="1"/>
      </w:r>
      <w:r w:rsidR="002E1F7C">
        <w:instrText>ADDIN CSL_CITATION {"citationItems":[{"id":"ITEM-1","itemData":{"DOI":"10.1001/jama.297.13.1478","ISSN":"0098-7484","PMID":"17405973","abstract":"CONTEXT: In patients who present with an acutely painful and swollen joint, prompt identification and treatment of septic arthritis can substantially reduce morbidity and mortality. OBJECTIVE: To review the accuracy and precision of the clinical evaluation for the diagnosis of nongonococcal bacterial arthritis. DATA SOURCES: Structured PubMed and EMBASE searches (1966 through January 2007), limited to human, English-language articles and using the following Medical Subject Headings terms: arthritis, infectious, physical examination, medical history taking, diagnostic tests, and sensitivity and specificity. STUDY SELECTION: Studies were included if they contained original data on the accuracy or precision of historical items, physical examination, serum, or synovial fluid laboratory data for diagnosing septic arthritis. DATA EXTRACTION: Three authors independently abstracted data from the included studies. DATA SYNTHESIS: Fourteen studies involving 6242 patients, of whom 653 met the gold standard for the diagnosis of septic arthritis, satisfied all inclusion criteria. Two studies examined risk factors and found that age, diabetes mellitus, rheumatoid arthritis, joint surgery, hip or knee prosthesis, skin infection, and human immunodeficiency virus type 1 infection significantly increase the probability of septic arthritis. Joint pain (sensitivity, 85%; 95% confidence interval [CI], 78%-90%), a history of joint swelling (sensitivity, 78%; 95% CI, 71%-85%), and fever (sensitivity, 57%; 95% CI, 52%-62%) are the only findings that occur in more than 50% of patients. Sweats (sensitivity, 27%; 95% CI, 20%-34%) and rigors (sensitivity, 19%; 95% CI, 15%-24%) are less common findings in septic arthritis. Of all laboratory findings readily available to the clinician, the 2 most powerful were the synovial fluid white blood cell (WBC) count and percentage of polymorphonuclear cells from arthrocentesis. The summary likelihood ratio (LR) increased as the synovial fluid WBC count increased (for counts &lt;25,000/microL: LR, 0.32; 95% CI, 0.23-0.43; for counts &gt; or =25,000/microL: LR, 2.9; 95% CI, 2.5-3.4; for counts &gt;50,000/microL: LR, 7.7; 95% CI, 5.7-11.0; and for counts &gt;100,000/microL: LR, 28.0; 95% CI, 12.0-66.0). On the same synovial fluid sample, a polymorphonuclear cell count of at least 90% suggests septic arthritis with an LR of 3.4 (95% CI, 2.8-4.2), while a polymorphonuclear cell count of less than 90% lowers the likelihood (LR, 0.34; 95% CI, 0.25-0.47). CONCL…","author":[{"dropping-particle":"","family":"Margaretten","given":"Mary E","non-dropping-particle":"","parse-names":false,"suffix":""},{"dropping-particle":"","family":"Kohlwes","given":"Jeffrey","non-dropping-particle":"","parse-names":false,"suffix":""},{"dropping-particle":"","family":"Moore","given":"Dan","non-dropping-particle":"","parse-names":false,"suffix":""},{"dropping-particle":"","family":"Bent","given":"Stephen","non-dropping-particle":"","parse-names":false,"suffix":""}],"container-title":"JAMA","id":"ITEM-1","issue":"13","issued":{"date-parts":[["2007","4","4"]]},"language":"eng","page":"1478-1488","publisher-place":"United States","title":"Does This Adult Patient Have Septic Arthritis?","type":"article-journal","volume":"297"},"uris":["http://www.mendeley.com/documents/?uuid=3e655683-8a6b-4882-a9c4-7e420b308d25"]}],"mendeley":{"formattedCitation":"[2]","plainTextFormattedCitation":"[2]","previouslyFormattedCitation":"[2]"},"properties":{"noteIndex":0},"schema":"https://github.com/citation-style-language/schema/raw/master/csl-citation.json"}</w:instrText>
      </w:r>
      <w:r w:rsidRPr="007968B7">
        <w:fldChar w:fldCharType="separate"/>
      </w:r>
      <w:r w:rsidR="004259EF" w:rsidRPr="004259EF">
        <w:rPr>
          <w:noProof/>
        </w:rPr>
        <w:t>[2]</w:t>
      </w:r>
      <w:r w:rsidRPr="007968B7">
        <w:fldChar w:fldCharType="end"/>
      </w:r>
      <w:r w:rsidRPr="007968B7">
        <w:t>.</w:t>
      </w:r>
      <w:r>
        <w:t xml:space="preserve"> </w:t>
      </w:r>
      <w:r w:rsidR="00C72591">
        <w:t>I</w:t>
      </w:r>
      <w:r>
        <w:t xml:space="preserve">nfected joints </w:t>
      </w:r>
      <w:r w:rsidR="00C72591">
        <w:t xml:space="preserve">should be identified and treated </w:t>
      </w:r>
      <w:r>
        <w:t>in a timely manner.</w:t>
      </w:r>
    </w:p>
    <w:p w14:paraId="1FAAF8D8" w14:textId="23D0222A" w:rsidR="007968B7" w:rsidRPr="00BC2089" w:rsidRDefault="006A6DBA" w:rsidP="007968B7">
      <w:pPr>
        <w:rPr>
          <w:lang w:eastAsia="zh-CN"/>
        </w:rPr>
      </w:pPr>
      <w:r>
        <w:rPr>
          <w:lang w:eastAsia="zh-CN"/>
        </w:rPr>
        <w:t xml:space="preserve">Early joint aspiration </w:t>
      </w:r>
      <w:r w:rsidR="00C72591">
        <w:rPr>
          <w:lang w:eastAsia="zh-CN"/>
        </w:rPr>
        <w:t>and</w:t>
      </w:r>
      <w:r>
        <w:rPr>
          <w:lang w:eastAsia="zh-CN"/>
        </w:rPr>
        <w:t xml:space="preserve"> synovial fluid analysis is essential </w:t>
      </w:r>
      <w:r w:rsidR="00FC52B7">
        <w:rPr>
          <w:lang w:eastAsia="zh-CN"/>
        </w:rPr>
        <w:t>for diagnosis and management of acute hot joint</w:t>
      </w:r>
      <w:r w:rsidR="00C72591">
        <w:rPr>
          <w:lang w:eastAsia="zh-CN"/>
        </w:rPr>
        <w:t>s</w:t>
      </w:r>
      <w:r w:rsidR="00F86011">
        <w:rPr>
          <w:lang w:eastAsia="zh-CN"/>
        </w:rPr>
        <w:t xml:space="preserve"> </w:t>
      </w:r>
      <w:r w:rsidR="00F86011">
        <w:rPr>
          <w:lang w:eastAsia="zh-CN"/>
        </w:rPr>
        <w:fldChar w:fldCharType="begin" w:fldLock="1"/>
      </w:r>
      <w:r w:rsidR="002E1F7C">
        <w:rPr>
          <w:lang w:eastAsia="zh-CN"/>
        </w:rPr>
        <w:instrText>ADDIN CSL_CITATION {"citationItems":[{"id":"ITEM-1","itemData":{"DOI":"10.1136/ARD.2008.104406","ISSN":"1468-2060","PMID":"19147613","abstract":"Objectives: The European League Against Rheumatism (EULAR) and the European Federation of National Associations of Orthopaedics and Traumatology (EFORT) have recognised the importance of variation in diagnostic and therapeutic performance across disciplines, have found consensus in starting task forces aiming at achieving diagnostic and therapeutic uniformity, and have identified medical conditions with which representatives of both organisations will frequently be confronted in common clinical practice. The aim of the present work was to establish recommendations for the diagnosis and initial management of patients presenting with acute or recent onset swelling of the knee. Methods: The EULAR standard operating procedures for the elaboration and implementation of evidence-based recommendations were followed. Results: In all, 11 rheumatologists from 11 countries and 12 orthopaedic surgeons from 7 countries met twice under the leadership of 2 conveners, a clinical epidemiologist and a research fellow. After carefully defining the content and procedures of the task force, research questions were developed, a comprehensive literature search was performed and the results were presented to the entire committee. Subsequently, a set of 10 recommendations was formulated based on evidence from the literature if available, and after discussion and consensus building. Conclusions: This is the first combined interdisciplinary project of rheumatologists and orthopaedic surgeons, successfully aiming at achieving consensus in the diagnosis and initial management of patients presenting with acute or recent onset swelling of the knee.","author":[{"dropping-particle":"","family":"Landewé","given":"R. B.M.","non-dropping-particle":"","parse-names":false,"suffix":""},{"dropping-particle":"","family":"Günther","given":"K. P.","non-dropping-particle":"","parse-names":false,"suffix":""},{"dropping-particle":"","family":"Lukas","given":"C.","non-dropping-particle":"","parse-names":false,"suffix":""},{"dropping-particle":"","family":"Braun","given":"J.","non-dropping-particle":"","parse-names":false,"suffix":""},{"dropping-particle":"","family":"Combe","given":"B.","non-dropping-particle":"","parse-names":false,"suffix":""},{"dropping-particle":"","family":"Conaghan","given":"P. G.","non-dropping-particle":"","parse-names":false,"suffix":""},{"dropping-particle":"","family":"Dreinhöfer","given":"K.","non-dropping-particle":"","parse-names":false,"suffix":""},{"dropping-particle":"","family":"Fritschy","given":"D.","non-dropping-particle":"","parse-names":false,"suffix":""},{"dropping-particle":"","family":"Getty","given":"J.","non-dropping-particle":"","parse-names":false,"suffix":""},{"dropping-particle":"","family":"Heide","given":"H. J.L.","non-dropping-particle":"Van Der","parse-names":false,"suffix":""},{"dropping-particle":"","family":"Kvien","given":"T. K.","non-dropping-particle":"","parse-names":false,"suffix":""},{"dropping-particle":"","family":"Machold","given":"K.","non-dropping-particle":"","parse-names":false,"suffix":""},{"dropping-particle":"","family":"Mihai","given":"C.","non-dropping-particle":"","parse-names":false,"suffix":""},{"dropping-particle":"","family":"Mosconi","given":"M.","non-dropping-particle":"","parse-names":false,"suffix":""},{"dropping-particle":"","family":"Nelissen","given":"R.","non-dropping-particle":"","parse-names":false,"suffix":""},{"dropping-particle":"","family":"Pascual","given":"E.","non-dropping-particle":"","parse-names":false,"suffix":""},{"dropping-particle":"","family":"Pavelka","given":"K.","non-dropping-particle":"","parse-names":false,"suffix":""},{"dropping-particle":"","family":"Pileckyte","given":"M.","non-dropping-particle":"","parse-names":false,"suffix":""},{"dropping-particle":"","family":"Puhl","given":"W.","non-dropping-particle":"","parse-names":false,"suffix":""},{"dropping-particle":"","family":"Punzi","given":"L.","non-dropping-particle":"","parse-names":false,"suffix":""},{"dropping-particle":"","family":"Rüther","given":"W.","non-dropping-particle":"","parse-names":false,"suffix":""},{"dropping-particle":"","family":"San-Julian","given":"M.","non-dropping-particle":"","parse-names":false,"suffix":""},{"dropping-particle":"","family":"Tudisco","given":"C.","non-dropping-particle":"","parse-names":false,"suffix":""},{"dropping-particle":"","family":"Westhovens","given":"R.","non-dropping-particle":"","parse-names":false,"suffix":""},{"dropping-particle":"","family":"Witso","given":"E.","non-dropping-particle":"","parse-names":false,"suffix":""},{"dropping-particle":"","family":"Heijde","given":"D. M.F.M.","non-dropping-particle":"Van Der","parse-names":false,"suffix":""}],"container-title":"Annals of the rheumatic diseases","id":"ITEM-1","issue":"1","issued":{"date-parts":[["2010","1"]]},"page":"12-19","publisher":"Ann Rheum Dis","title":"EULAR/EFORT recommendations for the diagnosis and initial management of patients with acute or recent onset swelling of the knee","type":"article-journal","volume":"69"},"uris":["http://www.mendeley.com/documents/?uuid=078fced5-b2da-3a6e-a993-818ab3f04579"]}],"mendeley":{"formattedCitation":"[3]","plainTextFormattedCitation":"[3]","previouslyFormattedCitation":"[3]"},"properties":{"noteIndex":0},"schema":"https://github.com/citation-style-language/schema/raw/master/csl-citation.json"}</w:instrText>
      </w:r>
      <w:r w:rsidR="00F86011">
        <w:rPr>
          <w:lang w:eastAsia="zh-CN"/>
        </w:rPr>
        <w:fldChar w:fldCharType="separate"/>
      </w:r>
      <w:r w:rsidR="004259EF" w:rsidRPr="004259EF">
        <w:rPr>
          <w:noProof/>
          <w:lang w:eastAsia="zh-CN"/>
        </w:rPr>
        <w:t>[3]</w:t>
      </w:r>
      <w:r w:rsidR="00F86011">
        <w:rPr>
          <w:lang w:eastAsia="zh-CN"/>
        </w:rPr>
        <w:fldChar w:fldCharType="end"/>
      </w:r>
      <w:r w:rsidR="00FC52B7">
        <w:rPr>
          <w:lang w:eastAsia="zh-CN"/>
        </w:rPr>
        <w:t>.</w:t>
      </w:r>
      <w:r w:rsidR="007968B7">
        <w:rPr>
          <w:lang w:eastAsia="zh-CN"/>
        </w:rPr>
        <w:t xml:space="preserve"> Synovial fluid Gram stain, white cell count (WCC), </w:t>
      </w:r>
      <w:r w:rsidR="00FC52B7">
        <w:rPr>
          <w:lang w:eastAsia="zh-CN"/>
        </w:rPr>
        <w:t xml:space="preserve">crystal examination </w:t>
      </w:r>
      <w:r w:rsidR="007968B7">
        <w:rPr>
          <w:lang w:eastAsia="zh-CN"/>
        </w:rPr>
        <w:t xml:space="preserve">and </w:t>
      </w:r>
      <w:r w:rsidR="007968B7" w:rsidRPr="00BC2089">
        <w:rPr>
          <w:lang w:eastAsia="zh-CN"/>
        </w:rPr>
        <w:t>culture</w:t>
      </w:r>
      <w:r w:rsidR="00B30D72">
        <w:rPr>
          <w:lang w:eastAsia="zh-CN"/>
        </w:rPr>
        <w:t xml:space="preserve"> </w:t>
      </w:r>
      <w:r w:rsidR="007968B7">
        <w:rPr>
          <w:lang w:eastAsia="zh-CN"/>
        </w:rPr>
        <w:t xml:space="preserve">should </w:t>
      </w:r>
      <w:r w:rsidR="00B30D72">
        <w:rPr>
          <w:lang w:eastAsia="zh-CN"/>
        </w:rPr>
        <w:t xml:space="preserve">be </w:t>
      </w:r>
      <w:r w:rsidR="00FC52B7">
        <w:rPr>
          <w:lang w:eastAsia="zh-CN"/>
        </w:rPr>
        <w:t>performed</w:t>
      </w:r>
      <w:r w:rsidR="007968B7" w:rsidRPr="00BC2089">
        <w:rPr>
          <w:lang w:eastAsia="zh-CN"/>
        </w:rPr>
        <w:t xml:space="preserve">. </w:t>
      </w:r>
      <w:r w:rsidR="00FC52B7">
        <w:rPr>
          <w:lang w:eastAsia="zh-CN"/>
        </w:rPr>
        <w:t xml:space="preserve">However, </w:t>
      </w:r>
      <w:r w:rsidR="00FC52B7" w:rsidRPr="00BC2089">
        <w:rPr>
          <w:lang w:eastAsia="zh-CN"/>
        </w:rPr>
        <w:t>British Society for Rheumatology (BSR) guidelines state</w:t>
      </w:r>
      <w:r w:rsidR="00C72591">
        <w:rPr>
          <w:lang w:eastAsia="zh-CN"/>
        </w:rPr>
        <w:t xml:space="preserve"> </w:t>
      </w:r>
      <w:r w:rsidR="00FC52B7" w:rsidRPr="00BC2089">
        <w:rPr>
          <w:lang w:eastAsia="zh-CN"/>
        </w:rPr>
        <w:t>“</w:t>
      </w:r>
      <w:r w:rsidR="00FC52B7" w:rsidRPr="00BC2089">
        <w:t xml:space="preserve">patients with a short history of a hot, swollen and tender joint (or joints) with restriction of movement should be regarded as having septic arthritis until proven otherwise” </w:t>
      </w:r>
      <w:r w:rsidR="00FC52B7" w:rsidRPr="00BC2089">
        <w:fldChar w:fldCharType="begin" w:fldLock="1"/>
      </w:r>
      <w:r w:rsidR="002E1F7C">
        <w:instrText>ADDIN CSL_CITATION {"citationItems":[{"id":"ITEM-1","itemData":{"DOI":"10.1093/rheumatology/kel163a","ISBN":"1462-0324 (Print)","ISSN":"14620324","PMID":"16829534","abstract":"Scope and purpose of the guidelines The clinical presentation of a hot swollen joint is common and has wide differential diagnosis. The most serious is septic arthritis, with a case fatality of 11%. Delayed or inadequate treatment leads to joint damage. These guidelines focus on the diagnosis and management of septic arthritis. Hot swollen joints commonly have other underlying diagnoses, including crystal arthritis, reactive arthritis and a monoarticular presentation of polyarthritis.","author":[{"dropping-particle":"","family":"Coakley","given":"G.","non-dropping-particle":"","parse-names":false,"suffix":""},{"dropping-particle":"","family":"Mathews","given":"C.","non-dropping-particle":"","parse-names":false,"suffix":""},{"dropping-particle":"","family":"Field","given":"M.","non-dropping-particle":"","parse-names":false,"suffix":""},{"dropping-particle":"","family":"Jones","given":"A.","non-dropping-particle":"","parse-names":false,"suffix":""},{"dropping-particle":"","family":"Kingsley","given":"G.","non-dropping-particle":"","parse-names":false,"suffix":""},{"dropping-particle":"","family":"Walker","given":"D.","non-dropping-particle":"","parse-names":false,"suffix":""},{"dropping-particle":"","family":"Phillips","given":"M.","non-dropping-particle":"","parse-names":false,"suffix":""},{"dropping-particle":"","family":"Bradish","given":"C.","non-dropping-particle":"","parse-names":false,"suffix":""},{"dropping-particle":"","family":"McLachlan","given":"A.","non-dropping-particle":"","parse-names":false,"suffix":""},{"dropping-particle":"","family":"Mohammed","given":"R.","non-dropping-particle":"","parse-names":false,"suffix":""},{"dropping-particle":"","family":"Weston","given":"V.","non-dropping-particle":"","parse-names":false,"suffix":""}],"container-title":"Rheumatology (Oxford, England)","id":"ITEM-1","issue":"8","issued":{"date-parts":[["2006"]]},"page":"1039-1041","title":"BSR &amp; BHPR, BOA, RCGP and BSAC guidelines for management of the hot swollen joint in adults.","type":"article-journal","volume":"45"},"uris":["http://www.mendeley.com/documents/?uuid=75856eea-4a11-4120-8e44-f7f5dfe9eb97"]}],"mendeley":{"formattedCitation":"[4]","plainTextFormattedCitation":"[4]","previouslyFormattedCitation":"[4]"},"properties":{"noteIndex":0},"schema":"https://github.com/citation-style-language/schema/raw/master/csl-citation.json"}</w:instrText>
      </w:r>
      <w:r w:rsidR="00FC52B7" w:rsidRPr="00BC2089">
        <w:fldChar w:fldCharType="separate"/>
      </w:r>
      <w:r w:rsidR="004259EF" w:rsidRPr="004259EF">
        <w:rPr>
          <w:noProof/>
        </w:rPr>
        <w:t>[4]</w:t>
      </w:r>
      <w:r w:rsidR="00FC52B7" w:rsidRPr="00BC2089">
        <w:fldChar w:fldCharType="end"/>
      </w:r>
      <w:r w:rsidR="00FC52B7" w:rsidRPr="00BC2089">
        <w:t>.</w:t>
      </w:r>
      <w:r w:rsidR="007968B7" w:rsidRPr="00BC2089">
        <w:rPr>
          <w:lang w:eastAsia="zh-CN"/>
        </w:rPr>
        <w:t xml:space="preserve"> Patients </w:t>
      </w:r>
      <w:r w:rsidR="00957EA4">
        <w:rPr>
          <w:lang w:eastAsia="zh-CN"/>
        </w:rPr>
        <w:t xml:space="preserve">are frequently admitted to hospital </w:t>
      </w:r>
      <w:r w:rsidR="00C72591">
        <w:rPr>
          <w:lang w:eastAsia="zh-CN"/>
        </w:rPr>
        <w:t xml:space="preserve">with </w:t>
      </w:r>
      <w:r w:rsidR="00957EA4">
        <w:rPr>
          <w:lang w:eastAsia="zh-CN"/>
        </w:rPr>
        <w:t>antibiotic treatment</w:t>
      </w:r>
      <w:r w:rsidR="00C72591">
        <w:rPr>
          <w:lang w:eastAsia="zh-CN"/>
        </w:rPr>
        <w:t xml:space="preserve"> </w:t>
      </w:r>
      <w:r w:rsidR="00957EA4">
        <w:rPr>
          <w:lang w:eastAsia="zh-CN"/>
        </w:rPr>
        <w:t>until results become available.</w:t>
      </w:r>
      <w:r w:rsidR="00B12326">
        <w:rPr>
          <w:lang w:eastAsia="zh-CN"/>
        </w:rPr>
        <w:t xml:space="preserve"> </w:t>
      </w:r>
      <w:bookmarkStart w:id="1" w:name="_Hlk115426282"/>
      <w:bookmarkStart w:id="2" w:name="_Hlk115426334"/>
      <w:r w:rsidR="00B12326">
        <w:rPr>
          <w:lang w:eastAsia="zh-CN"/>
        </w:rPr>
        <w:t>C</w:t>
      </w:r>
      <w:r w:rsidR="00F86011">
        <w:rPr>
          <w:lang w:eastAsia="zh-CN"/>
        </w:rPr>
        <w:t>rystal microscopy</w:t>
      </w:r>
      <w:r w:rsidR="00B12326">
        <w:rPr>
          <w:lang w:eastAsia="zh-CN"/>
        </w:rPr>
        <w:t xml:space="preserve">, to identify uric acid or </w:t>
      </w:r>
      <w:r w:rsidR="005734AA">
        <w:rPr>
          <w:lang w:eastAsia="zh-CN"/>
        </w:rPr>
        <w:t>calcium pyrophosphate crystals,</w:t>
      </w:r>
      <w:r w:rsidR="00F86011">
        <w:rPr>
          <w:lang w:eastAsia="zh-CN"/>
        </w:rPr>
        <w:t xml:space="preserve"> can be done relatively qui</w:t>
      </w:r>
      <w:r w:rsidR="00F86011">
        <w:rPr>
          <w:lang w:eastAsia="zh-CN"/>
        </w:rPr>
        <w:t>ckly to aid diagnosis of gout and pseudogout</w:t>
      </w:r>
      <w:r w:rsidR="005734AA">
        <w:rPr>
          <w:lang w:eastAsia="zh-CN"/>
        </w:rPr>
        <w:t xml:space="preserve"> respectively. Ultrasonography</w:t>
      </w:r>
      <w:r w:rsidR="00104134">
        <w:rPr>
          <w:lang w:eastAsia="zh-CN"/>
        </w:rPr>
        <w:t xml:space="preserve"> is also very efficient and </w:t>
      </w:r>
      <w:r w:rsidR="005734AA">
        <w:rPr>
          <w:lang w:eastAsia="zh-CN"/>
        </w:rPr>
        <w:t xml:space="preserve">increasingly available to aid diagnosis of crystal arthritis. </w:t>
      </w:r>
      <w:bookmarkEnd w:id="1"/>
      <w:r w:rsidR="00104134">
        <w:rPr>
          <w:lang w:eastAsia="zh-CN"/>
        </w:rPr>
        <w:t xml:space="preserve">Both procedures are now routinely part of the hot joint assessment protocol in many units. </w:t>
      </w:r>
      <w:bookmarkEnd w:id="2"/>
      <w:r w:rsidR="005734AA">
        <w:rPr>
          <w:lang w:eastAsia="zh-CN"/>
        </w:rPr>
        <w:t>However</w:t>
      </w:r>
      <w:r w:rsidR="00F86011">
        <w:rPr>
          <w:lang w:eastAsia="zh-CN"/>
        </w:rPr>
        <w:t>, Gram stain and culture results</w:t>
      </w:r>
      <w:r w:rsidR="00104134">
        <w:rPr>
          <w:lang w:eastAsia="zh-CN"/>
        </w:rPr>
        <w:t xml:space="preserve">, to exclude septic arthritis, </w:t>
      </w:r>
      <w:r w:rsidR="00F86011">
        <w:rPr>
          <w:lang w:eastAsia="zh-CN"/>
        </w:rPr>
        <w:t>may not be available for hours leading to diagnostic de</w:t>
      </w:r>
      <w:r w:rsidR="00F86011">
        <w:rPr>
          <w:lang w:eastAsia="zh-CN"/>
        </w:rPr>
        <w:t xml:space="preserve">lay. Crystal arthritis and septic arthritis can co-exist, especially as an underlying diagnosis of gout </w:t>
      </w:r>
      <w:r w:rsidR="00F86011">
        <w:rPr>
          <w:lang w:eastAsia="zh-CN"/>
        </w:rPr>
        <w:t>increases the</w:t>
      </w:r>
      <w:r w:rsidR="00F86011">
        <w:rPr>
          <w:lang w:eastAsia="zh-CN"/>
        </w:rPr>
        <w:t xml:space="preserve"> risk of septic arthritis</w:t>
      </w:r>
      <w:r w:rsidR="00F86011">
        <w:fldChar w:fldCharType="begin" w:fldLock="1"/>
      </w:r>
      <w:r w:rsidR="002E1F7C">
        <w:instrText>ADDIN CSL_CITATION {"citationItems":[{"id":"ITEM-1","itemData":{"DOI":"10.1093/RHEUMATOLOGY/KEV236","ISSN":"1462-0324","PMID":"26170377","abstract":"Objective. To evaluate the association of incident gout with the risk of incident septic arthritis in a general population context.Methods. We investigated the association of incident gout with the risk of incident septic arthritis using the Health Improvement Network, a computerized medical record database from general practices in the UK. We conducted a cohort analysis of the risk of an incident septic arthritis diagnosis among adults with incident gout compared with up to five non-gout individuals matched by age, sex, date of study entry and enrolment year. We performed Cox proportional hazard regression models to adjust for lifestyle variables, physician visits, comorbidities and medication use.Results. We identified 72 073 incident gout patients and 358 342 matched non-gout patients. The incidence rates of a septic arthritis diagnosis were 0.24 cases and 0.09 cases per 1000 person-years in the gout and comparison cohorts, respectively. Matched univariate and multivariate hazard ratios of a septic arthritis diagnosis were 2.82 (95% CI 2.15, 3.71) and 2.60 (95% CI 1.93, 3.51), respectively. The association persisted among subgroups stratified by sex, age group (&lt;75 and ≥75) and socio-economic deprivation level.Conclusion. This general population-based study suggests that gout is associated with an increased likelihood of septic arthritis.","author":[{"dropping-particle":"","family":"Lim","given":"Sian Yik","non-dropping-particle":"","parse-names":false,"suffix":""},{"dropping-particle":"","family":"Lu","given":"Na","non-dropping-particle":"","parse-names":false,"suffix":""},{"dropping-particle":"","family":"Choi","given":"Hyon K.","non-dropping-particle":"","parse-names":false,"suffix":""}],"container-title":"Rheumatology","id":"ITEM-1","issue":"11","issued":{"date-parts":[["2015","11","1"]]},"page":"2095-2099","publisher":"Oxford Academic","title":"Septic arthritis in gout patients: a population-based cohort study","type":"article-journal","volume":"54"},"uris":["http://www.mendeley.com/documents/?uuid=3a6caf02-f797-3372-8f29-4ef6da26e5cd"]}],"mendeley":{"formattedCitation":"[5]","plainTextFormattedCitation":"[5]","previouslyFormattedCitation":"[5]"},"properties":{"noteIndex":0},"schema":"https://github.com/citation-style-language/schema/raw/master/csl-citation.json"}</w:instrText>
      </w:r>
      <w:r w:rsidR="00F86011">
        <w:fldChar w:fldCharType="separate"/>
      </w:r>
      <w:r w:rsidR="004259EF" w:rsidRPr="004259EF">
        <w:rPr>
          <w:noProof/>
        </w:rPr>
        <w:t>[5]</w:t>
      </w:r>
      <w:r w:rsidR="00F86011">
        <w:fldChar w:fldCharType="end"/>
      </w:r>
      <w:r w:rsidR="00F86011">
        <w:t>.</w:t>
      </w:r>
    </w:p>
    <w:p w14:paraId="4D842B62" w14:textId="6C3EA850" w:rsidR="002842EE" w:rsidRDefault="003E2E35" w:rsidP="003E2E35">
      <w:r>
        <w:t xml:space="preserve">It is of clinical and financial benefit to seek efficient methods of differentiating septic </w:t>
      </w:r>
      <w:r w:rsidR="00FD5433">
        <w:t>from non-septic joints</w:t>
      </w:r>
      <w:r>
        <w:t xml:space="preserve">. Multiple studies suggest the utility of various biochemical markers in differentiating between a septic and non-septic joint. </w:t>
      </w:r>
      <w:r w:rsidR="00387D16">
        <w:t>A</w:t>
      </w:r>
      <w:r w:rsidR="006B6955">
        <w:t>n increasing number of studies have explored the utility of biochemical markers for the rapid exclusion of prosthetic joint infection</w:t>
      </w:r>
      <w:r w:rsidR="00B533D0">
        <w:t xml:space="preserve"> (PJI)</w:t>
      </w:r>
      <w:r w:rsidR="006B6955">
        <w:t xml:space="preserve">, including </w:t>
      </w:r>
      <w:r w:rsidR="001F1834">
        <w:t xml:space="preserve">synovial fluid </w:t>
      </w:r>
      <w:r w:rsidR="006B6955">
        <w:t xml:space="preserve">alpha-defensin and calprotectin, some now routinely used in clinical practice </w:t>
      </w:r>
      <w:r w:rsidR="006B6955">
        <w:fldChar w:fldCharType="begin" w:fldLock="1"/>
      </w:r>
      <w:r w:rsidR="002E1F7C">
        <w:instrText>ADDIN CSL_CITATION {"citationItems":[{"id":"ITEM-1","itemData":{"DOI":"10.1136/annrheumdis-2020-eular.628","ISSN":"0003-4967","abstract":"Background: The acute hot joint presentation is a common clinical emergency, often the result of crystal arthritis or trauma. However, all diagnoses can mimic septic arthritis, which should be excluded promptly due to the potential for rapid joint destruction and significant morbidity. The gold-standard test for septic arthritis is synovial fluid culture, which can take several days to perform. Meanwhile, patients are often admitted and given antimicrobials. Other specialties have made use of rapid biomarkers to exclude infection, for example, exclusion of empyema using pleural fluid pH and glucose [1]. Such biomarkers could reduce the need for lengthy hospital admissions and inappropriate antibiotic use in the acute hot joint presentation.Objectives:1.Evaluate research interest over time, on the use of diagnostic biomarkers in the acute hot joint presentation.2.Compare research interest in the use of diagnostic biomarkers in acute hot native versus acute hot prosthetic joints.Methods: We performed a review of the number of publications reporting the use and diagnostic accuracy of biomarkers to exclude infection in the acute hot joint presentations. The database, Scopus, was searched for English-language studies (1946-2018) using search terms relating to septic arthritis, crystal arthritis, and diagnostic markers derived from synovial fluid/aspirate. The number of papers published per year on prosthetic joints only was also calculated. Therefore, the following were recorded for each year 1946-2018: total number of studies; prosthetic joints only; native joints only. Values were plotted, with polynomial trend-lines and R2 calculated.Results: Our search yielded 2279 relevant studies in total (561 on prosthetic joints), published 1946-2018. Only 1 study was identified for the year 1946; the next recorded publication was in 1960. Therefore, this single study was excluded as an outlier. Results are presented in Figure 1. The number of studies on diagnostic biomarkers for acute hot joints continued to increase after 1960. From 2016, the number of studies conducted in prosthetic joints outnumbered those done in native joints. Polynomial trend-lines applied to the results showed studies on native acute hot joints are predicted to decline, while those in prosthetic joints will continue to increase.Conclusion: Reasons for an increasing number of studies on prosthetic compared to native acute hot joints include a narrower differential diagnosis in prosthetic joint…","author":[{"dropping-particle":"","family":"Dey","given":"M","non-dropping-particle":"","parse-names":false,"suffix":""},{"dropping-particle":"","family":"Al-Attar","given":"M","non-dropping-particle":"","parse-names":false,"suffix":""},{"dropping-particle":"","family":"Peruffo","given":"L","non-dropping-particle":"","parse-names":false,"suffix":""},{"dropping-particle":"","family":"Wilson","given":"I","non-dropping-particle":"","parse-names":false,"suffix":""},{"dropping-particle":"","family":"Zhao","given":"S S","non-dropping-particle":"","parse-names":false,"suffix":""},{"dropping-particle":"","family":"Duffield","given":"S","non-dropping-particle":"","parse-names":false,"suffix":""},{"dropping-particle":"","family":"Goodson","given":"N","non-dropping-particle":"","parse-names":false,"suffix":""}],"container-title":"Annals of the Rheumatic Diseases","id":"ITEM-1","issue":"Suppl 1","issued":{"date-parts":[["2020"]]},"page":"1769","publisher":"BMJ Publishing Group Ltd","title":"AB0940 BIOMARKERS IN THE DIAGNOSIS OF ACUTE HOT JOINTS: AN EVALUATION OF RESEARCH INTEREST 1960-2018","type":"article-journal","volume":"79"},"uris":["http://www.mendeley.com/documents/?uuid=c7bcf305-1318-4bfd-a618-9e5f1159e65a"]},{"id":"ITEM-2","itemData":{"DOI":"10.1016/j.otsr.2018.04.029","ISSN":"18770568","PMID":"30056239","abstract":"The diagnosis of peri-prosthetic bone and joint infections relies on converging information from clinical, laboratory and imaging assessments. Clinical findings alone may suffice: a sinus tract is a major criterion that establishes the diagnosis of infection. Identifying the causative organism is crucial and requires the early collection of high-quality samples from sites in contact with the prosthetic material. The bacteriological samples may be obtained by aspiration or open surgery. Imaging techniques have undergone remarkable improvements over the last two decades. Ultrasonography can be performed early and can be used to guide a needle biopsy if appropriate. Computed tomography or magnetic resonance imaging shows the extent of bone and/or soft-tissue involvement, provided effective artefact-suppression techniques are applied. Nuclear medicine methods have an undefined place in the diagnostic strategy and their possible role must be evaluated during a multidisciplinary discussion. The array of new laboratory methods introduced in recent years includes microbiological culture techniques, molecular biology tests, antigen and antibody assays and tests for immune markers in blood and/or joint fluid. When the first-line investigations fail to provide a definitive diagnosis, a multidisciplinary discussion at a referral centre for complex osteo-articular infections makes a major contribution to defining the subsequent diagnostic strategy. This lecture focusses on the following six questions: does the clinical assessment still have diagnostic relevance? What is the diagnostic contribution of imaging studies? Must the infection be documented pre-operatively and if so, how? Which microbiological techniques should be used? Which non-microbiological investigations help to diagnosis peri-prosthetic bone and joint infections? What role do referral centres for complex bone and joint infections play in the diagnostic strategy?","author":[{"dropping-particle":"","family":"Arvieux","given":"Cédric","non-dropping-particle":"","parse-names":false,"suffix":""},{"dropping-particle":"","family":"Common","given":"Harold","non-dropping-particle":"","parse-names":false,"suffix":""}],"container-title":"Orthopaedics and Traumatology: Surgery and Research","id":"ITEM-2","issue":"1","issued":{"date-parts":[["2019","2","1"]]},"page":"S23-S30","publisher":"Elsevier Masson SAS","title":"New diagnostic tools for prosthetic joint infection","type":"article","volume":"105"},"uris":["http://www.mendeley.com/documents/?uuid=2972f3bc-03a4-3681-84fd-5a4b95792b70"]},{"id":"ITEM-3","itemData":{"DOI":"10.1089/sur.2017.006","ISSN":"15578674","PMID":"28686144","abstract":"Background: Total joint arthroplasty (TJA) has been one of the most beneficial interventions for treating patients suffering from joint disorders. However, peri-prosthetic joint infection (PJI) is a serious complication that often accompanies TJA and the diagnosis of PJI is remains difficult. Questions remain regarding whether certain biomarkers can be valuable in the diagnosis of PJI. Patients and Methods: We conducted our systematic review by searching PubMed, Embase, Web of Science, the Cochrane Library, and Science Direct with the key words \"periprosthetic joint infection,\" \"synovial fluid,\" and \"α-defensin.\" Studies that provided sufficient data to construct 2 × 2 contingency tables were chosen based on inclusion and exclusion criteria. The quality of included studies was assessed according to the revised Quality Assessment of Diagnostic Accuracy Studies (QUADAS-2) criteria. The pooled sensitivity, specificity, and diagnostic odds ratio (DOR) were calculated for the included studies. The summary receiver operating characteristic (SROC) curve and the area under the summary receiver operating characteristic (AUSROC) were used to evaluate the overall diagnostic performance. Results: Eight studies were included in this systematic review. Among them four articles were included in meta-analysis. A total of 421 participants were studied in the meta-analysis. The pooled sensitivity, specificity, and DOR were 0.98 (95% confidence interval [CI]: 0.94-1.00), 0.97 (95% CI: 0.95-0.99), and 1095.49 (95% CI: 283.68.58-4230.45), respectively. The AUSROC was 0.9949 (standard error [SE] 0.0095). Conclusion: Synovial fluid α-defensin is a biomarker of high sensitivity and specificity for the diagnosis of PJI.","author":[{"dropping-particle":"","family":"Li","given":"Bin","non-dropping-particle":"","parse-names":false,"suffix":""},{"dropping-particle":"","family":"Chen","given":"Fei","non-dropping-particle":"","parse-names":false,"suffix":""},{"dropping-particle":"","family":"Liu","given":"Yi","non-dropping-particle":"","parse-names":false,"suffix":""},{"dropping-particle":"","family":"Xu","given":"Guokang","non-dropping-particle":"","parse-names":false,"suffix":""}],"container-title":"Surgical Infections","id":"ITEM-3","issue":"6","issued":{"date-parts":[["2017","8","1"]]},"page":"702-710","publisher":"Mary Ann Liebert Inc.","title":"Synovial Fluid α-Defensin as a Biomarker for Peri-Prosthetic Joint Infection: A Systematic Review and Meta-Analysis","type":"article","volume":"18"},"uris":["http://www.mendeley.com/documents/?uuid=c9ebee3f-f0e9-303d-b4f4-f916688cb7d6"]},{"id":"ITEM-4","itemData":{"DOI":"10.1016/j.arth.2017.11.006","ISSN":"15328406","PMID":"29224989","abstract":"Background: To diagnose or exclude a chronic prosthetic joint infection (PJI) can be a clinical challenge. Therefore, sensitive and specific biomarkers are needed in the diagnostic work-up. Calprotectin is a protein with antimicrobial properties and is released by activated neutrophils, making it a specific marker for infection. Because of its low costs and ability to obtain a quantitative value as a point of care test, it is an attractive marker to use in clinical practice. In addition, the test is already used in routine care in most hospitals for other indications and therefore easy to implement. Methods: Between June 2015 and June 2017 we collected synovial fluid of all consecutive patients who underwent revision surgery of a prosthetic joint because of chronic pain with or without prosthetic loosening. Synovial calprotectin was measured using a lateral flow immunoassay. A PJI was defined by the diagnostic criteria described by the Musculoskeletal Infection Society. Results: Fifty-two patients with chronic pain were included. A PJI was diagnosed in 15 of 52 (29%) patients. The median calprotectin in the PJI group was 859 mg/L (interquartile range 86-1707) vs 7 mg/L (interquartile range 3-25) in the control group (P &lt;.001). With a cut-off value of 50 mg/L, synovial calprotectin showed a sensitivity, specificity, positive predictive value, and negative predictive value of 86.7%, 91.7%, 81.3%, and 94.4%, respectively. Conclusion: Synovial calprotectin is a useful and cheap biomarker to use in the diagnostic work-up of patients with chronic pain, especially to exclude a PJI prior to revision surgery.","author":[{"dropping-particle":"","family":"Wouthuyzen-Bakker","given":"Marjan","non-dropping-particle":"","parse-names":false,"suffix":""},{"dropping-particle":"","family":"Ploegmakers","given":"Joris J.W.","non-dropping-particle":"","parse-names":false,"suffix":""},{"dropping-particle":"","family":"Ottink","given":"Karsten","non-dropping-particle":"","parse-names":false,"suffix":""},{"dropping-particle":"","family":"Kampinga","given":"Greetje A.","non-dropping-particle":"","parse-names":false,"suffix":""},{"dropping-particle":"","family":"Wagenmakers-Huizenga","given":"Lucie","non-dropping-particle":"","parse-names":false,"suffix":""},{"dropping-particle":"","family":"Jutte","given":"Paul C.","non-dropping-particle":"","parse-names":false,"suffix":""},{"dropping-particle":"","family":"Kobold","given":"Anneke C.M.","non-dropping-particle":"","parse-names":false,"suffix":""}],"container-title":"Journal of Arthroplasty","id":"ITEM-4","issue":"4","issued":{"date-parts":[["2018","4","1"]]},"page":"1149-1153","publisher":"Churchill Livingstone Inc.","title":"Synovial Calprotectin: An Inexpensive Biomarker to Exclude a Chronic Prosthetic Joint Infection","type":"article-journal","volume":"33"},"uris":["http://www.mendeley.com/documents/?uuid=140c8484-a5fe-36e5-affe-106186fbf708"]}],"mendeley":{"formattedCitation":"[6–9]","plainTextFormattedCitation":"[6–9]","previouslyFormattedCitation":"[6–9]"},"properties":{"noteIndex":0},"schema":"https://github.com/citation-style-language/schema/raw/master/csl-citation.json"}</w:instrText>
      </w:r>
      <w:r w:rsidR="006B6955">
        <w:fldChar w:fldCharType="separate"/>
      </w:r>
      <w:r w:rsidR="004259EF" w:rsidRPr="004259EF">
        <w:rPr>
          <w:noProof/>
        </w:rPr>
        <w:t>[6–9]</w:t>
      </w:r>
      <w:r w:rsidR="006B6955">
        <w:fldChar w:fldCharType="end"/>
      </w:r>
      <w:r w:rsidR="006B6955">
        <w:t xml:space="preserve">. </w:t>
      </w:r>
      <w:r w:rsidR="001F1834">
        <w:t xml:space="preserve">However, similar </w:t>
      </w:r>
      <w:r w:rsidR="00387D16">
        <w:t>tests</w:t>
      </w:r>
      <w:r w:rsidR="001F1834">
        <w:t xml:space="preserve"> </w:t>
      </w:r>
      <w:r w:rsidR="00E075D6">
        <w:t>are</w:t>
      </w:r>
      <w:r w:rsidR="001F1834">
        <w:t xml:space="preserve"> lacking for native hot joints</w:t>
      </w:r>
      <w:r w:rsidR="00387D16">
        <w:t xml:space="preserve"> </w:t>
      </w:r>
      <w:r w:rsidR="001F1834">
        <w:fldChar w:fldCharType="begin" w:fldLock="1"/>
      </w:r>
      <w:r w:rsidR="002E1F7C">
        <w:instrText>ADDIN CSL_CITATION {"citationItems":[{"id":"ITEM-1","itemData":{"DOI":"10.1136/annrheumdis-2020-eular.628","ISSN":"0003-4967","abstract":"Background: The acute hot joint presentation is a common clinical emergency, often the result of crystal arthritis or trauma. However, all diagnoses can mimic septic arthritis, which should be excluded promptly due to the potential for rapid joint destruction and significant morbidity. The gold-standard test for septic arthritis is synovial fluid culture, which can take several days to perform. Meanwhile, patients are often admitted and given antimicrobials. Other specialties have made use of rapid biomarkers to exclude infection, for example, exclusion of empyema using pleural fluid pH and glucose [1]. Such biomarkers could reduce the need for lengthy hospital admissions and inappropriate antibiotic use in the acute hot joint presentation.Objectives:1.Evaluate research interest over time, on the use of diagnostic biomarkers in the acute hot joint presentation.2.Compare research interest in the use of diagnostic biomarkers in acute hot native versus acute hot prosthetic joints.Methods: We performed a review of the number of publications reporting the use and diagnostic accuracy of biomarkers to exclude infection in the acute hot joint presentations. The database, Scopus, was searched for English-language studies (1946-2018) using search terms relating to septic arthritis, crystal arthritis, and diagnostic markers derived from synovial fluid/aspirate. The number of papers published per year on prosthetic joints only was also calculated. Therefore, the following were recorded for each year 1946-2018: total number of studies; prosthetic joints only; native joints only. Values were plotted, with polynomial trend-lines and R2 calculated.Results: Our search yielded 2279 relevant studies in total (561 on prosthetic joints), published 1946-2018. Only 1 study was identified for the year 1946; the next recorded publication was in 1960. Therefore, this single study was excluded as an outlier. Results are presented in Figure 1. The number of studies on diagnostic biomarkers for acute hot joints continued to increase after 1960. From 2016, the number of studies conducted in prosthetic joints outnumbered those done in native joints. Polynomial trend-lines applied to the results showed studies on native acute hot joints are predicted to decline, while those in prosthetic joints will continue to increase.Conclusion: Reasons for an increasing number of studies on prosthetic compared to native acute hot joints include a narrower differential diagnosis in prosthetic joint…","author":[{"dropping-particle":"","family":"Dey","given":"M","non-dropping-particle":"","parse-names":false,"suffix":""},{"dropping-particle":"","family":"Al-Attar","given":"M","non-dropping-particle":"","parse-names":false,"suffix":""},{"dropping-particle":"","family":"Peruffo","given":"L","non-dropping-particle":"","parse-names":false,"suffix":""},{"dropping-particle":"","family":"Wilson","given":"I","non-dropping-particle":"","parse-names":false,"suffix":""},{"dropping-particle":"","family":"Zhao","given":"S S","non-dropping-particle":"","parse-names":false,"suffix":""},{"dropping-particle":"","family":"Duffield","given":"S","non-dropping-particle":"","parse-names":false,"suffix":""},{"dropping-particle":"","family":"Goodson","given":"N","non-dropping-particle":"","parse-names":false,"suffix":""}],"container-title":"Annals of the Rheumatic Diseases","id":"ITEM-1","issue":"Suppl 1","issued":{"date-parts":[["2020"]]},"page":"1769","publisher":"BMJ Publishing Group Ltd","title":"AB0940 BIOMARKERS IN THE DIAGNOSIS OF ACUTE HOT JOINTS: AN EVALUATION OF RESEARCH INTEREST 1960-2018","type":"article-journal","volume":"79"},"uris":["http://www.mendeley.com/documents/?uuid=c7bcf305-1318-4bfd-a618-9e5f1159e65a"]}],"mendeley":{"formattedCitation":"[6]","plainTextFormattedCitation":"[6]","previouslyFormattedCitation":"[6]"},"properties":{"noteIndex":0},"schema":"https://github.com/citation-style-language/schema/raw/master/csl-citation.json"}</w:instrText>
      </w:r>
      <w:r w:rsidR="001F1834">
        <w:fldChar w:fldCharType="separate"/>
      </w:r>
      <w:r w:rsidR="004259EF" w:rsidRPr="004259EF">
        <w:rPr>
          <w:noProof/>
        </w:rPr>
        <w:t>[6]</w:t>
      </w:r>
      <w:r w:rsidR="001F1834">
        <w:fldChar w:fldCharType="end"/>
      </w:r>
      <w:r w:rsidR="001F1834">
        <w:t>.</w:t>
      </w:r>
    </w:p>
    <w:p w14:paraId="6281200C" w14:textId="3ACC07E4" w:rsidR="001F1834" w:rsidRDefault="001F1834" w:rsidP="001F1834">
      <w:r>
        <w:t xml:space="preserve">This systematic literature review (SLR) evaluates the use of synovial fluid and serum markers in </w:t>
      </w:r>
      <w:r w:rsidR="00BB4C49">
        <w:t xml:space="preserve">diagnosing </w:t>
      </w:r>
      <w:r>
        <w:t>an acute</w:t>
      </w:r>
      <w:r w:rsidR="00B30D72">
        <w:t xml:space="preserve"> native</w:t>
      </w:r>
      <w:r>
        <w:t xml:space="preserve"> hot joint, compared to the internationally recognised gold-standard of clinical assessment and synovial fluid </w:t>
      </w:r>
      <w:r w:rsidR="001521B2">
        <w:t xml:space="preserve">analysis (including crystal microscopy and </w:t>
      </w:r>
      <w:r>
        <w:t>cultures</w:t>
      </w:r>
      <w:r w:rsidR="001521B2">
        <w:t xml:space="preserve">) </w:t>
      </w:r>
      <w:r w:rsidR="001521B2">
        <w:fldChar w:fldCharType="begin" w:fldLock="1"/>
      </w:r>
      <w:r w:rsidR="002E1F7C">
        <w:instrText>ADDIN CSL_CITATION {"citationItems":[{"id":"ITEM-1","itemData":{"DOI":"10.1136/ARD.2008.104406","ISSN":"1468-2060","PMID":"19147613","abstract":"Objectives: The European League Against Rheumatism (EULAR) and the European Federation of National Associations of Orthopaedics and Traumatology (EFORT) have recognised the importance of variation in diagnostic and therapeutic performance across disciplines, have found consensus in starting task forces aiming at achieving diagnostic and therapeutic uniformity, and have identified medical conditions with which representatives of both organisations will frequently be confronted in common clinical practice. The aim of the present work was to establish recommendations for the diagnosis and initial management of patients presenting with acute or recent onset swelling of the knee. Methods: The EULAR standard operating procedures for the elaboration and implementation of evidence-based recommendations were followed. Results: In all, 11 rheumatologists from 11 countries and 12 orthopaedic surgeons from 7 countries met twice under the leadership of 2 conveners, a clinical epidemiologist and a research fellow. After carefully defining the content and procedures of the task force, research questions were developed, a comprehensive literature search was performed and the results were presented to the entire committee. Subsequently, a set of 10 recommendations was formulated based on evidence from the literature if available, and after discussion and consensus building. Conclusions: This is the first combined interdisciplinary project of rheumatologists and orthopaedic surgeons, successfully aiming at achieving consensus in the diagnosis and initial management of patients presenting with acute or recent onset swelling of the knee.","author":[{"dropping-particle":"","family":"Landewé","given":"R. B.M.","non-dropping-particle":"","parse-names":false,"suffix":""},{"dropping-particle":"","family":"Günther","given":"K. P.","non-dropping-particle":"","parse-names":false,"suffix":""},{"dropping-particle":"","family":"Lukas","given":"C.","non-dropping-particle":"","parse-names":false,"suffix":""},{"dropping-particle":"","family":"Braun","given":"J.","non-dropping-particle":"","parse-names":false,"suffix":""},{"dropping-particle":"","family":"Combe","given":"B.","non-dropping-particle":"","parse-names":false,"suffix":""},{"dropping-particle":"","family":"Conaghan","given":"P. G.","non-dropping-particle":"","parse-names":false,"suffix":""},{"dropping-particle":"","family":"Dreinhöfer","given":"K.","non-dropping-particle":"","parse-names":false,"suffix":""},{"dropping-particle":"","family":"Fritschy","given":"D.","non-dropping-particle":"","parse-names":false,"suffix":""},{"dropping-particle":"","family":"Getty","given":"J.","non-dropping-particle":"","parse-names":false,"suffix":""},{"dropping-particle":"","family":"Heide","given":"H. J.L.","non-dropping-particle":"Van Der","parse-names":false,"suffix":""},{"dropping-particle":"","family":"Kvien","given":"T. K.","non-dropping-particle":"","parse-names":false,"suffix":""},{"dropping-particle":"","family":"Machold","given":"K.","non-dropping-particle":"","parse-names":false,"suffix":""},{"dropping-particle":"","family":"Mihai","given":"C.","non-dropping-particle":"","parse-names":false,"suffix":""},{"dropping-particle":"","family":"Mosconi","given":"M.","non-dropping-particle":"","parse-names":false,"suffix":""},{"dropping-particle":"","family":"Nelissen","given":"R.","non-dropping-particle":"","parse-names":false,"suffix":""},{"dropping-particle":"","family":"Pascual","given":"E.","non-dropping-particle":"","parse-names":false,"suffix":""},{"dropping-particle":"","family":"Pavelka","given":"K.","non-dropping-particle":"","parse-names":false,"suffix":""},{"dropping-particle":"","family":"Pileckyte","given":"M.","non-dropping-particle":"","parse-names":false,"suffix":""},{"dropping-particle":"","family":"Puhl","given":"W.","non-dropping-particle":"","parse-names":false,"suffix":""},{"dropping-particle":"","family":"Punzi","given":"L.","non-dropping-particle":"","parse-names":false,"suffix":""},{"dropping-particle":"","family":"Rüther","given":"W.","non-dropping-particle":"","parse-names":false,"suffix":""},{"dropping-particle":"","family":"San-Julian","given":"M.","non-dropping-particle":"","parse-names":false,"suffix":""},{"dropping-particle":"","family":"Tudisco","given":"C.","non-dropping-particle":"","parse-names":false,"suffix":""},{"dropping-particle":"","family":"Westhovens","given":"R.","non-dropping-particle":"","parse-names":false,"suffix":""},{"dropping-particle":"","family":"Witso","given":"E.","non-dropping-particle":"","parse-names":false,"suffix":""},{"dropping-particle":"","family":"Heijde","given":"D. M.F.M.","non-dropping-particle":"Van Der","parse-names":false,"suffix":""}],"container-title":"Annals of the rheumatic diseases","id":"ITEM-1","issue":"1","issued":{"date-parts":[["2010","1"]]},"page":"12-19","publisher":"Ann Rheum Dis","title":"EULAR/EFORT recommendations for the diagnosis and initial management of patients with acute or recent onset swelling of the knee","type":"article-journal","volume":"69"},"uris":["http://www.mendeley.com/documents/?uuid=078fced5-b2da-3a6e-a993-818ab3f04579"]}],"mendeley":{"formattedCitation":"[3]","plainTextFormattedCitation":"[3]","previouslyFormattedCitation":"[3]"},"properties":{"noteIndex":0},"schema":"https://github.com/citation-style-language/schema/raw/master/csl-citation.json"}</w:instrText>
      </w:r>
      <w:r w:rsidR="001521B2">
        <w:fldChar w:fldCharType="separate"/>
      </w:r>
      <w:r w:rsidR="004259EF" w:rsidRPr="004259EF">
        <w:rPr>
          <w:noProof/>
        </w:rPr>
        <w:t>[3]</w:t>
      </w:r>
      <w:r w:rsidR="001521B2">
        <w:fldChar w:fldCharType="end"/>
      </w:r>
      <w:r>
        <w:t>.</w:t>
      </w:r>
    </w:p>
    <w:p w14:paraId="0EB75736" w14:textId="77777777" w:rsidR="00EA7CB6" w:rsidRDefault="00EA7CB6"/>
    <w:p w14:paraId="2A9966D8" w14:textId="77777777" w:rsidR="002C191A" w:rsidRDefault="002C191A" w:rsidP="003D146F">
      <w:pPr>
        <w:pStyle w:val="Heading1"/>
      </w:pPr>
      <w:r>
        <w:t>Methods</w:t>
      </w:r>
    </w:p>
    <w:p w14:paraId="5A0B3719" w14:textId="405785ED" w:rsidR="008D4908" w:rsidRDefault="0057153C">
      <w:r>
        <w:t>This SLR was conducted in acco</w:t>
      </w:r>
      <w:r w:rsidR="008D4908">
        <w:t>rdance with the Cochrane Handbook and principles for reviews on diagnostic test accuracy</w:t>
      </w:r>
      <w:r w:rsidR="00EA7CB6">
        <w:t xml:space="preserve">, and </w:t>
      </w:r>
      <w:r w:rsidR="008D4908">
        <w:t>reported as per</w:t>
      </w:r>
      <w:r w:rsidR="00BB4C49">
        <w:t xml:space="preserve"> </w:t>
      </w:r>
      <w:r w:rsidR="008D4908">
        <w:t xml:space="preserve">Preferred Reporting Items for Systematic Reviews and Meta-Analyses (PRISMA) guidelines </w:t>
      </w:r>
      <w:r w:rsidR="008D4908">
        <w:fldChar w:fldCharType="begin" w:fldLock="1"/>
      </w:r>
      <w:r w:rsidR="002E1F7C">
        <w:instrText>ADDIN CSL_CITATION {"citationItems":[{"id":"ITEM-1","itemData":{"URL":"https://training.cochrane.org/handbook/current","accessed":{"date-parts":[["2020","8","31"]]},"id":"ITEM-1","issued":{"date-parts":[["0"]]},"title":"Cochrane Handbook for Systematic Reviews of Interventions | Cochrane Training","type":"webpage"},"uris":["http://www.mendeley.com/documents/?uuid=eb5963f1-6c1a-319c-b8f1-1123bb8ba8b5"]},{"id":"ITEM-2","itemData":{"DOI":"10.1186/2046-4053-4-1","ISSN":"21731292","PMID":"25554246","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Estarli","given":"Mireia","non-dropping-particle":"","parse-names":false,"suffix":""},{"dropping-particle":"","family":"Barrera","given":"Eliud S.Aguilar","non-dropping-particle":"","parse-names":false,"suffix":""},{"dropping-particle":"","family":"Martínez-Rodríguez","given":"Rodrigo","non-dropping-particle":"","parse-names":false,"suffix":""},{"dropping-particle":"","family":"Baladia","given":"Eduard","non-dropping-particle":"","parse-names":false,"suffix":""},{"dropping-particle":"","family":"Agüero","given":"Samuel Duran","non-dropping-particle":"","parse-names":false,"suffix":""},{"dropping-particle":"","family":"Camacho","given":"Saby","non-dropping-particle":"","parse-names":false,"suffix":""},{"dropping-particle":"","family":"Buhring","given":"Kristian","non-dropping-particle":"","parse-names":false,"suffix":""},{"dropping-particle":"","family":"Herrero-López","given":"Aitor","non-dropping-particle":"","parse-names":false,"suffix":""},{"dropping-particle":"","family":"Gil-González","given":"Diana Mari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Revista Espanola de Nutricion Humana y Dietetica","id":"ITEM-2","issue":"2","issued":{"date-parts":[["2016","12","1"]]},"page":"148-160","publisher":"Asociacion Espanola de Dietistas-Nutricionistas","title":"Preferred reporting items for systematic review and meta-analysis protocols (PRISMA-P) 2015 statement","type":"article-journal","volume":"20"},"uris":["http://www.mendeley.com/documents/?uuid=26013232-8cb3-3c21-bef6-abc7e9e99cd8"]},{"id":"ITEM-3","itemData":{"URL":"https://methods.cochrane.org/sdt/handbook-dta-reviews","accessed":{"date-parts":[["2020","10","2"]]},"id":"ITEM-3","issued":{"date-parts":[["0"]]},"title":"Handbook for DTA Reviews | Cochrane Screening and Diagnostic Tests","type":"webpage"},"uris":["http://www.mendeley.com/documents/?uuid=ded99fbe-a858-3a6a-9339-268310ff42e6"]}],"mendeley":{"formattedCitation":"[10–12]","plainTextFormattedCitation":"[10–12]","previouslyFormattedCitation":"[10–12]"},"properties":{"noteIndex":0},"schema":"https://github.com/citation-style-language/schema/raw/master/csl-citation.json"}</w:instrText>
      </w:r>
      <w:r w:rsidR="008D4908">
        <w:fldChar w:fldCharType="separate"/>
      </w:r>
      <w:r w:rsidR="004259EF" w:rsidRPr="004259EF">
        <w:rPr>
          <w:noProof/>
        </w:rPr>
        <w:t>[10–12]</w:t>
      </w:r>
      <w:r w:rsidR="008D4908">
        <w:fldChar w:fldCharType="end"/>
      </w:r>
      <w:r w:rsidR="008D4908">
        <w:t xml:space="preserve">. </w:t>
      </w:r>
    </w:p>
    <w:p w14:paraId="7B4D909F" w14:textId="4150E7A8" w:rsidR="002C191A" w:rsidRDefault="008D4908">
      <w:r>
        <w:t xml:space="preserve">The protocol was developed by MD, SD and NG, and registered in the online PROSPERO database of systematic </w:t>
      </w:r>
      <w:r w:rsidRPr="008D4908">
        <w:t>reviews (CRD42018117065)</w:t>
      </w:r>
      <w:r>
        <w:t xml:space="preserve"> </w:t>
      </w:r>
      <w:r>
        <w:fldChar w:fldCharType="begin" w:fldLock="1"/>
      </w:r>
      <w:r w:rsidR="002E1F7C">
        <w:instrText>ADDIN CSL_CITATION {"citationItems":[{"id":"ITEM-1","itemData":{"URL":"https://www.crd.york.ac.uk/prospero/display_record.php?RecordID=117065","accessed":{"date-parts":[["2019","10","27"]]},"author":[{"dropping-particle":"","family":"Dey","given":"Mrinalini","non-dropping-particle":"","parse-names":false,"suffix":""},{"dropping-particle":"","family":"Al-Attar","given":"Mariam","non-dropping-particle":"","parse-names":false,"suffix":""},{"dropping-particle":"","family":"Peruffo","given":"Leticia","non-dropping-particle":"","parse-names":false,"suffix":""},{"dropping-particle":"","family":"Wilson","given":"Imogen","non-dropping-particle":"","parse-names":false,"suffix":""},{"dropping-particle":"","family":"Duffield","given":"Stephen J.","non-dropping-particle":"","parse-names":false,"suffix":""},{"dropping-particle":"","family":"Zhao","given":"Sizheng Steven","non-dropping-particle":"","parse-names":false,"suffix":""},{"dropping-particle":"","family":"Goodson","given":"Nicola J.","non-dropping-particle":"","parse-names":false,"suffix":""}],"id":"ITEM-1","issued":{"date-parts":[["0"]]},"title":"A systematic review of the assessment and diagnosis of the acute hot joint","type":"webpage"},"uris":["http://www.mendeley.com/documents/?uuid=d19e8203-3a70-362a-a7f2-d138f7af06c6"]}],"mendeley":{"formattedCitation":"[13]","plainTextFormattedCitation":"[13]","previouslyFormattedCitation":"[13]"},"properties":{"noteIndex":0},"schema":"https://github.com/citation-style-language/schema/raw/master/csl-citation.json"}</w:instrText>
      </w:r>
      <w:r>
        <w:fldChar w:fldCharType="separate"/>
      </w:r>
      <w:r w:rsidR="004259EF" w:rsidRPr="004259EF">
        <w:rPr>
          <w:noProof/>
        </w:rPr>
        <w:t>[13]</w:t>
      </w:r>
      <w:r>
        <w:fldChar w:fldCharType="end"/>
      </w:r>
      <w:r>
        <w:t>. The search question</w:t>
      </w:r>
      <w:r w:rsidR="00BB4C49">
        <w:t xml:space="preserve">, </w:t>
      </w:r>
      <w:r>
        <w:t xml:space="preserve">framed and structured using the ‘Patients, Intervention, Comparator or Control, Outcome, Type of Study (PICOT)’ format </w:t>
      </w:r>
      <w:r>
        <w:fldChar w:fldCharType="begin" w:fldLock="1"/>
      </w:r>
      <w:r w:rsidR="002E1F7C">
        <w:instrText>ADDIN CSL_CITATION {"citationItems":[{"id":"ITEM-1","itemData":{"URL":"https://training.cochrane.org/handbook/current","accessed":{"date-parts":[["2020","8","31"]]},"id":"ITEM-1","issued":{"date-parts":[["0"]]},"title":"Cochrane Handbook for Systematic Reviews of Interventions | Cochrane Training","type":"webpage"},"uris":["http://www.mendeley.com/documents/?uuid=eb5963f1-6c1a-319c-b8f1-1123bb8ba8b5"]}],"mendeley":{"formattedCitation":"[10]","plainTextFormattedCitation":"[10]","previouslyFormattedCitation":"[10]"},"properties":{"noteIndex":0},"schema":"https://github.com/citation-style-language/schema/raw/master/csl-citation.json"}</w:instrText>
      </w:r>
      <w:r>
        <w:fldChar w:fldCharType="separate"/>
      </w:r>
      <w:r w:rsidR="004259EF" w:rsidRPr="004259EF">
        <w:rPr>
          <w:noProof/>
        </w:rPr>
        <w:t>[10]</w:t>
      </w:r>
      <w:r>
        <w:fldChar w:fldCharType="end"/>
      </w:r>
      <w:r>
        <w:t xml:space="preserve">, </w:t>
      </w:r>
      <w:r w:rsidR="00BB4C49">
        <w:t>w</w:t>
      </w:r>
      <w:r>
        <w:t xml:space="preserve">as: </w:t>
      </w:r>
      <w:r>
        <w:lastRenderedPageBreak/>
        <w:t>What is the utility of testing synovial fluid and serum markers in the presentation of an acute hot joint, compared with current gold-standard practice of clinical assessment combined with synovial fluid aspiration, microscopy and cultures?</w:t>
      </w:r>
    </w:p>
    <w:p w14:paraId="585FC34A" w14:textId="3FFE859F" w:rsidR="00BB4C49" w:rsidRDefault="00BB4C49">
      <w:r>
        <w:t>Information on scoping searches is available in the sup</w:t>
      </w:r>
      <w:r>
        <w:t>plementary material.</w:t>
      </w:r>
    </w:p>
    <w:p w14:paraId="3A4E8068" w14:textId="254A7E20" w:rsidR="00974691" w:rsidRDefault="00974691">
      <w:r>
        <w:t xml:space="preserve">The overall aim of this </w:t>
      </w:r>
      <w:r w:rsidR="005E589E">
        <w:t>SLR was to identify tests which are able to identify or exclude septic arthritis in the native acute hot joints. The secondary aim was to identify tests to identify or exclude other common causes of an acute hot joint- crystal arthritis and other inflammatory arthritides.</w:t>
      </w:r>
    </w:p>
    <w:p w14:paraId="70ECBA21" w14:textId="77777777" w:rsidR="008D4908" w:rsidRDefault="008D4908" w:rsidP="003D146F">
      <w:pPr>
        <w:pStyle w:val="Heading3"/>
      </w:pPr>
      <w:r>
        <w:t>Participants</w:t>
      </w:r>
    </w:p>
    <w:p w14:paraId="4D95D611" w14:textId="06AB305A" w:rsidR="00366447" w:rsidRDefault="007963CA">
      <w:r>
        <w:t xml:space="preserve">A study was included if participants presented with an acutely swollen hot </w:t>
      </w:r>
      <w:r w:rsidR="00EA7CB6">
        <w:t xml:space="preserve">native </w:t>
      </w:r>
      <w:r>
        <w:t>joint (i.e. symptoms of under six weeks duration), and were undergoing diagnostic tests, in either the synovial fluid, serum or both, to aid diagnosis and management of the acute hot joint.</w:t>
      </w:r>
    </w:p>
    <w:p w14:paraId="084216C2" w14:textId="77777777" w:rsidR="007963CA" w:rsidRDefault="007963CA" w:rsidP="003D146F">
      <w:pPr>
        <w:pStyle w:val="Heading3"/>
      </w:pPr>
      <w:r>
        <w:t>Interventions</w:t>
      </w:r>
    </w:p>
    <w:p w14:paraId="6A6FB603" w14:textId="77777777" w:rsidR="007963CA" w:rsidRDefault="00860D84">
      <w:r>
        <w:t xml:space="preserve">Included studies used one or more serum or synovial fluid marker(s) for the diagnosis of an acute hot joint. </w:t>
      </w:r>
    </w:p>
    <w:p w14:paraId="5AA6915E" w14:textId="77777777" w:rsidR="006A2CAA" w:rsidRDefault="006A2CAA">
      <w:r>
        <w:t xml:space="preserve">Diagnostic tests under study were stratified by the condition intended to be either diagnosed or ruled out by the test. The categories of conditions were: septic arthritis, crystal arthritis and other inflammatory arthritis. These categories were then further sub-classified by whether the test was for serum or synovial fluid. </w:t>
      </w:r>
    </w:p>
    <w:p w14:paraId="43239BCA" w14:textId="77777777" w:rsidR="00254B7D" w:rsidRDefault="00254B7D" w:rsidP="003D146F">
      <w:pPr>
        <w:pStyle w:val="Heading3"/>
      </w:pPr>
      <w:r>
        <w:t>Comparator or Control</w:t>
      </w:r>
    </w:p>
    <w:p w14:paraId="481C69A7" w14:textId="642D2776" w:rsidR="00254B7D" w:rsidRDefault="00B30D72">
      <w:r>
        <w:t>C</w:t>
      </w:r>
      <w:r w:rsidR="00E51239">
        <w:t xml:space="preserve">linical assessment and </w:t>
      </w:r>
      <w:r w:rsidR="00254B7D">
        <w:t>synovial fluid aspiration, with microscopy and culture, was deemed the reference standard</w:t>
      </w:r>
      <w:r w:rsidR="00E51239">
        <w:t xml:space="preserve"> [2]</w:t>
      </w:r>
      <w:r w:rsidR="00254B7D">
        <w:t>.</w:t>
      </w:r>
    </w:p>
    <w:p w14:paraId="050DFA46" w14:textId="77777777" w:rsidR="00254B7D" w:rsidRDefault="00254B7D" w:rsidP="003D146F">
      <w:pPr>
        <w:pStyle w:val="Heading3"/>
      </w:pPr>
      <w:r>
        <w:t>Outcome</w:t>
      </w:r>
    </w:p>
    <w:p w14:paraId="0446F14D" w14:textId="77777777" w:rsidR="00B747C3" w:rsidRDefault="006A2CAA">
      <w:r>
        <w:t xml:space="preserve">The following outcomes from all studies were recorded: sensitivity and specificity for the test(s) under study; positive and negative predictive values; likelihood ratios. </w:t>
      </w:r>
      <w:r w:rsidR="00F93BF5">
        <w:t>Receiver operating characteristic (ROC) curves, e.g. false positive vs true positive rate, were also recorded where reported.</w:t>
      </w:r>
    </w:p>
    <w:p w14:paraId="30A3CE59" w14:textId="77777777" w:rsidR="00EC5EA9" w:rsidRDefault="00EC5EA9" w:rsidP="003D146F">
      <w:pPr>
        <w:pStyle w:val="Heading3"/>
      </w:pPr>
      <w:r>
        <w:t>Type of study</w:t>
      </w:r>
    </w:p>
    <w:p w14:paraId="172FE8BA" w14:textId="334FCD8F" w:rsidR="00EC5EA9" w:rsidRDefault="00EC5EA9">
      <w:r>
        <w:t>Observational studies of patients with a</w:t>
      </w:r>
      <w:r w:rsidR="00E51239">
        <w:t xml:space="preserve"> native </w:t>
      </w:r>
      <w:r>
        <w:t xml:space="preserve">acute hot joint presentation, undergoing test(s) to establish the diagnosis, were included. In most cases, this involved testing serum and/or synovial fluid for the exclusion of joint infection, but studies were also included if the test under study was seeking to diagnose or exclude crystal arthritis or inflammatory arthritis, the two main differential diagnoses for septic arthritis. </w:t>
      </w:r>
    </w:p>
    <w:p w14:paraId="23FFEA7C" w14:textId="77777777" w:rsidR="001B0D58" w:rsidRDefault="00F9792F">
      <w:r>
        <w:t xml:space="preserve">Reviews, meta-analyses, comments and editorials were excluded. Case series or case studies comprising ten or fewer cases were excluded. </w:t>
      </w:r>
    </w:p>
    <w:p w14:paraId="2BD35264" w14:textId="15234395" w:rsidR="001B0D58" w:rsidRDefault="001B0D58" w:rsidP="003D146F">
      <w:pPr>
        <w:pStyle w:val="Heading2"/>
      </w:pPr>
      <w:bookmarkStart w:id="3" w:name="_Hlk112872470"/>
    </w:p>
    <w:p w14:paraId="650C9AC5" w14:textId="2D8E6FB2" w:rsidR="001B0D58" w:rsidRDefault="00397F22" w:rsidP="002E1F7C">
      <w:r>
        <w:t>The search strategy was developed by MD, SD and NG</w:t>
      </w:r>
      <w:r w:rsidR="00DC0D78">
        <w:t>, and is available in the supplementary material along with</w:t>
      </w:r>
      <w:r w:rsidR="004571F7">
        <w:t xml:space="preserve"> database information and</w:t>
      </w:r>
      <w:r w:rsidR="00DC0D78">
        <w:t xml:space="preserve"> </w:t>
      </w:r>
      <w:r w:rsidR="004571F7">
        <w:t>inclusion/exclusion criteria</w:t>
      </w:r>
      <w:r>
        <w:t>.</w:t>
      </w:r>
      <w:r w:rsidR="00A94C16">
        <w:t xml:space="preserve"> </w:t>
      </w:r>
      <w:r>
        <w:t xml:space="preserve"> </w:t>
      </w:r>
    </w:p>
    <w:bookmarkEnd w:id="3"/>
    <w:p w14:paraId="2F9A6C9B" w14:textId="77777777" w:rsidR="00400697" w:rsidRDefault="00B64B9F">
      <w:r>
        <w:t xml:space="preserve">All identified full-length articles were uploaded into EndNote VX9 (Clarivate Analytics, PA, USA). Duplicates were subsequently removed. Titles and abstracts were screened by two reviewers, to assess eligibility. The full articles which met initial inclusion criteria were subsequently examined in detail by two reviewers. Any disagreements between reviewers were resolved through discussion or </w:t>
      </w:r>
      <w:r>
        <w:lastRenderedPageBreak/>
        <w:t>with involvement from a third reviewer.</w:t>
      </w:r>
      <w:r w:rsidR="007527CD">
        <w:t xml:space="preserve"> Full-text screening was not performed for three articles due to inability to access the article despite contacting a university library and the authors.</w:t>
      </w:r>
    </w:p>
    <w:p w14:paraId="52454582" w14:textId="77777777" w:rsidR="00145BEE" w:rsidRDefault="00145BEE" w:rsidP="003D146F">
      <w:pPr>
        <w:pStyle w:val="Heading2"/>
      </w:pPr>
      <w:r>
        <w:t>Assessment of risk of bias, data extraction and synthesis</w:t>
      </w:r>
    </w:p>
    <w:p w14:paraId="468865D7" w14:textId="12C7DB07" w:rsidR="00F9792F" w:rsidRDefault="00145BEE" w:rsidP="007527CD">
      <w:pPr>
        <w:pStyle w:val="NoSpacing"/>
      </w:pPr>
      <w:r>
        <w:t xml:space="preserve">Risk of bias for each included study was assessed using </w:t>
      </w:r>
      <w:r w:rsidRPr="000D28AD">
        <w:t xml:space="preserve">the </w:t>
      </w:r>
      <w:r w:rsidR="000D28AD" w:rsidRPr="000D28AD">
        <w:t>Quality Assessment of Diagnostic Accuracy Studies</w:t>
      </w:r>
      <w:r w:rsidR="000D28AD">
        <w:t xml:space="preserve"> version</w:t>
      </w:r>
      <w:r w:rsidR="00005E1F">
        <w:t>-</w:t>
      </w:r>
      <w:r w:rsidR="000D28AD">
        <w:t xml:space="preserve">2 (QUADAS-2) tool </w:t>
      </w:r>
      <w:r w:rsidR="000D28AD">
        <w:fldChar w:fldCharType="begin" w:fldLock="1"/>
      </w:r>
      <w:r w:rsidR="002E1F7C">
        <w:instrText>ADDIN CSL_CITATION {"citationItems":[{"id":"ITEM-1","itemData":{"DOI":"10.7326/0003-4819-155-8-201110180-00009","ISSN":"15393704","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dropping-particle":"","family":"Rutjes","given":"Anne W.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G.","non-dropping-particle":"","parse-names":false,"suffix":""},{"dropping-particle":"","family":"Sterne","given":"Jonathan A.C.","non-dropping-particle":"","parse-names":false,"suffix":""},{"dropping-particle":"","family":"Bossuyt","given":"Patrick M.M.","non-dropping-particle":"","parse-names":false,"suffix":""}],"container-title":"Annals of Internal Medicine","id":"ITEM-1","issue":"8","issued":{"date-parts":[["2011"]]},"page":"529-536","publisher":"American College of Physicians","title":"Quadas-2: A revised tool for the quality assessment of diagnostic accuracy studies","type":"article","volume":"155"},"uris":["http://www.mendeley.com/documents/?uuid=4c70b13c-60bd-38b0-b9f7-ff2ae8b55c21"]}],"mendeley":{"formattedCitation":"[14]","plainTextFormattedCitation":"[14]","previouslyFormattedCitation":"[14]"},"properties":{"noteIndex":0},"schema":"https://github.com/citation-style-language/schema/raw/master/csl-citation.json"}</w:instrText>
      </w:r>
      <w:r w:rsidR="000D28AD">
        <w:fldChar w:fldCharType="separate"/>
      </w:r>
      <w:r w:rsidR="004259EF" w:rsidRPr="004259EF">
        <w:rPr>
          <w:noProof/>
        </w:rPr>
        <w:t>[14]</w:t>
      </w:r>
      <w:r w:rsidR="000D28AD">
        <w:fldChar w:fldCharType="end"/>
      </w:r>
      <w:r w:rsidR="000D28AD">
        <w:t xml:space="preserve">. </w:t>
      </w:r>
      <w:r w:rsidR="00C721F9">
        <w:t xml:space="preserve">Details of QUADAS-2, with results for each article, are included in the supplementary material. </w:t>
      </w:r>
      <w:r w:rsidR="007527CD">
        <w:t xml:space="preserve">Data extraction was performed by one reviewer with 20% repeated by a second reviewer for validation. Disagreements were discussed until a consensus was agreed. </w:t>
      </w:r>
    </w:p>
    <w:p w14:paraId="79B7CC3B" w14:textId="77777777" w:rsidR="007527CD" w:rsidRDefault="007527CD" w:rsidP="007527CD">
      <w:pPr>
        <w:pStyle w:val="NoSpacing"/>
      </w:pPr>
    </w:p>
    <w:p w14:paraId="1B22FF8D" w14:textId="77777777" w:rsidR="007527CD" w:rsidRDefault="007527CD" w:rsidP="007527CD">
      <w:pPr>
        <w:pStyle w:val="NoSpacing"/>
      </w:pPr>
      <w:r>
        <w:t>For each selected article, in addition to basic information, the following information was extracted:</w:t>
      </w:r>
      <w:r w:rsidR="00CD2F94">
        <w:t xml:space="preserve"> </w:t>
      </w:r>
      <w:r w:rsidR="00B65977">
        <w:t xml:space="preserve">level of evidence; </w:t>
      </w:r>
      <w:r w:rsidR="003F060C">
        <w:t xml:space="preserve">study design; </w:t>
      </w:r>
      <w:r w:rsidR="00B65977">
        <w:t xml:space="preserve">sample size; inclusion and exclusion criteria; </w:t>
      </w:r>
      <w:r w:rsidR="00455FFD">
        <w:t xml:space="preserve">prevalence of septic arthritis, crystal arthritis and other arthritis; diagnostic marker(s) under study; gold-standard test (comparator). With regards diagnostic values, the following were extracted from each article: </w:t>
      </w:r>
      <w:r w:rsidR="00C94600">
        <w:t>sensitivity, specificity, positive predictive value (PPV), negative predictive value (NPV), positive likelihood ratio, negative likelihood ratio, true and false positive rates, true and false negative rates.</w:t>
      </w:r>
    </w:p>
    <w:p w14:paraId="28B2917A" w14:textId="77777777" w:rsidR="003D146F" w:rsidRDefault="003D146F" w:rsidP="007527CD">
      <w:pPr>
        <w:pStyle w:val="NoSpacing"/>
      </w:pPr>
    </w:p>
    <w:p w14:paraId="6583B336" w14:textId="77777777" w:rsidR="003D146F" w:rsidRDefault="003D146F" w:rsidP="003D146F">
      <w:pPr>
        <w:pStyle w:val="Heading2"/>
      </w:pPr>
      <w:r>
        <w:t>Meta-analysis</w:t>
      </w:r>
    </w:p>
    <w:p w14:paraId="087EF9CF" w14:textId="03B95EF1" w:rsidR="003D146F" w:rsidRPr="00E40B5D" w:rsidRDefault="003D146F" w:rsidP="00913EDA">
      <w:r>
        <w:t>Bivariate random-effects meta-analys</w:t>
      </w:r>
      <w:r w:rsidR="004A46E5">
        <w:t>e</w:t>
      </w:r>
      <w:r>
        <w:t xml:space="preserve">s </w:t>
      </w:r>
      <w:r w:rsidR="004A46E5">
        <w:t>were</w:t>
      </w:r>
      <w:r>
        <w:t xml:space="preserve"> used to pool sensitivity, specificity and areas under curve (AUC) for biomarkers which were directly comparable</w:t>
      </w:r>
      <w:r w:rsidR="004A46E5">
        <w:t>, for tests discriminating septic from non-septic arthritis</w:t>
      </w:r>
      <w:r>
        <w:t xml:space="preserve">. </w:t>
      </w:r>
      <w:r w:rsidR="00913EDA" w:rsidRPr="00CF3C57">
        <w:rPr>
          <w:rFonts w:cstheme="minorHAnsi"/>
        </w:rPr>
        <w:t>A test was eligible for meta-analysis if</w:t>
      </w:r>
      <w:r w:rsidR="00913EDA">
        <w:rPr>
          <w:rFonts w:cstheme="minorHAnsi"/>
        </w:rPr>
        <w:t xml:space="preserve"> &gt;1</w:t>
      </w:r>
      <w:r w:rsidR="00913EDA" w:rsidRPr="00CF3C57">
        <w:rPr>
          <w:rFonts w:cstheme="minorHAnsi"/>
        </w:rPr>
        <w:t xml:space="preserve"> study used the same marker, threshold and fluid</w:t>
      </w:r>
      <w:r w:rsidR="00913EDA">
        <w:rPr>
          <w:rFonts w:cstheme="minorHAnsi"/>
        </w:rPr>
        <w:t xml:space="preserve"> (i.e. serum or synovial fluid)</w:t>
      </w:r>
      <w:r w:rsidR="00913EDA" w:rsidRPr="00CF3C57">
        <w:rPr>
          <w:rFonts w:cstheme="minorHAnsi"/>
        </w:rPr>
        <w:t xml:space="preserve">. Studies </w:t>
      </w:r>
      <w:r w:rsidR="00913EDA">
        <w:rPr>
          <w:rFonts w:cstheme="minorHAnsi"/>
        </w:rPr>
        <w:t>testing</w:t>
      </w:r>
      <w:r w:rsidR="00913EDA" w:rsidRPr="00CF3C57">
        <w:rPr>
          <w:rFonts w:cstheme="minorHAnsi"/>
        </w:rPr>
        <w:t xml:space="preserve"> </w:t>
      </w:r>
      <w:r w:rsidR="00913EDA">
        <w:rPr>
          <w:rFonts w:cstheme="minorHAnsi"/>
        </w:rPr>
        <w:t xml:space="preserve">the same </w:t>
      </w:r>
      <w:r w:rsidR="00913EDA" w:rsidRPr="00CF3C57">
        <w:rPr>
          <w:rFonts w:cstheme="minorHAnsi"/>
        </w:rPr>
        <w:t xml:space="preserve">markers at </w:t>
      </w:r>
      <w:r w:rsidR="00913EDA">
        <w:rPr>
          <w:rFonts w:cstheme="minorHAnsi"/>
        </w:rPr>
        <w:t>different</w:t>
      </w:r>
      <w:r w:rsidR="00913EDA" w:rsidRPr="00CF3C57">
        <w:rPr>
          <w:rFonts w:cstheme="minorHAnsi"/>
        </w:rPr>
        <w:t xml:space="preserve"> thresholds and</w:t>
      </w:r>
      <w:r w:rsidR="00913EDA">
        <w:rPr>
          <w:rFonts w:cstheme="minorHAnsi"/>
        </w:rPr>
        <w:t>/or</w:t>
      </w:r>
      <w:r w:rsidR="00913EDA" w:rsidRPr="00CF3C57">
        <w:rPr>
          <w:rFonts w:cstheme="minorHAnsi"/>
        </w:rPr>
        <w:t xml:space="preserve"> in </w:t>
      </w:r>
      <w:r w:rsidR="00913EDA">
        <w:rPr>
          <w:rFonts w:cstheme="minorHAnsi"/>
        </w:rPr>
        <w:t>a different fluid</w:t>
      </w:r>
      <w:r w:rsidR="00913EDA" w:rsidRPr="00CF3C57">
        <w:rPr>
          <w:rFonts w:cstheme="minorHAnsi"/>
        </w:rPr>
        <w:t xml:space="preserve"> were not eligible for meta-analysis </w:t>
      </w:r>
      <w:r w:rsidR="00913EDA">
        <w:rPr>
          <w:rFonts w:cstheme="minorHAnsi"/>
        </w:rPr>
        <w:t>if not replicated</w:t>
      </w:r>
      <w:r w:rsidR="00913EDA" w:rsidRPr="00CF3C57">
        <w:rPr>
          <w:rFonts w:cstheme="minorHAnsi"/>
        </w:rPr>
        <w:t xml:space="preserve"> in a second study.</w:t>
      </w:r>
      <w:r w:rsidR="00913EDA">
        <w:rPr>
          <w:rFonts w:cstheme="minorHAnsi"/>
        </w:rPr>
        <w:t xml:space="preserve"> </w:t>
      </w:r>
      <w:r>
        <w:t>Meta-</w:t>
      </w:r>
      <w:r w:rsidR="00E40B5D">
        <w:t>analyses</w:t>
      </w:r>
      <w:r>
        <w:t xml:space="preserve"> w</w:t>
      </w:r>
      <w:r w:rsidR="00E40B5D">
        <w:t xml:space="preserve">ere </w:t>
      </w:r>
      <w:r>
        <w:t>conducted in R (</w:t>
      </w:r>
      <w:r w:rsidRPr="00E40B5D">
        <w:t>version 3.5.3)</w:t>
      </w:r>
      <w:r w:rsidR="00E40B5D" w:rsidRPr="00E40B5D">
        <w:t xml:space="preserve"> by fitting a generalized linear mixed model</w:t>
      </w:r>
      <w:r w:rsidR="00913EDA">
        <w:t xml:space="preserve"> and </w:t>
      </w:r>
      <w:r w:rsidR="00E40B5D" w:rsidRPr="00E40B5D">
        <w:t>using the R package lme4.</w:t>
      </w:r>
    </w:p>
    <w:p w14:paraId="5993F646" w14:textId="77777777" w:rsidR="000855A9" w:rsidRDefault="000855A9" w:rsidP="003D146F">
      <w:pPr>
        <w:pStyle w:val="Heading1"/>
      </w:pPr>
    </w:p>
    <w:p w14:paraId="283273C5" w14:textId="7DD11808" w:rsidR="00C94600" w:rsidRDefault="00E40B5D" w:rsidP="003D146F">
      <w:pPr>
        <w:pStyle w:val="Heading1"/>
      </w:pPr>
      <w:r>
        <w:t>Results</w:t>
      </w:r>
    </w:p>
    <w:p w14:paraId="32902189" w14:textId="3E93EEF6" w:rsidR="006F7B9A" w:rsidRDefault="00C94600" w:rsidP="006F7B9A">
      <w:pPr>
        <w:pStyle w:val="NoSpacing"/>
      </w:pPr>
      <w:r>
        <w:t>A total of 8443 articles were identified through our initial search across the three included databases</w:t>
      </w:r>
      <w:r w:rsidR="00B30D72">
        <w:t xml:space="preserve"> (Figure 1)</w:t>
      </w:r>
      <w:r>
        <w:t xml:space="preserve">. </w:t>
      </w:r>
      <w:r w:rsidR="00005E1F">
        <w:t xml:space="preserve">Ultimately, </w:t>
      </w:r>
      <w:r w:rsidR="004A46E5">
        <w:t>49</w:t>
      </w:r>
      <w:r w:rsidR="00005E1F">
        <w:t xml:space="preserve"> articles were included in the review.</w:t>
      </w:r>
      <w:r w:rsidR="000E47A1">
        <w:t xml:space="preserve"> Five animal studies were also initially identified, but were ultimately excluded due to lack of comparability between the studies and with human studies.</w:t>
      </w:r>
      <w:r w:rsidR="00005E1F">
        <w:t xml:space="preserve"> Complete concordance was achieved between reviewers at all stages. Figure 1 summarises the article numbers and retrieval process.</w:t>
      </w:r>
      <w:r w:rsidR="00641780">
        <w:t xml:space="preserve"> Table 1 displays basic information on each included study, including diagnoses under study and biomarkers investigated.</w:t>
      </w:r>
    </w:p>
    <w:p w14:paraId="5E635DDC" w14:textId="77777777" w:rsidR="006F7B9A" w:rsidRDefault="006F7B9A" w:rsidP="006F7B9A">
      <w:pPr>
        <w:pStyle w:val="NoSpacing"/>
      </w:pPr>
    </w:p>
    <w:p w14:paraId="251499A4" w14:textId="3FD04456" w:rsidR="00AA455F" w:rsidRDefault="00AA455F" w:rsidP="006F7B9A">
      <w:pPr>
        <w:pStyle w:val="NoSpacing"/>
      </w:pPr>
      <w:r>
        <w:t>Articles in the final SLR included the following study types: prospective cohort (n=25); prospective cross-sectional (n=2); prospective case-control (n=1); retrospective cohort (n=1</w:t>
      </w:r>
      <w:r w:rsidR="006F7B9A">
        <w:t>8</w:t>
      </w:r>
      <w:r>
        <w:t>); retrospective cross-sectional (n=2); retrospective case-control (n=5)</w:t>
      </w:r>
      <w:r w:rsidR="006F7B9A">
        <w:t xml:space="preserve">; mixed retrospective and prospective cohort (n=1). </w:t>
      </w:r>
      <w:r w:rsidR="004A46E5">
        <w:t xml:space="preserve">Four studies </w:t>
      </w:r>
      <w:r w:rsidR="006F7B9A">
        <w:t>comprised a partial or complete paediatric cohort.</w:t>
      </w:r>
    </w:p>
    <w:p w14:paraId="2256DE74" w14:textId="77777777" w:rsidR="006F7B9A" w:rsidRDefault="006F7B9A" w:rsidP="006F7B9A">
      <w:pPr>
        <w:pStyle w:val="NoSpacing"/>
      </w:pPr>
    </w:p>
    <w:p w14:paraId="79A0D29E" w14:textId="47BC7617" w:rsidR="003D146F" w:rsidRDefault="00450D07" w:rsidP="003D146F">
      <w:pPr>
        <w:pStyle w:val="NoSpacing"/>
      </w:pPr>
      <w:r>
        <w:t>Conference abstracts (n=782</w:t>
      </w:r>
      <w:r w:rsidR="00C41CFF">
        <w:t xml:space="preserve"> after deduplication</w:t>
      </w:r>
      <w:r>
        <w:t>) were screened separately, with 26 meeting eligibility criteria (</w:t>
      </w:r>
      <w:r w:rsidR="004717CB">
        <w:t>Supplementary F</w:t>
      </w:r>
      <w:r>
        <w:t xml:space="preserve">igure </w:t>
      </w:r>
      <w:r w:rsidR="004717CB">
        <w:t>1</w:t>
      </w:r>
      <w:r>
        <w:t xml:space="preserve">). </w:t>
      </w:r>
      <w:r w:rsidR="0046446C">
        <w:t>Only one</w:t>
      </w:r>
      <w:r w:rsidR="003D146F">
        <w:t xml:space="preserve"> study included as a</w:t>
      </w:r>
      <w:r w:rsidR="0046446C">
        <w:t xml:space="preserve"> </w:t>
      </w:r>
      <w:r w:rsidR="003D146F">
        <w:t xml:space="preserve">full-text article was present in the conference abstracts </w:t>
      </w:r>
      <w:r w:rsidR="00182C85">
        <w:t>eligible for inclusion</w:t>
      </w:r>
      <w:r w:rsidR="003D146F">
        <w:t>.</w:t>
      </w:r>
    </w:p>
    <w:p w14:paraId="10B642C1" w14:textId="77777777" w:rsidR="000E4E45" w:rsidRDefault="000E4E45"/>
    <w:p w14:paraId="4EDE7E70" w14:textId="5F17020B" w:rsidR="00F17428" w:rsidRDefault="00F17428">
      <w:r>
        <w:t>Risk of bias assessments for included full-text articles are available in Table 2.</w:t>
      </w:r>
    </w:p>
    <w:p w14:paraId="48A563CE" w14:textId="77777777" w:rsidR="00E40B5D" w:rsidRDefault="00771663" w:rsidP="00E40B5D">
      <w:pPr>
        <w:pStyle w:val="Heading2"/>
      </w:pPr>
      <w:r>
        <w:lastRenderedPageBreak/>
        <w:t xml:space="preserve">Differentiation of septic from non-septic arthritis </w:t>
      </w:r>
    </w:p>
    <w:p w14:paraId="4530CB10" w14:textId="1A7459F6" w:rsidR="00593AFE" w:rsidRDefault="00641780" w:rsidP="00593AFE">
      <w:pPr>
        <w:rPr>
          <w:rStyle w:val="gnkrckgcmrb"/>
          <w:rFonts w:cstheme="minorHAnsi"/>
        </w:rPr>
      </w:pPr>
      <w:r>
        <w:t xml:space="preserve">Most included studies focussed on the differentiation of septic arthritis from non-septic causes of a hot joint (usually from inflammatory arthritis or gout). Synovial fluid markers were investigated in </w:t>
      </w:r>
      <w:r w:rsidR="00F01CB8">
        <w:t>40</w:t>
      </w:r>
      <w:r>
        <w:t xml:space="preserve"> studies</w:t>
      </w:r>
      <w:r w:rsidR="008842B6">
        <w:t xml:space="preserve"> </w:t>
      </w:r>
      <w:r w:rsidR="008842B6">
        <w:fldChar w:fldCharType="begin" w:fldLock="1"/>
      </w:r>
      <w:r w:rsidR="002E1F7C">
        <w:instrText>ADDIN CSL_CITATION {"citationItems":[{"id":"ITEM-1","itemData":{"abstract":"Bacterial arthritis is a medical emergency. However, prompt diagnosis and differentiation from non-infectious diseases are challenging. As bacterial metabolism leads to glucose reduction, measurement of synovial fluid glucose seems to be a promising diagnostic approach. The purpose of this study was to determine whether synovial fluid glucose levels could be accurately measured by using a glucometer and to evaluate its diagnostic accuracy in diagnosing bacterial arthritis compared to currently available markers. In a prospective diagnostic study, 102 consecutive patients with atraumatic joint effusion were included. Synovial fluid glucose concentrations were determined using both glucometer and automated analyzer respectively. Synovial fluid culture, crystal analysis, and synovial cell analysis were performed. Blood samples were taken for blood cultures, analyses of serum infection markers, and serum glucose. There was a high correlation between synovial fluid glucose measured by the glucometer and the automated analyzer (r 2 = 0.92). According to the receiver operating characteristic curve, a threshold of 1.4 mmol/l had a sensitivity of 100 % (95 % CI 78.2-100 %), a specificity of 92.0 % (95 % CI 84.1-96.7 %), a positive predictive value of 68.2 % (95 % CI 45.1-86.1 %), and a negative predictive value of 100 % (95 % CI 95.5-100 %). These results suggest that synovial fluid glucose concentrations could be reliably measured using a glucometer. Due to its simplicity, this test has the potential to be an adjunct in the diagnostic cascade of bacterial arthritis.","author":[{"dropping-particle":"","family":"Omar","given":"Mohamed","non-dropping-particle":"","parse-names":false,"suffix":""},{"dropping-particle":"","family":"Reichling","given":"Moritz","non-dropping-particle":"","parse-names":false,"suffix":""},{"dropping-particle":"","family":"Liodakis","given":"Emmanouil","non-dropping-particle":"","parse-names":false,"suffix":""},{"dropping-particle":"","family":"Ettinger","given":"Max","non-dropping-particle":"","parse-names":false,"suffix":""},{"dropping-particle":"","family":"Guenther","given":"Daniel","non-dropping-particle":"","parse-names":false,"suffix":""},{"dropping-particle":"","family":"Decker","given":"Sebastian","non-dropping-particle":"","parse-names":false,"suffix":""},{"dropping-particle":"","family":"Krettek","given":"Christian","non-dropping-particle":"","parse-names":false,"suffix":""},{"dropping-particle":"","family":"Suero","given":"Eduardo M","non-dropping-particle":"","parse-names":false,"suffix":""},{"dropping-particle":"","family":"Mommsen","given":"Philipp","non-dropping-particle":"","parse-names":false,"suffix":""}],"container-title":"Clinical rheumatology","id":"ITEM-1","issue":"3 PG  - 591-598","issued":{"date-parts":[["2017"]]},"note":"Mrinalini Dey (2019-07-07 03:10:33)(Included): confirmed;","page":"591-598","title":"Rapid exclusion of bacterial arthritis using a glucometer","type":"article-journal","volume":"36"},"uris":["http://www.mendeley.com/documents/?uuid=ae7b397b-2c83-474a-b7cb-fce8c3a6595f"]},{"id":"ITEM-2","itemData":{"DOI":"10.1099/jmm.0.000180","author":[{"dropping-particle":"","family":"Micó  Navarro, F., de Miniac, D., González, Y., Brell, A., López, C., Sánchez-Reus, F., Mirelis, B., Coll, P.","given":"M","non-dropping-particle":"","parse-names":false,"suffix":""}],"container-title":"Journal of medical microbiology","id":"ITEM-2","issue":"12 PG  -","issued":{"date-parts":[["2015"]]},"note":"Mrinalini Dey (2019-07-07 03:09:19)(Included): confirmed;","title":"Efficacy of the filmarray blood culture identification panel for direct molecular diagnosis of infectious diseases from samples other than blood","type":"article-journal","volume":"64"},"uris":["http://www.mendeley.com/documents/?uuid=a53607cd-f960-4103-9cc4-a1cbe7620605"]},{"id":"ITEM-3","itemData":{"DOI":"10.1016/j.ajem.2006.12.001","ISSN":"1532-8171","PMID":"17870475","abstract":"OBJECTIVE This study was conducted to determine the sensitivity of the current standard for synovial fluid leukocytosis analysis in diagnosing infectious arthritis or a septic joint. How accurate is the standard synovial fluid white blood cell (WBC) cutoff of 50,000 WBC/mm3 to rule out septic arthritis? METHODS We conducted a retrospective study at an urban tertiary care medical center with 50,000 adult emergency department visits per year. The study population consisted of patients with infectious arthritis confirmed by synovial fluid culture growth of a pathogenic organism. The study period lasted from January 1996 to December 2002. Extracted data included synovial fluid leukocyte count, Gram's stain, culture, past medical history, and discharge diagnosis. Fisher exact test was used to compare proportions. Sensitivity and means were calculated with 95% confidence intervals (CI). RESULTS There were 49 culture-positive synovial fluid aspirates in the 6-year study period. Nineteen (39%) of 49 patients (95% CI, 25%-52%) had a synovial WBC of less than 50,000/mm3 and 30 (61%) of 49 patients (95% CI, 48%-75%) had a synovial WBC of more than 50,000/mm3. The sensitivity of the 50,000 synovial WBC/mm3 cutoff was 61% (95% CI, 48%-75%). Twenty-seven (55%) of 49 patients had a negative Gram's stain (95% CI, 41%-69%) and 15 (56%) of 27 patients (95% CI, 37%-74%) with negative Gram's stain had a synovial WBC of less than 50,000/mm3. CONCLUSION A synovial fluid WBC cutoff of 50,000/mm3 lacks the sensitivity required to be clinically useful in ruling out infectious arthritis.","author":[{"dropping-particle":"","family":"McGillicuddy","given":"Daniel C","non-dropping-particle":"","parse-names":false,"suffix":""},{"dropping-particle":"","family":"Shah","given":"Kaushal H","non-dropping-particle":"","parse-names":false,"suffix":""},{"dropping-particle":"","family":"Friedberg","given":"Ryan P","non-dropping-particle":"","parse-names":false,"suffix":""},{"dropping-particle":"","family":"Nathanson","given":"Larry A","non-dropping-particle":"","parse-names":false,"suffix":""},{"dropping-particle":"","family":"Edlow","given":"Jonathan A","non-dropping-particle":"","parse-names":false,"suffix":""}],"container-title":"The American journal of emergency medicine","id":"ITEM-3","issue":"7","issued":{"date-parts":[["2007","9"]]},"page":"749-52","title":"How sensitive is the synovial fluid white blood cell count in diagnosing septic arthritis?","type":"article-journal","volume":"25"},"uris":["http://www.mendeley.com/documents/?uuid=cb2b6ea2-d9d0-3ac0-b04d-084963939998"]},{"id":"ITEM-4","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4","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id":"ITEM-5","itemData":{"abstract":"Kynurenine, the major degradation product of tryptophan has been shown to directly damage various tissues. Its potential contribution to septic arthritis is unknown. In this study, we analyzed the putative diagnostic value of kynurenine for bacterial joint infection and its potential harmful effects on cartilage. In a prospective study 41 patients with a joint effusion who had undergone arthrocentesis were included. Tryptophan and kynurenine levels from synovial fluid were quantified by HPLC. Diagnostic value of kynurenine was evaluated and its effects on the proliferation of the chondrocyte cell line ATDC5 were determined. Synovial fluid kynurenine values from patients with septic arthritis (4.1 ± 0.8 µmol/L, n = 9) were significantly increased compared to patients with non-infectious inflammatory arthropathy (1.8 ± 0.2 µmol/L, n = 17) or osteoarthritis (1.2 ± 0.1 µmol/L, n = 15, p &lt; 0.01). At a cut-off value of 2.28 µmol/L kynurenine had a sensitivity of 0.89 and a specificity of 0.87. Further, kynurenine inhibited chondrocyte (ATDC5) cell proliferation in a dose-dependent manner. Septic arthritis is associated with significantly increased values of synovial kynurenine. Furthermore kynurenine inhibits proliferation of chondrocytes, which strongly suggests a pathophysiological effect of kynurenine on cartilage in inflammatory arthropathies.","author":[{"dropping-particle":"","family":"Lögters","given":"Tim T","non-dropping-particle":"","parse-names":false,"suffix":""},{"dropping-particle":"","family":"Laryea","given":"Maurice D","non-dropping-particle":"","parse-names":false,"suffix":""},{"dropping-particle":"","family":"Jäger","given":"Marcus","non-dropping-particle":"","parse-names":false,"suffix":""},{"dropping-particle":"","family":"Schädel-Höpfner","given":"Michael","non-dropping-particle":"","parse-names":false,"suffix":""},{"dropping-particle":"","family":"Windolf","given":"Joachim","non-dropping-particle":"","parse-names":false,"suffix":""},{"dropping-particle":"","family":"Flohé","given":"Sascha","non-dropping-particle":"","parse-names":false,"suffix":""},{"dropping-particle":"","family":"Altrichter","given":"Jens","non-dropping-particle":"","parse-names":false,"suffix":""},{"dropping-particle":"","family":"Scholz","given":"Martin","non-dropping-particle":"","parse-names":false,"suffix":""},{"dropping-particle":"","family":"Paunel-Görgülü","given":"Adnana N","non-dropping-particle":"","parse-names":false,"suffix":""}],"container-title":"Journal of orthopaedic research : official publication of the Orthopaedic Research Society","id":"ITEM-5","issue":"11 PG  - 1490-1496","issued":{"date-parts":[["2010"]]},"note":"Mrinalini Dey (2019-07-07 03:50:04)(Included): confirmed;","page":"1490-1496","title":"Kynurenine inhibits chondrocyte proliferation and is increased in synovial fluid of patients with septic arthritis","type":"article-journal","volume":"28"},"uris":["http://www.mendeley.com/documents/?uuid=d66439fc-3c40-44bf-82b2-c16667c28aa6"]},{"id":"ITEM-6","itemData":{"abstract":"The release of \"neutrophil extracellular traps\" (NETs) has been identified as a novel immune response in innate immunity. NETs are composed of neutrophil-derived circulating free DNA (cf-DNA) and neutrophil cytoplasm-derived proteins such as proteases. In this study, we analyzed the putative diagnostic value of synovial cf-DNA/NETs for identification of septic arthritis. Forty-two patients with a joint effusion who had undergone arthrocentesis were included. From synovial fluid, cf-DNA/NETs (j-cf-DNA) levels were directly quantified. Diagnostic value of j-cf-DNA was compared with white blood cells (WBC), synovial white blood cells (j-WBC), C-reactive protein (CRP), j-IL-6, j-TNF alpha, j-IL-1 beta, and myeloperoxidase (j-MPO). Sensitivity, specificity, positive and negative predictive value, as well as ROC-curves for each parameter were calculated. Synovial fluid cf-DNA/NETs values from patients with septic arthritis (3,286 +/- 386 ng/ml, n = 9) were significantly increased compared to patients with noninfectious joint inflammation (1,040 +/- 208 ng/ml, n = 17) or osteoarthritis (278 +/- 34 ng/ml, n = 16, p &lt; 0.01). In conjunction with j-cf-DNA, j-IL-6 and j-IL-1 beta were significantly elevated (p &lt; 0.01), but WBC, CRP, and j-WBC were not. At a cut-off of 300 ng/ml, j-cf-DNA had a sensitivity of 0.89, a specificity of 1.0, a positive predictive value of 1.0, and a negative predictive value of 0.97. Receiver operation curves revealed largest areas under the curve for cf-DNA/NETs (0.933) and j-IL-6 (0.951). cf-DNA/NETs seem to be a valuable additional marker for the diagnosis of septic arthritis or periprosthetic infections. However, this result should be confirmed in a large clinical trial.","author":[{"dropping-particle":"","family":"Lögters","given":"Tim","non-dropping-particle":"","parse-names":false,"suffix":""},{"dropping-particle":"","family":"Paunel-Görgülü","given":"Adnana","non-dropping-particle":"","parse-names":false,"suffix":""},{"dropping-particle":"","family":"Zilkens","given":"Christoph","non-dropping-particle":"","parse-names":false,"suffix":""},{"dropping-particle":"","family":"Altrichter","given":"Jens","non-dropping-particle":"","parse-names":false,"suffix":""},{"dropping-particle":"","family":"Scholz","given":"Martin","non-dropping-particle":"","parse-names":false,"suffix":""},{"dropping-particle":"","family":"Thelen","given":"Simon","non-dropping-particle":"","parse-names":false,"suffix":""},{"dropping-particle":"","family":"Krauspe","given":"Rüdiger","non-dropping-particle":"","parse-names":false,"suffix":""},{"dropping-particle":"","family":"Margraf","given":"Stefan","non-dropping-particle":"","parse-names":false,"suffix":""},{"dropping-particle":"","family":"Jeri","given":"Teresa","non-dropping-particle":"","parse-names":false,"suffix":""},{"dropping-particle":"","family":"Windolf","given":"Joachim","non-dropping-particle":"","parse-names":false,"suffix":""},{"dropping-particle":"","family":"Jäger","given":"Marcus","non-dropping-particle":"","parse-names":false,"suffix":""}],"container-title":"Journal of orthopaedic research : official publication of the Orthopaedic Research Society","id":"ITEM-6","issue":"11 PG  - 1401-1407","issued":{"date-parts":[["2009"]]},"note":"Mrinalini Dey (2019-07-07 03:06:52)(Included): confirmed;","page":"1401-1407","title":"Diagnostic accuracy of neutrophil-derived circulating free DNA (cf-DNA/NETs) for septic arthritis","type":"article-journal","volume":"27"},"uris":["http://www.mendeley.com/documents/?uuid=b674cc70-7d2f-4dfc-9277-193f90619c83"]},{"id":"ITEM-7","itemData":{"DOI":"10.1136/emj.2006.037929","author":[{"dropping-particle":"","family":"Li  Cassidy, C., Chang, C., Gharib, S., Torres, J.","given":"S F","non-dropping-particle":"","parse-names":false,"suffix":""}],"container-title":"Emergency Medicine Journal","id":"ITEM-7","issue":"2 PG  -","issued":{"date-parts":[["2007"]]},"note":"Mrinalini Dey (2019-07-07 03:06:04)(Included): confirmed;","title":"Diagnostic utility of laboratory tests in septic arthritis","type":"article-journal","volume":"24"},"uris":["http://www.mendeley.com/documents/?uuid=96e975a9-035f-43ea-b817-00f0cf0ef488"]},{"id":"ITEM-8","itemData":{"abstract":"OBJECTIVESSeptic and gouty arthritis show the same clinical symptoms, but septic arthritis is an orthopedic emergency and needs immediate surgical intervention, whereas a systemic drug therapy is needed in acute gouty arthritis. The aim of this study was to investigate which inflammatory markers allow an accurate differentiation of septic and gouty arthritis.DESIGN AND METHODSThis was a retrospective examination of serum markers (peripheral white blood cells, C-reactive Protein and uric acid) and inflammatory markers in the synovial fluid (lactate, glucose, uric acid, lactate dehydrogenase, synovial fluid white blood cell count, total protein, and interleukin-6) in 53 patients with culture-verified septic arthritis and 29 with gouty arthritis. Receiver-Operating-Characteristic-curves with corresponding Area under the curve (AUC), sensitivity, specificity, likelihood-ratio and interval likelihood-ratios were calculated to define the diagnostic potential of the inflammatory markers.RESULTSSynovial lactate showed the greatest diagnostic potential (AUC = 0.901, sensitivity = 89.5%, specificity = 77.3%, negative likelihood-ratio = 0.14) followed by synovial glucose (AUC=0.853) and synovial uric acid (AUC = 0.841).CONCLUSIONSLactate in the synovial fluid has excellent diagnostic potential to differ septic arthritis from gouty arthritis. Synovial lactate levels above 10 mmol/L almost proofed septic arthritis, lactate levels lower than 4.3 mmol/L make it very unlikely.","author":[{"dropping-particle":"","family":"Lenski","given":"Markus","non-dropping-particle":"","parse-names":false,"suffix":""},{"dropping-particle":"","family":"Scherer","given":"Michael A","non-dropping-particle":"","parse-names":false,"suffix":""}],"container-title":"Clinical biochemistry","id":"ITEM-8","issue":"1-2 PG  - 49-55","issued":{"date-parts":[["2014"]]},"note":"Mrinalini Dey (2019-07-07 03:49:19)(Included): confirmed;","page":"49-55","title":"Analysis of synovial inflammatory markers to differ infectious from gouty arthritis","type":"article-journal","volume":"47"},"uris":["http://www.mendeley.com/documents/?uuid=a1f4b075-41de-4d2f-bd84-9d446f876927"]},{"id":"ITEM-9","itemData":{"abstract":"Aim of this study was to evaluate the role of synovial interleukin-6 and synovial lactate for predicting native septic arthritis. We analyzed retrospectively synovial fluid parameters (interleukin-6, total-protein, glucose, lactate, synovial-fluid-white-blood-cell-count) of 62 patients with culture-verified native septic arthritis and compared them to 57 patients with acute aseptic arthritis. Receiver-Operating-Characteristic-curves were calculated to determine the 'Area-under-the-curves' (AUC), the best thresholds and the corresponding likelihood-ratios. The best parameter for diagnosing septic arthritis was synovial lactate (AUC = 0.864, sensitivity = 74.5%, specificity = 87.2%), followed by synovial interleukin-6 (AUC = 0.803, sensitivity = 92.5%, specificity = 64.1%) and the synovial-fluid-white-blood-cell-count (AUC = 0.782, sensitivity = 71.2%, specificity = 84.9%). Synovial lactate levels above 10 mmol/l almost proofed septic arthritis (interval-Likelihood-Ratio = 20.4), synovial interleukin-6 levels lower than 7000 pg/ml almost ruled out infection (interval-Likelihood-Ratio = 0.12). If none of these thresholds are met, physicians should estimate disease probability by the simultaneous use of the interval-Likelihood-Ratios of synovial lactate, synovial interleukin-6 and synovial-fluid-white-blood-cell-count.","author":[{"dropping-particle":"","family":"Lenski","given":"Markus","non-dropping-particle":"","parse-names":false,"suffix":""},{"dropping-particle":"","family":"Scherer","given":"Michael A","non-dropping-particle":"","parse-names":false,"suffix":""}],"container-title":"Acta orthopaedica Belgica","id":"ITEM-9","issue":"1 PG  - 18-25","issued":{"date-parts":[["2014"]]},"note":"Mrinalini Dey (2019-07-07 03:45:48)(Included): confirmed\n;","page":"18-25","title":"The significance of interleukin-6 and lactate in the synovial fluid for diagnosing native septic arthritis","type":"article-journal","volume":"80"},"uris":["http://www.mendeley.com/documents/?uuid=7930504c-b024-4d16-a820-71370cca0a2a"]},{"id":"ITEM-10","itemData":{"author":[{"dropping-particle":"","family":"Kunnamo  Pelkonen, P.","given":"I","non-dropping-particle":"","parse-names":false,"suffix":""}],"container-title":"Journal of Rheumatology","id":"ITEM-10","issue":"6 PG  -","issued":{"date-parts":[["1986"]]},"note":"Mrinalini Dey (2019-07-07 02:49:24)(Included): confirmed; Mrinalini Dey (2019-04-26 18:32:38)(Select): Requested via library; Mrinalini Dey (2019-04-25 00:46:35)(Select): Full paper requested on RG;","title":"Routine analysis of synovial fluid cells is of value in the differential diagnosis of arthritis in children","type":"article-journal","volume":"13"},"uris":["http://www.mendeley.com/documents/?uuid=929882a9-d851-45d0-a09b-9a550acf4c97"]},{"id":"ITEM-11","itemData":{"abstract":"BACKGROUNDThe diagnosis of septic arthritis (SA) relies on synovial analysis and conventional culture. But, these methods lack of sensitivity and culture is time consuming to establish a definite diagnosis. This study evaluated a new multiplex PCR assay which entailed screening PCR for Gram typing and identification PCR for species identification using two primer mixes.METHODSA total of 80 synovial fluid samples from patients with suspected SA were collected. Culture, multiplex PCR, and 16S rRNA gene PCR were performed.RESULTSThe analytical sensitivity of multiplex PCR assay was 10(1) CFU/ml for each type of bacteria. There was no cross-reactivity with common bacterial pathogens. Bacteria were detected in 20, 25, and 26 of 80 samples for culture, multiplex PCR, and 16S rRNA gene PCR, respectively. Nineteen (95%) of 20 culture-positive samples and 6 (10%) of 60 culture-negative samples were positive for the multiplex PCR. Five of six samples which were positive only from multiplex PCR were also positive in 16S rRNA gene PCR. The multiplex PCR showed 2 false-negative in 27 true-positive samples but no false-positive. The sensitivity and specificity of the multiplex PCR were 92.6 and 100%, and the agreement with culture and 16S rRNA gene PCR were 91.3 and 96.3%, respectively. The time to detection for multiplex PCR was a maximum of 6 hr.CONCLUSIONThis multiplex PCR assay offers high sensitivity and improved detection speed relative to culture. The appropriate combination of this new multiplex PCR assay with culture may contribute to the accurate and rapid diagnosis of SA.","author":[{"dropping-particle":"","family":"Kim","given":"Hwanjung","non-dropping-particle":"","parse-names":false,"suffix":""},{"dropping-particle":"","family":"Kim","given":"Jimyung","non-dropping-particle":"","parse-names":false,"suffix":""},{"dropping-particle":"","family":"Ihm","given":"Chunhwa","non-dropping-particle":"","parse-names":false,"suffix":""}],"container-title":"Journal of clinical laboratory analysis","id":"ITEM-11","issue":"3 PG  - 175-181","issued":{"date-parts":[["2010"]]},"note":"Mrinalini Dey (2019-07-07 02:39:23)(Included): confirmed;","page":"175-181","title":"The usefulness of multiplex PCR for the identification of bacteria in joint infection","type":"article-journal","volume":"24"},"uris":["http://www.mendeley.com/documents/?uuid=f87a6f36-dd7f-4eba-8b5f-1cce7514fe1f"]},{"id":"ITEM-12","itemData":{"DOI":"10.1016/S0735-6757(97)90173-X","author":[{"dropping-particle":"","family":"Jeng  Wang, C.-R., Liu, S.-T., Su, C.-C., Tsai, R.-T., Yeh, T.-S., Wen, C.-L., Wu, Y.-Q., Lin, C.-Y., Lee, G.-L., Chen, M.-Y., Liu, M.-F., Chuang, C.-Y., Chen, C.-Y.","given":"G.-W.","non-dropping-particle":"","parse-names":false,"suffix":""}],"container-title":"American Journal of Emergency Medicine","id":"ITEM-12","issue":"7 PG  -","issued":{"date-parts":[["1997"]]},"note":"Mrinalini Dey (2019-07-07 02:31:31)(Included): confirmed;","title":"Measurement of synovial tumor necrosis factor-alpha in diagnosing emergency patients with bacterial arthritis","type":"article-journal","volume":"15"},"uris":["http://www.mendeley.com/documents/?uuid=eae4938c-1e83-4cf3-9b36-b438b113ebd2"]},{"id":"ITEM-13","itemData":{"abstract":"PURPOSEThe sensitivity of Gram staining is known to be suboptimal for the diagnosis of native joint septic arthritis. We lack information about the accuracy of Gram compared to other microscopic staining techniques for predicting infection in different patient populations.METHODSThis was a cohort study with cost evaluations at the Orthopaedic Service of Geneva University Hospitals (January 1996-October 2012).RESULTSAmong 500 episodes of arthritis (196 with immunosuppression, 227 with underlying arthroplasties and 69 with gout or other crystals in synovial fluid), Gram staining revealed pathogens in 146 episodes (146/500, 29 %) or in 146 of the 400 culture-positive episodes (37 %). Correlation between the Gram and acridine staining of the same sample was good (Spearman 0.85). Overall, the sensitivity, specificity, positive predictive value and negative predictive value of Gram stain for rapid diagnosis of septic arthritis was 0.37, 0.99, 0.99 and 0.28, respectively, compared to microbiological cultures. Quite similar values were recorded across the different patient subpopulations, in particular for sensitivity values that were 0.33 for patients with prosthetic joint infections, 0.40 for immunosuppressed patients, 0.36 for patients under antibiotic administration and 0.52 for patients with concomitant crystalline disease.CONCLUSIONSThe sensitivity of Gram or acridine orange staining for a rapid diagnosis of episodes of septic arthritis is suboptimal compared to microbiological culture, regardless of underlying conditions, immunosuppression or antibiotic therapy. The sensitivity in the presence of synovial fluid crystals is moderate. Acridine orange and Gram stains are equivalent.","author":[{"dropping-particle":"","family":"Cunningham","given":"Gregory","non-dropping-particle":"","parse-names":false,"suffix":""},{"dropping-particle":"","family":"Seghrouchni","given":"Khalid","non-dropping-particle":"","parse-names":false,"suffix":""},{"dropping-particle":"","family":"Ruffieux","given":"Etienne","non-dropping-particle":"","parse-names":false,"suffix":""},{"dropping-particle":"","family":"Vaudaux","given":"Pierre","non-dropping-particle":"","parse-names":false,"suffix":""},{"dropping-particle":"","family":"Gayet-Ageron","given":"Angèle","non-dropping-particle":"","parse-names":false,"suffix":""},{"dropping-particle":"","family":"Cherkaoui","given":"Abdessalam","non-dropping-particle":"","parse-names":false,"suffix":""},{"dropping-particle":"","family":"Godinho","given":"Eduardo","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International orthopaedics","id":"ITEM-13","issue":"6 PG  - 1283-1290","issued":{"date-parts":[["2014"]]},"note":"Mrinalini Dey (2019-07-07 01:38:40)(Included): confirmed;","page":"1283-1290","title":"Gram and acridine orange staining for diagnosis of septic arthritis in different patient populations","type":"article-journal","volume":"38"},"uris":["http://www.mendeley.com/documents/?uuid=5a2ab24c-3b23-481a-ac3f-84db3714880e"]},{"id":"ITEM-14","itemData":{"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 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14","issue":"4 PG  - 1075-1080","issued":{"date-parts":[["2014"]]},"page":"1075-1080","title":"Procalcitonin levels in fresh serum and fresh synovial fluid for the differential diagnosis of knee septic arthritis from rheumatoid arthritis, osteoarthritis and gouty arthritis","type":"article-journal","volume":"8"},"uris":["http://www.mendeley.com/documents/?uuid=b338ad9a-59ff-4793-9cd8-10fee7718a0f"]},{"id":"ITEM-15","itemData":{"DOI":"10.1007/s00590-013-1331-x","ISSN":"1633-8065","PMID":"24121795","abstract":"In order to identify the predictive value of synovial fluid white blood cell (WBC) count and differential white blood cell count in identifying nonprosthetic joint infection in immunocompetent and immunosuppressed populations, we retrospectively reviewed 96 adult patients who underwent hip or knee aspiration because of symptoms suggesting a possible nonprosthetic joint infection. Medical history, including immunosuppressive disease or drugs, was recorded, and synovial fluid cell count, differential, and culture results were compared. There were 44 patients with positive synovial cultures. Of 36 patients who had a synovial WBC ≥50,000/mm³, 89% had positive cultures. The sensitivity to synovial WBC ≥50,000/mm³ was 0.727 (95% CI 0.570-0.845), and specificity was 0.923 (95% CI 0.806-0.975). There were 12 patients with a synovial WBC &lt;50,000/mm³ that had positive cultures. The sensitivity of percentage polymorphonuclear cells (%PMNs) to predict positive cultures when the %PMNs were at least 80, 85, and 90% was 0.932, 0.886, and 0.818, respectively. The specificity when the %PMNs was at least 80, 85, and 90% was 0.598, 0.577, and 0.673, respectively. Among the 29% of immunocompromised patients, the sensitivity to synovial WBC ≥50,000/mm³ was 0.714 (95% CI 0.420-0.904), and specificity was 1.000 (95% CI 0.732-1.000). Twenty-nine percent of patients with a synovial WBC &lt;50,000/mm³ had positive cultures. The sensitivity of %PMNs to predict positive cultures when the %PMNs was at least 80, 85, and 90% was 1.000, 0.929, and 0.786, respectively. The specificity when the %PMNs were at least 80, 85, and 90% was 0.500, 0.643, and 0.714, respectively. We found that the synovial WBC differential (percentage synovial fluid PMNs) is a more sensitive predictor for nonprosthetic adult joint infection than the synovial absolute WBC count. This was true in both the general population and the immunosuppressed population.","author":[{"dropping-particle":"","family":"Baran","given":"Sean","non-dropping-particle":"","parse-names":false,"suffix":""},{"dropping-particle":"","family":"Price","given":"Connie","non-dropping-particle":"","parse-names":false,"suffix":""},{"dropping-particle":"","family":"Hak","given":"David J","non-dropping-particle":"","parse-names":false,"suffix":""}],"container-title":"European journal of orthopaedic surgery &amp; traumatology : orthopedie traumatologie","id":"ITEM-15","issue":"8","issued":{"date-parts":[["2014","12"]]},"page":"1469-74","title":"Diagnosing joint infections: synovial fluid differential is more sensitive than white blood cell count.","type":"article-journal","volume":"24"},"uris":["http://www.mendeley.com/documents/?uuid=0404a2be-aee6-3a0e-841f-acafa356236d"]},{"id":"ITEM-16","itemData":{"abstract":"Septic arthritis (SA) is a rheumatologic emergency associated with significant morbidity and mortality. Delayed or inadequate treatment of SA can lead to irreversible joint destruction and disability. Current methods of diagnosing SA rely on synovial fluid analysis and culture which are known to be imprecise and time-consuming. We report a novel adaptation of a probe-based real-time PCR assay targeting the 16S rRNA gene for early and accurate diagnosis of bacterial SA. The assay algorithm consists of initial broad-range eubacterial detection, followed by Gram typing and species characterization of the pathogen. The platform demonstrated a high analytical sensitivity with a limit of detection of 10(1) CFU/ml with a panel of SA-related organisms. Gram typing and pathogen-specific probes correctly identified their respective targets in a mock test panel of 36 common clinically relevant pathogens. One hundred twenty-one clinical synovial fluid samples from patients presenting with suspected acute SA were tested. The sensitivity and specificity of the assay were 95% and 97%, respectively, versus synovial fluid culture results. Gram-typing probes correctly identified 100% of eubacterial positive samples as to gram-positive or gram-negative status, and pathogen-specific probes correctly identified the etiologic agent in 16/20 eubacterial positive samples. The total assay time from sample collection to result is 3 h. We have demonstrated that a real-time broad-based PCR assay has high analytical and clinical performance with an improved time to detection versus culture for SA. This assay may be a useful diagnostic adjunct for clinicians, particularly those practicing in the acute care setting where rapid pathogen detection and identification would assist in disposition and treatment decisions.","author":[{"dropping-particle":"","family":"Yang","given":"Samuel","non-dropping-particle":"","parse-names":false,"suffix":""},{"dropping-particle":"","family":"Ramachandran","given":"Padmini","non-dropping-particle":"","parse-names":false,"suffix":""},{"dropping-particle":"","family":"Hardick","given":"Andrew","non-dropping-particle":"","parse-names":false,"suffix":""},{"dropping-particle":"","family":"Hsieh","given":"Yu-Hsiang","non-dropping-particle":"","parse-names":false,"suffix":""},{"dropping-particle":"","family":"Quianzon","given":"Celeste","non-dropping-particle":"","parse-names":false,"suffix":""},{"dropping-particle":"","family":"Kuroki","given":"Marcos","non-dropping-particle":"","parse-names":false,"suffix":""},{"dropping-particle":"","family":"Hardick","given":"Justin","non-dropping-particle":"","parse-names":false,"suffix":""},{"dropping-particle":"","family":"Kecojevic","given":"Aleksandar","non-dropping-particle":"","parse-names":false,"suffix":""},{"dropping-particle":"","family":"Abeygunawardena","given":"Avanthi","non-dropping-particle":"","parse-names":false,"suffix":""},{"dropping-particle":"","family":"Zenilman","given":"Jonathan","non-dropping-particle":"","parse-names":false,"suffix":""},{"dropping-particle":"","family":"Melendez","given":"Johan","non-dropping-particle":"","parse-names":false,"suffix":""},{"dropping-particle":"","family":"Doshi","given":"Vishal","non-dropping-particle":"","parse-names":false,"suffix":""},{"dropping-particle":"","family":"Gaydos","given":"Charlotte","non-dropping-particle":"","parse-names":false,"suffix":""},{"dropping-particle":"","family":"Rothman","given":"Richard E","non-dropping-particle":"","parse-names":false,"suffix":""}],"container-title":"Journal of clinical microbiology","id":"ITEM-16","issue":"4 PG  - 1386-1390","issued":{"date-parts":[["2008"]]},"note":"Mrinalini Dey (2019-07-07 04:11:13)(Included): confirmed;","page":"1386-1390","title":"Rapid PCR-based diagnosis of septic arthritis by early Gram-type classification and pathogen identification","type":"article-journal","volume":"46"},"uris":["http://www.mendeley.com/documents/?uuid=e5680a5e-c93c-489e-97e2-176ab311c281"]},{"id":"ITEM-17","itemData":{"abstract":"OBJECTIVEThe aim of this study was to differentiate septic from non-septic arthritis by measuring lactate concentration with (1)H magnetic resonance spectroscopy (HMRS) and by estimating total protein content with the assessment of T (2) values.MATERIALS AND METHODSIn 30 patients with acute arthritis, synovial fluid was aspirated. Lactate concentrations were analyzed with single voxel HMRS at 1.5 T. T (2) relaxation times were mapped with a multi-spin echo sequence. All samples underwent microbiological testing and routine laboratory analysis to quantify lactate concentration and total protein content. Values obtained in septic and non-septic arthritis were compared with a Mann-Whitney U test.RESULTSSynovial fluid from patients with septic arthritis (n = 10) had higher concentrations of lactate (11.4 +/- 4.0 mmol/L) and higher total protein content (51.8 +/- 10.7 g/L) than fluid obtained in non-septic arthritis (n = 20; 5.2 +/- 1.1 mmol/L and 40.4 +/- 6.9 g/L, respectively, p &lt; 0.001 and &lt;0.01, respectively). Measured lactate concentrations and T (2) relaxation times (as an indicator of total protein content) were moderately correlated to laboratory-confirmed lactate concentration (r (2) = 0.71) and total protein content (r (2) = 0.73). Markedly increased lactate concentrations (&gt;6 mmol/L) in combination with low T (2) values (&lt;550 ms) identify septic arthritis with a sensitivity of 70% and a specificity of 89%.CONCLUSIONSpectroscopic measurements of lactate concentration in combination with the estimation of protein content using T (2) may be of value in the differentiation of septic from non-septic arthritis.","author":[{"dropping-particle":"","family":"Wiener","given":"Edzard","non-dropping-particle":"","parse-names":false,"suffix":""},{"dropping-particle":"","family":"Zanetti","given":"Marco","non-dropping-particle":"","parse-names":false,"suffix":""},{"dropping-particle":"","family":"Hodler","given":"Juerg","non-dropping-particle":"","parse-names":false,"suffix":""},{"dropping-particle":"","family":"Pfirrmann","given":"Christian W A","non-dropping-particle":"","parse-names":false,"suffix":""}],"container-title":"Skeletal radiology","id":"ITEM-17","issue":"8 PG  - 743-748","issued":{"date-parts":[["2008"]]},"note":"Mrinalini Dey (2019-07-07 04:08:17)(Included): confirmed;","page":"743-748","title":"Lactate and T (2) measurements of synovial aspirates at 1.5 T: differentiation of septic from non-septic arthritis","type":"article-journal","volume":"37"},"uris":["http://www.mendeley.com/documents/?uuid=ce9bbaf8-0f17-4457-b64b-2f49d4b93332"]},{"id":"ITEM-18","itemData":{"abstract":"PURPOSEAnalysis of joint fluid remains a key factor in the diagnosis of periprosthetic infection. Recent reports have shown that neutrophils in infected joint fluid release esterase, an enzyme that is a reliable marker for infection. Testing for leukocyte esterase is routinely done in the analysis of urine for the presence of urinary tract infection, by a simple \"dipstick\" method. We report our experience with this technique in the evaluation of patients suspected of having septic arthritis or periprosthetic joint infection (PJI) by comparing results of leukocyte esterase positivity with confirmed joint infection as defined by the American Academy of Orthopaedic Surgeons (AAOS).MATERIALS AND METHODSWe retrospectively reviewed leukocyte esterase test results performed on synovial fluid aspirated from 57 patients with prosthetic (52) and native (5) joints. Patients either presented with unexplained painful arthroplasties, routine testing of PROSTALAC (PROSthesis with Antibiotic-Loaded Acrylic Cement) orthopedic implants, or clinical suspicion of periprosthetic infection or septic arthritis. Synovial fluid was percutaneously aspirated using a standard technique. The patient age range was 31-91 years with a mean age of 69.1 years, consisting of 30 women (52.6 %) and 27 men (47.4 %). The \"gold standard\" for the presence or absence of infection at our institution and in the study group was based on the most recent recommendations of the AAOS. Positive culture remained the \"gold standard\" for native joint infection.RESULTSOf the total 57 joints aspirated and included in the study, 20 (35.1 %) were read as positive (2+) on the leukocyte test strip and 37 (64.9 %) were read as negative (negative, trace, or 1+). PJI was diagnosed in 19 patients and native joint septic arthritis was identified in one patient. Sensitivities were excellent at 100 % with no false negatives in the entire cohort. There was one false positive in the periprosthetic group yielding a specificity, positive predictive value and negative predictive value of 97, 95, and 100 %, respectively. The results for the native joints showed markedly less specificity and positive predictive value at 50 and 33 %; however, its negative predictive value remained at 100 %.CONCLUSIONSOur test results confirm that the leukocyte esterase test can accurately detect PJI and that it can be used as a part of the traditional PJI workup. In the assessment of native joints, its high negative predictive value suggests …","author":[{"dropping-particle":"","family":"Colvin","given":"Otis C","non-dropping-particle":"","parse-names":false,"suffix":""},{"dropping-particle":"","family":"Kransdorf","given":"Mark J","non-dropping-particle":"","parse-names":false,"suffix":""},{"dropping-particle":"","family":"Roberts","given":"Catherine C","non-dropping-particle":"","parse-names":false,"suffix":""},{"dropping-particle":"","family":"Chivers","given":"F Spencer","non-dropping-particle":"","parse-names":false,"suffix":""},{"dropping-particle":"","family":"Lorans","given":"Roxanne","non-dropping-particle":"","parse-names":false,"suffix":""},{"dropping-particle":"","family":"Beauchamp","given":"Christopher P","non-dropping-particle":"","parse-names":false,"suffix":""},{"dropping-particle":"","family":"Schwartz","given":"Adam J","non-dropping-particle":"","parse-names":false,"suffix":""}],"container-title":"Skeletal radiology","id":"ITEM-18","issue":"5 PG  - 673-677","issued":{"date-parts":[["2015"]]},"note":"Mrinalini Dey (2019-07-07 00:49:29)(Included): confirmed;","page":"673-677","title":"Leukocyte esterase analysis in the diagnosis of joint infection: can we make a diagnosis using a simple urine dipstick?","type":"article-journal","volume":"44"},"uris":["http://www.mendeley.com/documents/?uuid=bfdd3e7d-08ca-4b6e-89e6-8efdf47ee8b3"]},{"id":"ITEM-19","itemData":{"abstract":"OBJECTIVETo determine the sensitivity and specificity of clinical and laboratory signs for the diagnosis of septic arthritis (SA). Patients and methods This prospective study included all adult patients with suspected SA seen in the emergency department or rheumatology department at the University Hospital, Clermont-Ferrand, France, over a period of 18 months.RESULTSIn total, 105 patients with suspected SA were included, 38 (36%) presenting with SA (29 [28%] with bacteriologically documented SA). In the univariate analysis, chills (p=0.015), gradual onset (p=0.04), local redness (p=0.01), as well as an entry site for infection (p=0.01) were most often identified in SA. A history of crystal-induced arthritis (p=0.004) was more frequent in non-SA cases. An erythrocyte sedimentation rate (ESR)&gt;50 mm (p=0.005), a C-reactive protein (CRP) level &gt;100 mg/L (p=0.019), and radiological signs suggestive of SA (p=0.001) were more frequent in the SA cases. Synovial fluid appearance: purulent (p50,000/μL (p &lt; 0.001), differentiated between SA and non-SA. In multivariate analysis, only chills (odds ration [OR]=4.7, 95% confidence interval [CI] 1.3-17.1), a history of crystal-induced arthritis (OR=0.09, 95% CI 0.01-0.9), purulent appearance of the joint fluid (OR=8.4, 95% CI 2.4-28.5), synovial WBC count &gt;50,000/mm3 (OR=6.8, 95% CI 1.3-36), and radiological findings (OR=7.1, 95% CI 13-37.9) remained significant.CONCLUSIONNo clinical sign or laboratory test (excluding bacteriological test), taken alone, is conclusive for the differentiation between SA and non-SA, but the association of several signs, notably chills, history of crystal-induced arthritis, radiological findings, and the appearance and cellularity of joint fluid may be suggestive.","author":[{"dropping-particle":"","family":"Couderc","given":"Marion","non-dropping-particle":"","parse-names":false,"suffix":""},{"dropping-particle":"","family":"Pereira","given":"Bruno","non-dropping-particle":"","parse-names":false,"suffix":""},{"dropping-particle":"","family":"Mathieu","given":"Sylvain","non-dropping-particle":"","parse-names":false,"suffix":""},{"dropping-particle":"","family":"Schmidt","given":"Jeannot","non-dropping-particle":"","parse-names":false,"suffix":""},{"dropping-particle":"","family":"Lesens","given":"Olivier","non-dropping-particle":"","parse-names":false,"suffix":""},{"dropping-particle":"","family":"Bonnet","given":"Richard","non-dropping-particle":"","parse-names":false,"suffix":""},{"dropping-particle":"","family":"Soubrier","given":"Martin","non-dropping-particle":"","parse-names":false,"suffix":""},{"dropping-particle":"","family":"Dubost","given":"Jean-Jacques","non-dropping-particle":"","parse-names":false,"suffix":""}],"container-title":"CJEM","id":"ITEM-19","issue":"4 PG  - 403-410","issued":{"date-parts":[["2015"]]},"note":"Mrinalini Dey (2019-07-07 01:01:19)(Included): confirmed;","page":"403-410","title":"Predictive value of the usual clinical signs and laboratory tests in the diagnosis of septic arthritis","type":"article-journal","volume":"17"},"uris":["http://www.mendeley.com/documents/?uuid=2d5ae2c4-09be-4923-a493-1a5eade11726"]},{"id":"ITEM-20","itemData":{"abstract":"Few studies address the utility of molecular techniques for diagnosis of infection in synovial fluid (SF). We evaluated 3 different methods using 16S rDNA polymerase chain reaction (PCR) on 63 specimens for the diagnosis of joint infection. SF samples were classified as normal, inflammatory, or septic based on the patient's clinical and laboratory results. Samples were analyzed by conventional PCR using primers for the bacterial 16S rDNA gene and by real-time PCR utilizing 2 different sets of primers for the target gene 16S rDNA. PCR results were compared to culture results. All inflammatory and normal SF samples were culture negative. There was concordance with 10 of the 16 septic samples by 2 of the PCR methods. When comparing 3 methods for rapid detection of septic arthritis, real-time PCR using SYBR-Green I and conventional PCR demonstrated favorable test characteristics, but need further study.","author":[{"dropping-particle":"","family":"Bonilla","given":"Hector","non-dropping-particle":"","parse-names":false,"suffix":""},{"dropping-particle":"","family":"Kepley","given":"Robert","non-dropping-particle":"","parse-names":false,"suffix":""},{"dropping-particle":"","family":"Pawlak","given":"Joan","non-dropping-particle":"","parse-names":false,"suffix":""},{"dropping-particle":"","family":"Belian","given":"Bradley","non-dropping-particle":"","parse-names":false,"suffix":""},{"dropping-particle":"","family":"Raynor","given":"Andrew","non-dropping-particle":"","parse-names":false,"suffix":""},{"dropping-particle":"","family":"Saravolatz","given":"Louis D","non-dropping-particle":"","parse-names":false,"suffix":""}],"container-title":"Diagnostic microbiology and infectious disease","id":"ITEM-20","issue":"4 PG  - 390-395","issued":{"date-parts":[["2011"]]},"note":"Mrinalini Dey (2019-07-06 23:59:57)(Included): confirmed;","page":"390-395","title":"Rapid diagnosis of septic arthritis using 16S rDNA PCR: a comparison of 3 methods","type":"article-journal","volume":"69"},"uris":["http://www.mendeley.com/documents/?uuid=2400e5ac-40be-416c-8cdf-db8755bb2700"]},{"id":"ITEM-21","itemData":{"abstract":"Septic arthritis is a devastating condition; well-established criteria for diagnosis exist in the pediatric population, but not for adults. This study evaluated patient factors and laboratory parameters that may be associated with the diagnosis of septic arthritis in adults. A total of 458 knee aspirates for suspected septic arthritis were evaluated with serum and synovial leukocyte counts and differentials as well as Kocher criteria for pediatric septic arthritis. Twenty-two patients (4.8%) had septic arthritis confirmed by a positive synovial fluid culture. Erythrocyte sedimentation rate (ESR) and serum white blood cell (WBC) counts were not statistically different between the 2 groups, with 64% of septic arthritis patients having a normal serum WBC count and 77% being afebrile. Mean synovial fluid WBC count was 26,758 cells/µL and 70,581 cells/µL in the nonseptic and septic groups, respectively. The likelihood ratio for a synovial fluid WBC count greater than 65,000 cells/µL was 2.8 (95% confidence interval, 1.2-6.7). Evaluation receiver operating characteristic curves using synovial WBC counts resulted in a significant area under the curve of 0.66 (P=.02). To achieve 90% specificity, a WBC cutoff of 64,000 cells/µL was required with a corresponding sensitivity of 40%. There was no significant difference in the synovial cell differential of 80% vs 90% in diagnosing infection. Synovial fluid WBC count greater than 64,000 cells/µL yielded the optimal combination of sensitivity and specificity. Polymorphonuclear leukocytes, ESR, serum WBC count, fever, and weight-bearing status were not significant predictors of septic arthritis. This study demonstrates the limited utility of Kocher criteria in the adult population and the importance of synovial leukocyte counts. [Orthopedics. 2016; 39(4):e657-e663.].","author":[{"dropping-particle":"","family":"Borzio","given":"Robert","non-dropping-particle":"","parse-names":false,"suffix":""},{"dropping-particle":"","family":"Mulchandani","given":"Neil","non-dropping-particle":"","parse-names":false,"suffix":""},{"dropping-particle":"","family":"Pivec","given":"Robert","non-dropping-particle":"","parse-names":false,"suffix":""},{"dropping-particle":"","family":"Kapadia","given":"Bhaveen H","non-dropping-particle":"","parse-names":false,"suffix":""},{"dropping-particle":"","family":"Leven","given":"Dante","non-dropping-particle":"","parse-names":false,"suffix":""},{"dropping-particle":"","family":"Harwin","given":"Steven F","non-dropping-particle":"","parse-names":false,"suffix":""},{"dropping-particle":"","family":"Urban","given":"William P","non-dropping-particle":"","parse-names":false,"suffix":""}],"container-title":"Orthopedics","id":"ITEM-21","issue":"4 PG  - e657","issued":{"date-parts":[["2016"]]},"note":"Mrinalini Dey (2019-07-07 00:08:26)(Included): confirmed;","page":"e657","title":"Predictors of Septic Arthritis in the Adult Population","type":"article-journal","volume":"39"},"uris":["http://www.mendeley.com/documents/?uuid=18a65f6d-bf86-4fed-81ce-ee1b95ad5777"]},{"id":"ITEM-22","itemData":{"abstract":"BACKGROUNDThe diagnosis of pediatric septic arthritis (SA) can be challenging due to wide variability in the presentation of musculoskeletal infection. Synovial fluid Gram stain is routinely obtained and often used as an initial indicator of the presence or absence of pediatric SA. The purpose of this study was to examine the clinical utility of the Gram stain results from a joint aspiration in the diagnosis and management of pediatric SA.METHODSAll patients with suspected SA who underwent arthrocentesis and subsequent surgical irrigation and debridement at an urban tertiary care children's hospital between January 2007 and October 2016 were identified. Results of the synovial fluid Gram stain, as well as synovial cell count/differential and serum markers, were evaluated.RESULTSA total of 302 patients that underwent incision and drainage for suspected SA were identified. In total, 102 patients (34%) had positive synovial fluid cultures and 47 patients (16%) had a microorganism detected on Gram stain. Gram stain sensitivity and specificity for the detection of SA were 0.40 and 0.97, respectively. This yielded a number needed to misdiagnose of 4.5 (ie, every fifth patient was misdiagnosed by Gram stain). For gram-negative organisms, the sensitivity dropped further to 0.13, with only 2/16 gram-negative organisms identified on Gram stain. Stepwise regression showed that age, serum white blood cell, and absolute neutrophil count were significant independent predictors for having a true positive Gram stain result. Elevated synovial white blood cell count was a significant predictor of having an accurate (culture matching the Gram stain) result.CONCLUSIONSThe Gram stain result is a poor screening tool for the detection of SA and is particularly ineffective for the detection of gram-negative organisms. The clinical relevance of the Gram stain and cost-effectiveness of this test performed on every joint aspiration sent for culture requires additional evaluation. Patients with gram-negative SA may be at high risk for inadequate coverage with empiric antibiotics due to poor detection of gram-negative organisms on initial Gram stain.LEVEL OF EVIDENCELevel III-case-control study.","author":[{"dropping-particle":"","family":"Bram","given":"Joshua T","non-dropping-particle":"","parse-names":false,"suffix":""},{"dropping-particle":"","family":"Baldwin","given":"Keith D","non-dropping-particle":"","parse-names":false,"suffix":""},{"dropping-particle":"","family":"Blumberg","given":"Todd J","non-dropping-particle":"","parse-names":false,"suffix":""}],"container-title":"Journal of pediatric orthopedics","id":"ITEM-22","issue":"9 PG  - e536","issued":{"date-parts":[["2018"]]},"note":"Mrinalini Dey (2019-07-07 00:23:40)(Included): confirmed;","page":"e536","title":"Gram Stain is Not Clinically Relevant in Treatment of Pediatric Septic Arthritis","type":"article-journal","volume":"38"},"uris":["http://www.mendeley.com/documents/?uuid=a851a1e5-4c9b-407a-9d79-efc5bab46e20"]},{"id":"ITEM-23","itemData":{"abstract":"To assess the value of synovial fluid lactate estimation in the diagnosis of septic arthritis, 238 specimens received for routine culture and 75 reference samples were examined using a rapid enzyme technique. Samples were collected without special treatment and the effect of delay in transport to the laboratory investigated. Raised levels were found in all cases of untreated septic arthritis, in six out of ten partially treated patients and in 19 out of 219 non-septic fluids. Special treatment of the sample was unnecessary if it was examined within six hours of aspiration. The predictive value of a negative result was 98 per cent and the value of the test appeared to be in the rapid exclusion of sepsis in untreated patients.","author":[{"dropping-particle":"","family":"Curtis","given":"G D","non-dropping-particle":"","parse-names":false,"suffix":""},{"dropping-particle":"","family":"Newman","given":"R J","non-dropping-particle":"","parse-names":false,"suffix":""},{"dropping-particle":"","family":"Slack","given":"M P","non-dropping-particle":"","parse-names":false,"suffix":""}],"container-title":"The Journal of infection","id":"ITEM-23","issue":"3 PG  - 239-246","issued":{"date-parts":[["1983"]]},"note":"Mrinalini Dey (2019-07-07 01:47:27)(Included): confirmed;","page":"239-246","title":"Synovial fluid lactate and the diagnosis of septic arthritis","type":"article-journal","volume":"6"},"uris":["http://www.mendeley.com/documents/?uuid=8f7389f5-71a3-4826-9051-a4d772eadd25"]},{"id":"ITEM-24","itemData":{"DOI":"10.1016/j.jbspin.2016.04.002","author":[{"dropping-particle":"","family":"Ferreyra  Coiffier, G., Albert, J.-D., David, C., Perdriger, A., Guggenbuhl, P.","given":"M","non-dropping-particle":"","parse-names":false,"suffix":""}],"container-title":"Joint Bone Spine","id":"ITEM-24","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id":"ITEM-25","itemData":{"abstract":"There are reports of a correlation between high adenosine deaminase (ADA) levels in body fluid and tuberculosis (TB) infection, but none have evaluated synovial fluid ADA and TB arthritis. The objectives of this study were to determine the proper cut-off level for synovial fluid adenosine deaminase (SF-ADA) and the sensitivity and specificity of SF-ADA to diagnose TB arthritis. Between January 2006 and December 2007, SF-ADA were determined using the modified Giusti's method on patients over 15 years of age with clinically suspected TB arthritis or having an unknown etiology of their arthritis. Synovial fluid culture for TB was performed in all patients as a gold standard test. Forty cases were included in the study, with a female to male ratio of 1.7:1 and a mean age of 52.3 +/- 17.4 years (range, 16-80). The median duration of symptoms was 60 days. The prevalence of TB arthritis was 16.7% (6 cases) while the remaining cases were rheumatoid arthritis (8), non-TB bacterial septic arthritis (3), and miscellaneous (23). The mean SF-ADA levels in patients with TB arthritis and non-TB arthritis were 35.7 +/- 10.4 (range, 20-51) and 15.4 +/- 9 (range, 2-34) U/1, respectively. The cut-off value for the diagnosis of TB arthritis was 31 U/1, with a sensitivity of 83.3% (95% CI 35.9-99.6), a specificity of 96.7% (95% CI 82.8-99.9) and an agreement Kappa of 0.8 (p &lt; 0.001). SF-ADA levels higher than 31 U/1 were highly correlated with a diagnosis of TB arthritis, with a high sensitivity and specificity. SF-ADA may be considered as a less invasive and time-consuming diagnostic tool for TB arthritis.","author":[{"dropping-particle":"","family":"Foocharoen","given":"Chingching","non-dropping-particle":"","parse-names":false,"suffix":""},{"dropping-particle":"","family":"Sarntipipattana","given":"Chatchawal","non-dropping-particle":"","parse-names":false,"suffix":""},{"dropping-particle":"","family":"Foocharoen","given":"Thanit","non-dropping-particle":"","parse-names":false,"suffix":""},{"dropping-particle":"","family":"Mahakkanukrauh","given":"Ajanee","non-dropping-particle":"","parse-names":false,"suffix":""},{"dropping-particle":"","family":"Paupairoj","given":"Anucha","non-dropping-particle":"","parse-names":false,"suffix":""},{"dropping-particle":"","family":"Teerajetgul","given":"Yaovalak","non-dropping-particle":"","parse-names":false,"suffix":""},{"dropping-particle":"","family":"Nanagara","given":"Ratanavadee","non-dropping-particle":"","parse-names":false,"suffix":""}],"container-title":"The Southeast Asian journal of tropical medicine and public health","id":"ITEM-25","issue":"2 PG  - 331-337","issued":{"date-parts":[["2011"]]},"note":"Mrinalini Dey (2019-07-07 02:00:40)(Included): confirmed;","page":"331-337","title":"Synovial fluid adenosine deaminase activity to diagnose tuberculous septic arthritis","type":"article-journal","volume":"42"},"uris":["http://www.mendeley.com/documents/?uuid=85724862-be3b-4295-b60c-38236f8a636f"]},{"id":"ITEM-26","itemData":{"abstract":"BACKGROUNDWe hypothesized that leucocyte esterase strip test can aid in diagnosing septic arthritis in native synovial fluid because leucocyte esterase concentrations would be elevated at the infection site because of secretion by recruited neutrophils.METHODThe cohort included 27 patients (suspected septic arthritis and normal subjects). A standard chemical test strip (graded as negative, trace, +, ++ or +++) was used to detect the presence of leucocyte esterase. Fluid leucocyte count, Gram staining, culture, erythrocyte sedimentation rate and C-reactive protein were also assessed.RESULTSThe leucocyte esterase test with a threshold of ++/+++ had a sensitivity of 79.2% (95% CI [confidence interval], 65.9% to 89.2%), specificity of 80.8% (95% CI, 73.3% to 87.1%), positive predictive value (PPV) of 61.8% (95% CI, 49.2% to 73.3%) and negative predictive value (NPV) of 90.1% (95% CI, 84.3% to 95.4%).CONCLUSIONThe leucocyte esterase strip test yielded a high specificity, PPV, NPV, high sensitivity and high diagnostic accuracy. Leucocyte esterase is an accurate, quick and bedside test for septic arthritis and can be used effectively for diagnosing periprosthetic joint infections along with other battery of tests according to the Musculoskeletal Infection Society criteria.","author":[{"dropping-particle":"","family":"Gautam","given":"V K","non-dropping-particle":"","parse-names":false,"suffix":""},{"dropping-particle":"","family":"Saini","given":"Rishabh","non-dropping-particle":"","parse-names":false,"suffix":""},{"dropping-particle":"","family":"Sharma","given":"Siddharth","non-dropping-particle":"","parse-names":false,"suffix":""}],"container-title":"Journal of orthopaedic surgery (Hong Kong)","id":"ITEM-26","issue":"1 PG  - 2309499016685019","issued":{"date-parts":[["2017"]]},"note":"Mrinalini Dey (2019-07-07 02:11:42)(Included): confirmed;","page":"2309499016685019","title":"Effectiveness of leucocyte esterase as a diagnostic test for acute septic arthritis","type":"article-journal","volume":"25"},"uris":["http://www.mendeley.com/documents/?uuid=8d6b97ad-b22c-4af1-a5d9-1837302ef30e"]},{"id":"ITEM-27","itemData":{"abstract":"OBJECTIVETo analyze the usefulness of D-lactic acid levels in synovial fluid (SF) as a rapid test to support the early diagnosis of bacterial arthritis (BA).METHODSA simple modification of the enzyme method used for measuring L-lactic acid was used to analyze levels of D-lactic acid in SF from 20 cases of BA. Results were compared with those from 99 noninfectious arthritis, which included 90 inflammatory SF samples. Total white blood cell count (WBC), percentage of polymorphonuclears (% PMN) and gram stains were also determined.RESULTSD-lactic acid levels were significantly higher in BA than in noninfectious arthritis. Using a cutoff value of 0.05 mM, 85% of the SF samples from BA had a positive test for D-lactic acid compared with 4% of the control group. The overall sensitivity of the assay was 85% with a specificity of 96%, showing a positive predictive value for BA of 81% and a negative predictive value of 97%.CONCLUSIONThe data presented suggest that D-lactic acid is an accurate, easy test that can be carried out in any laboratory, to support the early diagnosis of BA.","author":[{"dropping-particle":"","family":"Gratacós","given":"J","non-dropping-particle":"","parse-names":false,"suffix":""},{"dropping-particle":"","family":"Vila","given":"J","non-dropping-particle":"","parse-names":false,"suffix":""},{"dropping-particle":"","family":"Moyá","given":"F","non-dropping-particle":"","parse-names":false,"suffix":""},{"dropping-particle":"","family":"Marcos","given":"M A","non-dropping-particle":"","parse-names":false,"suffix":""},{"dropping-particle":"","family":"Collado","given":"A","non-dropping-particle":"","parse-names":false,"suffix":""},{"dropping-particle":"","family":"Sanmartí","given":"R","non-dropping-particle":"","parse-names":false,"suffix":""},{"dropping-particle":"","family":"Brancós","given":"M A","non-dropping-particle":"","parse-names":false,"suffix":""},{"dropping-particle":"","family":"Jimenez de Anta","given":"M T","non-dropping-particle":"","parse-names":false,"suffix":""},{"dropping-particle":"","family":"Muñoz-Gómez","given":"J","non-dropping-particle":"","parse-names":false,"suffix":""}],"container-title":"The Journal of rheumatology","id":"ITEM-27","issue":"8 PG  - 1504-1508","issued":{"date-parts":[["1995"]]},"note":"Mrinalini Dey (2019-07-07 02:17:38)(Included): confirmed; Mrinalini Dey (2019-04-26 01:48:01)(Select): Requested via library; Mrinalini Dey (2019-04-15 07:27:05)(Select): Full paper requested on RG;","page":"1504-1508","title":"D-lactic acid in synovial fluid. A rapid diagnostic test for bacterial synovitis","type":"article-journal","volume":"22"},"uris":["http://www.mendeley.com/documents/?uuid=a1ed7727-76f5-4243-bba0-3a57b0af920d"]},{"id":"ITEM-28","itemData":{"DOI":"10.1093/rheumatology/kez098","ISSN":"14620324 (ISSN)","abstract":"Objective: We aimed to determine whether calprotectin and α-defensins could discriminate septic from other inflammatory arthritides. Methods: Synovial fluids with a predominance of neutrophils from patients with septic arthritis, pseudogout and RA were prospectively collected. Neutrophil-related proteins calprotectin and human neutrophil α-defensins levels were assessed in synovial fluids. Demographic parameters and biomarkers with P-value ≤0.05 for differentiating septic from non-septic arthritis were included in a multivariable model. Multivariable logistic regression with stepwise selection was performed to build the final combined model. Results: A total of 74 patients were included: septic arthritis (n = 26), pseudogout (n = 28) and RA (n = 20). Patients with septic arthritis were more likely to be male and young, and to display higher synovial neutrophil count. Calprotectin was significantly increased in patients with septic arthritis. The multivariable model included calprotectin, synovial fluid neutrophil count and gender. Calprotectin was the only biomarker that discriminated septic arthritis from non-septic inflammatory arthritides, with 76% sensitivity, 94% specificity and a positive likelihood ratio = 12.2 at the threshold for calprotectin of 150 mg/l. Conclusion: Synovial fluid calprotectin is a relevant biomarker to discriminate septic arthritis from other inflammatory arthritides. This biomarker should be tested in an independent cohort. © 2019 The Author(s).","author":[{"dropping-particle":"","family":"Baillet","given":"A","non-dropping-particle":"","parse-names":false,"suffix":""},{"dropping-particle":"","family":"Trocmé","given":"C","non-dropping-particle":"","parse-names":false,"suffix":""},{"dropping-particle":"","family":"Romand","given":"X","non-dropping-particle":"","parse-names":false,"suffix":""},{"dropping-particle":"V","family":"Nguyen","given":"C M","non-dropping-particle":"","parse-names":false,"suffix":""},{"dropping-particle":"","family":"Courtier","given":"A","non-dropping-particle":"","parse-names":false,"suffix":""},{"dropping-particle":"","family":"Toussaint","given":"B","non-dropping-particle":"","parse-names":false,"suffix":""},{"dropping-particle":"","family":"Gaudin","given":"P","non-dropping-particle":"","parse-names":false,"suffix":""},{"dropping-particle":"","family":"Epaulard","given":"O","non-dropping-particle":"","parse-names":false,"suffix":""}],"container-title":"Rheumatology (United Kingdom)","id":"ITEM-28","issue":"9","issued":{"date-parts":[["2019"]]},"language":"English","note":"Cited By :3\n\nExport Date: 11 September 2020\n\nCODEN: RUMAF\n\nCorrespondence Address: Baillet, A.; CHUGA-Hôpital Sud, Avenue de Kimberley CS 90338, France; email: abaillet@chu-grenoble.fr","page":"1644-1648","publisher":"Oxford University Press","publisher-place":"University Grenoble-Alpes, GREPI EA74 08, France","title":"Calprotectin discriminates septic arthritis from pseudogout and rheumatoid arthritis","type":"article-journal","volume":"58"},"uris":["http://www.mendeley.com/documents/?uuid=f2d98fe1-cf10-4633-a479-9f2577e032eb"]},{"id":"ITEM-29","itemData":{"DOI":"10.1007/s10067-019-04740-w","ISSN":"07703198 (ISSN)","abstract":"Objectives: Bacteriological diagnosis of septic arthritis (SA) is complicated. Agar plates are the main culture method and yields 40–60% of positive bacterial detection. Addition of bottled culture broth (Bactec®) as a method for detecting synovial microorganisms is common. The advantages of this method and the combination of both have not been thoroughly investigated. This study evaluates an added value of the Bactec culture broth as a single method or as combined with the agar-plate culture. Methods: All culture aspirates of SA-suspected patients were analyzed. All cases with a positive result by either method were reviewed for background data and clinical diagnosis. Results: Out of 5000 synovial fluid samples, a clinical diagnosis of SA was suspected in 1024 cases. Samples processed by both culture methods were extracted during the same event. Bactec® vials were positive for significant bacterial detection in 113/148 cases (76.4%) while agar-plate cultures were positive in only 96/154 (62.3%) representing higher sensitivity of 0.5 vs. 0.42 and a positive predictive value (PPV) of 0.76 vs. 0.62. Bacterial detection by both methods combined was positive in 137/221 (62%) and did not achieve a significant increment. Conclusions: The Bactec® method has many advantages in bacteriological identification of synovial infection, including a broader identification spectrum, faster response time, and superior qualities of identification although being more expensive. This method has a better yield in detecting septic arthritis and might be considered a single method for synovial fluid culture in cases suspected for SA.Key Points• The Bactec method had improved detection rates.• Culturing by agar plates and Bactec revealed higher sensitivity and lower specificity.• The use of the blood culture bottles (Bactec system) alone will raise the detection rate of septic arthritis with lower false positive rates and at lower costs. © 2019, International League of Associations for Rheumatology (ILAR).","author":[{"dropping-particle":"","family":"Cohen","given":"D","non-dropping-particle":"","parse-names":false,"suffix":""},{"dropping-particle":"","family":"Natshe","given":"A","non-dropping-particle":"","parse-names":false,"suffix":""},{"dropping-particle":"","family":"Chetrit","given":"E","non-dropping-particle":"Ben","parse-names":false,"suffix":""},{"dropping-particle":"","family":"Lebel","given":"E","non-dropping-particle":"","parse-names":false,"suffix":""},{"dropping-particle":"","family":"Breuer","given":"G S","non-dropping-particle":"","parse-names":false,"suffix":""}],"container-title":"Clinical Rheumatology","id":"ITEM-29","issue":"1","issued":{"date-parts":[["2020"]]},"language":"English","note":"Export Date: 11 September 2020\n\nCODEN: CLRHD\n\nCorrespondence Address: Breuer, G.S.; Rheumatology Unit, Shaare Zedek Medical Center, 12 Samuel Bait St., PO Box 329, Israel; email: gbreuer@szmc.org.il","page":"275-279","publisher":"Springer","publisher-place":"Orthopedic Department, Shaare Zedek Medical Center, Jerusalem, Israel","title":"Synovial fluid culture: agar plates vs. blood culture bottles for microbiological identification","type":"article-journal","volume":"39"},"uris":["http://www.mendeley.com/documents/?uuid=5af35e2c-4f3a-40a1-8d27-9f966f18a4d3"]},{"id":"ITEM-30","itemData":{"DOI":"10.1007/s10067-019-04492-7","ISSN":"07703198 (ISSN)","abstract":"Objective: To evaluate the diagnostic performance of bacterial identification by broad-range polymerase chain reaction (PCR) of ribosomal DNA (rDNA) 16 s (16S rDNA PCR) for the diagnosis of septic arthritis on native joints. Methods: Patients with acute mono or oligoarthritis who underwent synovial fluid puncture and prospective follow-up allowing definitive diagnosis (septic arthritis, crystal related disease, chronic inflammatory arthritis, undifferentiated arthritis) were recruited in this single-center study. Systematic analysis of synovial fluid included leukocytes count, search for urate and pyrophosphate crystals with polarized light microscopy, direct bacteriological examination (gram staining), bacteriological culture, and 16S rDNA PCR. Results: Ninety-five patients were included, 34 of which (35.8%) had septic arthritis. Nineteen (20.0%) patients had received probabilistic antibiotic therapy prior to joint puncture. Gram + cocci infection accounted for 79.4% of septic arthritis, of which nearly half (47.1%) was caused by Staphylococcus aureus. Eight (23.5%) septic arthritis patients had a 16S rDNA PCR positive in the synovial fluid with an AUC of 0.618 (95% CI, 0.493–0.742), a sensitivity of 0.24 (95% CI, 0.12–0.40), and a specificity of 1.00 (95% CI 0.94–1.00). The diagnostic performance of 16S rDNA PCR was lower than that of direct examination (AUC at 0.691, CI 95%, 0.570–0.812), blood cultures (AUC at 0.727, CI 95%, 0.610–0.844), and culture (0.925, CI 95%, 0.856–0.994) for the diagnosis of septic arthritis. There was no difference in the positivity of 16S rDNA PCR according to previous exposure to antibiotics. Conclusions: 16 s rDNA PCR in the synovial fluid does not improve the diagnostic performance of septic arthritis on native adult joints, particularly for Gram-positive cocci infections. © 2019, International League of Associations for Rheumatology (ILAR).","author":[{"dropping-particle":"","family":"Coiffier","given":"G","non-dropping-particle":"","parse-names":false,"suffix":""},{"dropping-particle":"","family":"David","given":"C","non-dropping-particle":"","parse-names":false,"suffix":""},{"dropping-particle":"","family":"Gauthier","given":"P","non-dropping-particle":"","parse-names":false,"suffix":""},{"dropping-particle":"","family":"Bars","given":"H","non-dropping-particle":"Le","parse-names":false,"suffix":""},{"dropping-particle":"","family":"Guggenbuhl","given":"P","non-dropping-particle":"","parse-names":false,"suffix":""},{"dropping-particle":"","family":"Jolivet-Gougeon","given":"A","non-dropping-particle":"","parse-names":false,"suffix":""},{"dropping-particle":"","family":"Albert","given":"J D","non-dropping-particle":"","parse-names":false,"suffix":""}],"container-title":"Clinical Rheumatology","id":"ITEM-30","issued":{"date-parts":[["2019"]]},"language":"English","note":"Cited By :1\n\nExport Date: 11 September 2020\n\nCODEN: CLRHD\n\nCorrespondence Address: Albert, J.D.; Service de Rhumatologie, CHU Hôpital Sud, 16 boulevard de Bulgarie, France; email: jean-david.albert@chu-rennes.fr","publisher":"Springer London","publisher-place":"Service de Rhumatologie, CHU Hôpital Sud, 16 boulevard de Bulgarie, Rennes, 35203, France","title":"Broad-range 16 s rDNA PCR in synovial fluid does not improve the diagnostic performance of septic arthritis in native joints in adults: cross-sectional single-center study in 95 patients","type":"article-journal"},"uris":["http://www.mendeley.com/documents/?uuid=188f343d-04f3-4642-9c21-0b5716a6f9cb"]},{"id":"ITEM-31","itemData":{"DOI":"10.1016/j.jbspin.2018.04.008","ISSN":"1297319X (ISSN)","author":[{"dropping-particle":"","family":"Couderc","given":"M","non-dropping-particle":"","parse-names":false,"suffix":""},{"dropping-particle":"","family":"Peyrode","given":"C","non-dropping-particle":"","parse-names":false,"suffix":""},{"dropping-particle":"","family":"Pereira","given":"B","non-dropping-particle":"","parse-names":false,"suffix":""},{"dropping-particle":"","family":"Miot-Noirault","given":"E","non-dropping-particle":"","parse-names":false,"suffix":""},{"dropping-particle":"","family":"Mathieu","given":"S","non-dropping-particle":"","parse-names":false,"suffix":""},{"dropping-particle":"","family":"Soubrier","given":"M","non-dropping-particle":"","parse-names":false,"suffix":""},{"dropping-particle":"","family":"Dubost","given":"J.-J.","non-dropping-particle":"","parse-names":false,"suffix":""}],"container-title":"Joint Bone Spine","id":"ITEM-31","issue":"2","issued":{"date-parts":[["2019"]]},"language":"English","note":"Cited By :5\n\nExport Date: 11 September 2020\n\nCODEN: JBSPF\n\nCorrespondence Address: Couderc, M.; Rheumatology department, Clermont-Ferrand university hospital, place Henri-Dunant, France","page":"261-262","publisher":"Elsevier Masson SAS","publisher-place":"Rheumatology department, Clermont-Ferrand university hospital, place Henri-Dunant, Clermont-Ferrand, 63000, France","title":"Comparison of several biomarkers (MMP-2, MMP-9, the MMP-9 inhibitor TIMP-1, CTX-II, calprotectin, and COMP) in the synovial fluid and serum of patients with and without septic arthritis","type":"article-journal","volume":"86"},"uris":["http://www.mendeley.com/documents/?uuid=f4a1cf0b-b5d4-4a32-b230-3bfdb54a77a0"]},{"id":"ITEM-32","itemData":{"DOI":"10.1097/bpb.0000000000000628","abstract":"The aim of this study was to investigate the ability of the joint fluid glucose level to detect septic arthritis. Thirty joints in 30 patients with suspected septic arthritis were evaluated. When glucose level was less than 40 mg/dl, we performed arthrotomy. Eleven patients had joint fluid glucose levels less than 40 mg/dl. All 11 (100%) had positive joint fluid cultures. Conversely, 19 patients had synovial glucose levels of at least 40 mg/dl. Six (31.6%) of these had positive joint fluid cultures. The remaining 13 were diagnosed with transient synovitis. Patients with joint fluid glucose levels less than 40 mg/dl should be suspected septic arthritis.","author":[{"dropping-particle":"","family":"Kinugasa","given":"M","non-dropping-particle":"","parse-names":false,"suffix":""},{"dropping-particle":"","family":"Kobayashi","given":"D","non-dropping-particle":"","parse-names":false,"suffix":""},{"dropping-particle":"","family":"Satsuma","given":"S","non-dropping-particle":"","parse-names":false,"suffix":""},{"dropping-particle":"","family":"Sakata","given":"R","non-dropping-particle":"","parse-names":false,"suffix":""},{"dropping-particle":"","family":"Shinada","given":"Y","non-dropping-particle":"","parse-names":false,"suffix":""},{"dropping-particle":"","family":"Kuroda","given":"R","non-dropping-particle":"","parse-names":false,"suffix":""}],"container-title":"J Pediatr Orthop B","id":"ITEM-32","issue":" PG  -","issued":{"date-parts":[["2019"]]},"title":"The predictive value of synovial glucose level in septic arthritis","type":"article-journal"},"uris":["http://www.mendeley.com/documents/?uuid=65f6323d-9ffb-4fb6-8e43-5a58f6a691f5"]},{"id":"ITEM-33","itemData":{"DOI":"10.1186/s12891-020-03366-3","ISSN":"14712474 (ISSN)","abstract":"Background: Synovial fluid culture is the standard investigation for the preoperative diagnosis of periprosthetic joint infection (PJI). However, the culture has limited sensitivity and requires several days until result. We evaluated the value of isothermal microcalorimetry for real-time diagnosis of PJI based on heat produced by microbial growth in synovial fluid. Methods: Patients undergoing aspiration of prosthetic hip or knee joint before revision surgery were prospectively included between 2014 and 2015. The performance of microcalorimetry was compared to synovial fluid culture using McNemar's chi-squared test. Pearson's correlation coefficient was calculated for synovial fluid leukocyte count and microcalorimetric heat. Results: Of 107 included patients (58 knee and 49 hip prosthesis), PJI was diagnosed in 46 patients (43%) and aseptic failure in 61 patients (57%) according to institutional criteria. In 26 PJI cases (56%) the pathogen grew in synovial fluid and intra-operative cultures. The sensitivity of synovial fluid culture and microcalorimetry was both 39% and the results were concordant in 98 patients (92%). In patients with PJI, microcalorimetry missed 4 pathogens which grew in synovial fluid culture, whereas culture missed 4 pathogens detected by microcalorimetry. A linear correlation (r = 0.366) was found between leukocyte count and microcalorimetric heat in synovial fluid (p &lt; 0.001). The median time to positivity of microcalorimetry was 9 h (range, 1-64 h) vs. 3 days for cultures (range, 1-14 days). Conclusion: Microcalorimetry of synovial fluid allows thermogenic diagnosis of periprosthetic joint infection in synovial fluid. The diagnostic performance of synovial fluid microcalorimetry is comparable to culture and delivers results considerably faster. Trial registration: This prospective study was registered on August 21, 2015 with the public clinical trial identification NCT02530229. © 2020 The Author(s).","author":[{"dropping-particle":"","family":"Morgenstern","given":"C","non-dropping-particle":"","parse-names":false,"suffix":""},{"dropping-particle":"","family":"Renz","given":"N","non-dropping-particle":"","parse-names":false,"suffix":""},{"dropping-particle":"","family":"Cabric","given":"S","non-dropping-particle":"","parse-names":false,"suffix":""},{"dropping-particle":"","family":"Maiolo","given":"E","non-dropping-particle":"","parse-names":false,"suffix":""},{"dropping-particle":"","family":"Perka","given":"C","non-dropping-particle":"","parse-names":false,"suffix":""},{"dropping-particle":"","family":"Trampuz","given":"A","non-dropping-particle":"","parse-names":false,"suffix":""}],"container-title":"BMC Musculoskeletal Disorders","id":"ITEM-33","issue":"1","issued":{"date-parts":[["2020"]]},"language":"English","note":"Export Date: 11 September 2020\n\nCorrespondence Address: Morgenstern, C.; Charité - Universitätsmedizin Berlin, Corporate Member of Freie Universität Berlin, Humboldt-Universität zu Berlin, Berlin Institute of Health, Center for Musculoskeletal Surgery (CMSC), Charitéplatz 1, Germany; email: christian.morgenstern@charite.de","publisher":"BioMed Central Ltd.","publisher-place":"Charité - Universitätsmedizin Berlin, Corporate Member of Freie Universität Berlin, Humboldt-Universität zu Berlin, Berlin Institute of Health, Center for Musculoskeletal Surgery (CMSC), Charitéplatz 1, Berlin, D-10117, Germany","title":"Thermogenic diagnosis of periprosthetic joint infection by microcalorimetry of synovial fluid","type":"article-journal","volume":"21"},"uris":["http://www.mendeley.com/documents/?uuid=d603924e-e3a3-420f-8a00-6603284f0ecc"]},{"id":"ITEM-34","itemData":{"DOI":"10.1097/BPO.0000000000001413","ISSN":"02716798 (ISSN)","abstract":"Background: Most tests used to diagnose pediatric septic arthritis are either not accurate or do not produce rapid results. A leukocyte esterase (LE) strip test has previously been validated for the diagnosis of adult native and periprosthetic joint infections. The purpose of this prospective study was to: (1) evaluate the performance characteristics of the LE strip test in the diagnosis of pediatric septic arthritis and (2) determine the false positive rate of LE strip test on the aseptic synovial fluid (SF). Methods: Between May 2016 and November 2018, SF was obtained from children who were hospitalized at our tertiary referral center on the basis of suspicion of septic arthritis. All patients underwent arthrocentesis, and the aspirate was tested with LE strip test, leukocyte count, and culture. Twenty-five patients satisfied the inclusion criteria. For the second part of the study, SF from 25 children undergoing surgery for developmental dysplasia of the hip was collected and tested with LE strip test, leukocyte count, and culture. Results: In the first part of this study, 19 joints were classified as septic and 6 as aseptic. Considering a positive LE strip test (\"++\" and \"+++\" readings) indicative of septic arthritis yielded a sensitivity of 100%, specificity of 83%, positive predictive value of 95%, and negative predictive value of 100%. In the second part, all 25 patients with an aseptic SF had a negative test result (\"-\" and \"+\" readings). Conclusions: The LE strip test seems to be a valuable additional tool in the diagnosis of pediatric septic arthritis. The LE strip test has the advantages of being inexpensive and simple, providing real-time results and having a perfect negative predictive value to rule out the diagnosis of septic arthritis. Level of Evidence: Level II - diagnostic. Copyright © 2019 Wolters Kluwer Health, Inc. All rights reserved.","author":[{"dropping-particle":"","family":"Mortazavi","given":"S M J","non-dropping-particle":"","parse-names":false,"suffix":""},{"dropping-particle":"","family":"Kalantar","given":"H","non-dropping-particle":"","parse-names":false,"suffix":""},{"dropping-particle":"","family":"Baghdadi","given":"S","non-dropping-particle":"","parse-names":false,"suffix":""},{"dropping-particle":"","family":"Nabian","given":"M H","non-dropping-particle":"","parse-names":false,"suffix":""},{"dropping-particle":"","family":"Haj Zargarbashi","given":"R","non-dropping-particle":"","parse-names":false,"suffix":""},{"dropping-particle":"","family":"Riahi","given":"A","non-dropping-particle":"","parse-names":false,"suffix":""},{"dropping-particle":"","family":"Moharrami","given":"A","non-dropping-particle":"","parse-names":false,"suffix":""},{"dropping-particle":"","family":"Zahraei Bakhsh","given":"F","non-dropping-particle":"","parse-names":false,"suffix":""},{"dropping-particle":"","family":"Baghdadi","given":"T","non-dropping-particle":"","parse-names":false,"suffix":""}],"container-title":"Journal of Pediatric Orthopaedics","id":"ITEM-34","issued":{"date-parts":[["2019"]]},"language":"English","note":"Export Date: 11 September 2020\n\nCODEN: JPORD\n\nCorrespondence Address: Baghdadi, T.; Joint Reconstruction Research Center, Imam Khomeini Hospital, Tehran University of Medical SciencesIran; email: taghibaghdadi@hotmail.com","publisher":"Lippincott Williams and Wilkins","publisher-place":"Joint Reconstruction Research Center, Imam Khomeini Hospital, Tehran University of Medical Sciences, Tehran, Iran","title":"The Utility of Leukocyte Esterase Strip Test in the Diagnosis of Pediatric Septic Arthritis","type":"article-journal"},"uris":["http://www.mendeley.com/documents/?uuid=28e31720-1d72-4244-9617-73577f92fcde"]},{"id":"ITEM-35","itemData":{"DOI":"10.1016/j.ajem.2018.12.030","ISSN":"07356757 (ISSN)","abstract":"Background: Synovial lactate is a promising biomarker to distinguish septic from aseptic arthritis. If available as a point-of care test, synovial lactate would be rapidly available to aid the emergency provider in clinical decision making. This study assesses the test characteristics of synovial lactate obtained using an EPOC© point-of-care (POC) analyzer to rapidly distinguish septic from aseptic arthritis in the emergency department. Methods: We enrolled a convenience sample of patients with possible septic arthritis presenting to the emergency department at a large urban academic center between October 2016 and April 2018. Enrolled patients underwent arthrocentesis based on the clinical judgment of the treating provider. We obtained synovial lactate levels (SLL) from the POC device. Standard laboratory analysis, synovial fluid culture, emergency and hospital course, operative procedures, antibiotics, and discharge diagnosis were abstracted from the electronic medical record. Results: Thirty-nine patients undergoing forty separate arthrocentesis procedures were enrolled in this study over the two-year period. The sensitivity and specificity of SLL ≥ 5 mmol/L was 0.55 and 0.76 respectively, with +LR 2.3 and −LR 0.6. The sensitivity and specificity of SLL ≥ 10 mmol/L was 0.27 and 0.97 respectively, with +LR 7.9 and −LR 0.8; SLL ≥ 10 mmol/L performed similarly to overall synovial WBC ≥ 50,000/μL by conventional laboratory testing. Conclusion: It is feasible to obtain a synovial lactate level using the EPOC© POC device. In our study, POC SLL performs similarly to other markers used to diagnose septic arthritis. Further study with larger sample sizes is warranted. © 2018","author":[{"dropping-particle":"","family":"Shu","given":"E","non-dropping-particle":"","parse-names":false,"suffix":""},{"dropping-particle":"","family":"Farshidpour","given":"L","non-dropping-particle":"","parse-names":false,"suffix":""},{"dropping-particle":"","family":"Young","given":"M","non-dropping-particle":"","parse-names":false,"suffix":""},{"dropping-particle":"","family":"Darracq","given":"M","non-dropping-particle":"","parse-names":false,"suffix":""},{"dropping-particle":"","family":"Ives Tallman","given":"C","non-dropping-particle":"","parse-names":false,"suffix":""}],"container-title":"American Journal of Emergency Medicine","id":"ITEM-35","issue":"3","issued":{"date-parts":[["2019"]]},"language":"English","note":"Cited By :2\n\nExport Date: 11 September 2020\n\nCODEN: AJEME\n\nCorrespondence Address: Ives Tallman, C.; Department of Emergency Medicine, UCSF Fresno Center for Medical Education and Research, 155 N Fresno St, United States; email: civestallman@fresno.ucsf.edu","page":"502-505","publisher":"W.B. Saunders","publisher-place":"UCSF Fresno Department of Emergency Medicine, United States","title":"Utility of point-of-care synovial lactate to identify septic arthritis in the emergency department","type":"article-journal","volume":"37"},"uris":["http://www.mendeley.com/documents/?uuid=d5583b80-6c99-4e98-82e5-228e76d5cee1"]},{"id":"ITEM-36","itemData":{"DOI":"10.1302/0301-620X.101B3.BJJ-2018-0868.R1","ISSN":"20494408 (ISSN)","abstract":"AIMS: This study aimed to assess the performance of an automated multiplex polymerase chain reaction (mPCR) technique for rapid diagnosis of native joint septic arthritis. PATIENTS AND METHODS: Consecutive patients with suspected septic arthritis undergoing aseptic diagnostic joint aspiration were included. The aspirate was used for analysis by mPCR and conventional microbiological analysis. A joint was classed as septic according to modified Newman criteria. Based on receiver operating characteristic (ROC) analysis, the area under the ROC curve (AUC) values of the mPCR and the synovial fluid culture were compared using the z-test. A total of 72 out of 76 consecutive patients (33 women, 39 men; mean age 64 years (22 to 92)) with suspected septic arthritis were included in this study. RESULTS: Of 72 patients, 42 (58%) were deemed to have septic joints. The sensitivity of mPCR and synovial fluid culture was 38% and 29%, respectively. No significant differences were found between the AUCs of both techniques (p = 0.138). A strong concordance of 89% (Cohen's kappa: 0.65) was shown. The mPCR failed to detect Staphylococcus aureus (n = 1) and Streptococcus pneumoniae (n = 1; no primer included in the mPCR), whereas the synovial fluid culture missed six microorganisms (positive mPCR: S. aureus (n = 2), Cutibacterium acnes (n = 3), coagulase-negative staphylococci (n = 2)). CONCLUSION: The automated mPCR showed at least a similar performance to the synovial fluid culture (the current benchmark) in diagnosing septic arthritis, having the great advantage of a shorter turnaround time (within five hours). Cite this article: Bone Joint J 2019;101-B:288-296.","author":[{"dropping-particle":"","family":"Sigmund","given":"I K","non-dropping-particle":"","parse-names":false,"suffix":""},{"dropping-particle":"","family":"Holinka","given":"J","non-dropping-particle":"","parse-names":false,"suffix":""},{"dropping-particle":"","family":"Sevelda","given":"F","non-dropping-particle":"","parse-names":false,"suffix":""},{"dropping-particle":"","family":"Staats","given":"K","non-dropping-particle":"","parse-names":false,"suffix":""},{"dropping-particle":"","family":"Heisinger","given":"S","non-dropping-particle":"","parse-names":false,"suffix":""},{"dropping-particle":"","family":"Kubista","given":"B","non-dropping-particle":"","parse-names":false,"suffix":""},{"dropping-particle":"","family":"McNally","given":"M A","non-dropping-particle":"","parse-names":false,"suffix":""},{"dropping-particle":"","family":"Windhager","given":"R","non-dropping-particle":"","parse-names":false,"suffix":""}],"container-title":"The bone &amp; joint journal","id":"ITEM-36","issue":"3","issued":{"date-parts":[["2019"]]},"language":"English","note":"Cited By :1\n\nExport Date: 11 September 2020","page":"288-296","publisher":"NLM (Medline)","publisher-place":"Medical University of Vienna, Department of Orthopaedics and Trauma Surgery, Vienna, Austria","title":"Performance of automated multiplex polymerase chain reaction (mPCR) using synovial fluid in the diagnosis of native joint septic arthritis in adults","type":"article-journal","volume":"101-B"},"uris":["http://www.mendeley.com/documents/?uuid=2909b85a-aa52-4e1f-ad80-8b97dac7aaf6"]},{"id":"ITEM-37","itemData":{"DOI":"10.1016/j.jbspin.2020.03.009","ISSN":"17787254","PMID":"32234547","abstract":"Objective: To evaluate the diagnostic performance of the synovial lactate, glucose and lactate/glucose ratio assay for the diagnosis of septic arthritis. Methods: In this monocentric cross-sectional study, synovial fluids were prospectively obtained from patients with acute joint effusion (&lt;30 days) on native joint. Septic arthritis was defined using Newman's criteria. To evaluate diagnostic performance, Receiver Operating Characteristic (ROC) curves with Area under the curve (AUC), Sensitivities (Se), Specificities (Sp), LR+ their 95% confidence intervals were calculated. Synovial fluid cultures with gram staining, crystal analyses, synovial fluid white blood cell counts (WBC), lactate and glucose assays were performed. Results: A total of 233 synovial fluids were included. 25 patients had septic arthritis and 208 had non-septic arthritis (104 crystal-induced arthritis, 15 RA, 8 SpA, 6 reactive arthritis, and 75 acute arthritis of undifferentiated origin). Synovial lactate/glucose ratio performed higher than the synovial lactate or glucose assay separately (AUC: 0.859 [0.772–0.945]). Best synovial lactate/glucose ratio threshold to differentiate septic arthritis from non-septic arthritis was 5 Se 52% [0.34–0.7], Sp 98.1% [0.95–0.99], LR+ 27.0[9.50–76.00]). Conclusion: The diagnostic performance of synovial lactate/glucose allows septic arthritis to be effectively and very quickly distinguished from other types of arthritis.","author":[{"dropping-particle":"","family":"Berthoud","given":"Olivia","non-dropping-particle":"","parse-names":false,"suffix":""},{"dropping-particle":"","family":"Coiffier","given":"Guillaume","non-dropping-particle":"","parse-names":false,"suffix":""},{"dropping-particle":"","family":"Albert","given":"Jean David","non-dropping-particle":"","parse-names":false,"suffix":""},{"dropping-particle":"","family":"Gougeon-Jolivet","given":"Anne","non-dropping-particle":"","parse-names":false,"suffix":""},{"dropping-particle":"","family":"Goussault","given":"Claire","non-dropping-particle":"","parse-names":false,"suffix":""},{"dropping-particle":"","family":"Bendavid","given":"Claude","non-dropping-particle":"","parse-names":false,"suffix":""},{"dropping-particle":"","family":"Guggenbuhl","given":"Pascal","non-dropping-particle":"","parse-names":false,"suffix":""}],"container-title":"Joint Bone Spine","id":"ITEM-37","issued":{"date-parts":[["2020","3","29"]]},"publisher":"Elsevier Masson SAS","title":"Performance of a new rapid diagnostic test the lactate/glucose ratio of synovial fluid for the diagnosis of septic arthritis","type":"article-journal"},"uris":["http://www.mendeley.com/documents/?uuid=d94cd54e-c8c0-32df-85f3-b4b01887c2bf"]},{"id":"ITEM-38","itemData":{"DOI":"10.1016/j.jemermed.2020.06.068","ISSN":"07364679 (ISSN)","abstract":"Background: Adult septic arthritis can be challenging to differentiate from other causes of acute joint pain. The diagnostic accuracy of synovial lactate and polymerase chain reaction (PCR) remains uncertain. Objective: Our aim was to quantify the diagnostic accuracy of synovial lactate, PCR, and clinical evaluation for adults with possible septic arthritis in the emergency department (ED). Methods: We report a prospective sampling of ED patients aged ≥ 18 years with knee symptoms concerning for septic arthritis. Clinicians and research assistants independently performed history and physical examination. Serum and synovial laboratory testing was ordered at the discretion of the clinician. We analyzed frozen synovial fluid specimens for L- and D-lactate and PCR. The criterion standard for septic arthritis was bacterial growth on synovial culture and treated by consultants with operative drainage, prolonged antibiotics, or both. Diagnostic accuracy measures included sensitivity, specificity, likelihood ratios, interval likelihood ratios, and receiver operating characteristic area under the curve. Results: Seventy-one patients were included with septic arthritis prevalence of 7%. No finding on history or physical examination accurately ruled in or ruled out septic arthritis. Synovial L- and D-lactate and PCR were inaccurate for the diagnosis of septic arthritis. Synovial white blood cell count and synovial Gram stain most accurately rule in and rule out septic arthritis. Conclusions: Septic arthritis prevalence in ED adults is lower than reported previously. History and physical examination, synovial lactate, and PCR are inadequate for the diagnosis of septic arthritis. Synovial white blood cell count and Gram stain are the most accurate tests available for septic arthritis. © 2020 Elsevier Inc.","author":[{"dropping-particle":"","family":"Carpenter","given":"C R","non-dropping-particle":"","parse-names":false,"suffix":""},{"dropping-particle":"","family":"Vandenberg","given":"J","non-dropping-particle":"","parse-names":false,"suffix":""},{"dropping-particle":"","family":"Solomon","given":"M","non-dropping-particle":"","parse-names":false,"suffix":""},{"dropping-particle":"","family":"McAndrew","given":"C","non-dropping-particle":"","parse-names":false,"suffix":""},{"dropping-particle":"","family":"Lane","given":"M A","non-dropping-particle":"","parse-names":false,"suffix":""},{"dropping-particle":"","family":"Burnham","given":"C.-A.","non-dropping-particle":"","parse-names":false,"suffix":""},{"dropping-particle":"","family":"Scott","given":"M","non-dropping-particle":"","parse-names":false,"suffix":""},{"dropping-particle":"","family":"Farnsworth","given":"C","non-dropping-particle":"","parse-names":false,"suffix":""}],"container-title":"Journal of Emergency Medicine","id":"ITEM-38","issued":{"date-parts":[["2020"]]},"language":"English","note":"Export Date: 11 September 2020\n\nCODEN: JEMMD\n\nCorrespondence Address: Carpenter, C.R.; Department of Emergency Medicine, Washington University in St. Louis School of Medicine, Emergency Care Research Core, Campus Box 8072, 660 S. Euclid Avenue, United States","publisher":"Elsevier USA","publisher-place":"Department of Emergency Medicine, Washington University in St. Louis School of Medicine, Emergency Care Research Core, St. Louis, MO, United States","title":"Diagnostic Accuracy of Synovial Lactate, Polymerase Chain Reaction, or Clinical Examination for Suspected Adult Septic Arthritis","type":"article-journal"},"uris":["http://www.mendeley.com/documents/?uuid=2b97f895-9d6f-45cb-b95e-b6ba62b72c53"]},{"id":"ITEM-39","itemData":{"DOI":"10.4081/or.2019.8156","ISSN":"20358237 (ISSN)","abstract":"To evaluate the sensitivity and specificity of Gram staining of synovial fluid aspirated from native joints suspected to be infected, we reviewed results of synovial fluid Gram stain and cultures. The sensitivity and specificity of the synovial Gram stain were then calculated. From the 1067 consecutive synovial fluid samples evaluated, 830 samples fulfilled the set criteria. From these 830 synovial fluid samples, organisms were detected by culture technique in only 100 samples; most of which were Gram-positive bacteria (78%). The other 22% comprised Gram-negative bacteria, Fungi and a mixture of growth. Of these, concomitant Gram stain test revealed sensitivity and specificity of 17.0% and 99.7% respectively. Our study demonstrates that the Gram stain technique has low sensitivity in detecting organisms in presumed native joint infections. Our findings demonstrate that the Gram stain test is an unreliable investigation in diagnosing native joint infections. Â© the Author(s), 2019.","author":[{"dropping-particle":"","family":"Gbejuade","given":"H","non-dropping-particle":"","parse-names":false,"suffix":""},{"dropping-particle":"","family":"Elsakka","given":"M","non-dropping-particle":"","parse-names":false,"suffix":""},{"dropping-particle":"","family":"Cutler","given":"L","non-dropping-particle":"","parse-names":false,"suffix":""}],"container-title":"Orthopedic Reviews","id":"ITEM-39","issue":"4","issued":{"date-parts":[["2019"]]},"language":"English","note":"Export Date: 11 September 2020\n\nCorrespondence Address: Gbejuade, H.; University Hospitals of Leicester General Hospital, Gwendolen Rd, United Kingdom; email: gbej1@yahoo.com","page":"175-178","publisher":"Page Press Publications","publisher-place":"University Hospitals of Leicester, United Kingdom","title":"How well does synovial fluid gram staining correlate with cultures in native joint infections?","type":"article-journal","volume":"11"},"uris":["http://www.mendeley.com/documents/?uuid=fa22956c-4d36-4927-94c0-13a37c7b93a6"]},{"id":"ITEM-40","itemData":{"DOI":"10.1186/s42358-020-0115-3","ISSN":"25233106 (ISSN)","abstract":"Background: The current diagnostic cornerstone for septic arthritis contains gram stains, bacterial culture, and cell count with a differential of aspirated synovial fluid. Recently, a synovial leukocyte esterase (LE) test has been used for diagnosing septic arthritis. Since this test measures the esterase activity of leukocytes, there is always a dilemma for using this test in patients with inflammatory arthritis. Methods: We collected the synovial fluid specimens as part of the general diagnostic protocol for patients suspected of Juvenile Idiopathic Arthritis (JIA) or Septic Arthritis (SA). Each group included 34 patients. We compared the result of the synovial LE test with the result of the culture of each patient. Results: The mean ages of patients were 64.14 ± 31.27 and 50.88 ± 23.19 months in the JIA group and septic arthritis group, respectively. The LE test results were positive in 30 specimens, trace in 3 and negative in one in the first-time test and were positive in 31 specimens and trace in 3 in the second-time test, while it was negative in all patients with JIA. Hence, the sensitivity of the synovial LE test was 80.8%, the specificity, PPV, and NPV were 78.6, 70.0, 86.8% respectively based on a positive culture. Conclusion: The leukocyte esterase strip test can be used as a rapid, bedside method for diagnosing or excluding bacterial infections in different body fluids. The synovial LE test can be used as an accurate test to rapidly rule in or out an acute articular bacterial infection, even in patients with concurrent inflammatory arthritis. © 2020 The Author(s).","author":[{"dropping-particle":"","family":"Hassas Yeganeh","given":"M","non-dropping-particle":"","parse-names":false,"suffix":""},{"dropping-particle":"","family":"Talaei","given":"M","non-dropping-particle":"","parse-names":false,"suffix":""},{"dropping-particle":"","family":"Bazzaz","given":"A E","non-dropping-particle":"","parse-names":false,"suffix":""},{"dropping-particle":"","family":"Rahmani","given":"K","non-dropping-particle":"","parse-names":false,"suffix":""},{"dropping-particle":"","family":"Sinaei","given":"R","non-dropping-particle":"","parse-names":false,"suffix":""},{"dropping-particle":"","family":"Fathi","given":"M","non-dropping-particle":"","parse-names":false,"suffix":""},{"dropping-particle":"","family":"Shiari","given":"R","non-dropping-particle":"","parse-names":false,"suffix":""},{"dropping-particle":"","family":"Hosseinzadeh","given":"H","non-dropping-particle":"","parse-names":false,"suffix":""}],"container-title":"Advances in Rheumatology","id":"ITEM-40","issue":"1","issued":{"date-parts":[["2020"]]},"language":"English","note":"Export Date: 11 September 2020\n\nCorrespondence Address: Hosseinzadeh, H.; Orthopedic Research Group, School of Osteopathic Medicine, Rowan University, 201 S Broadway, United States; email: Hamid@rowan.edu","publisher":"BioMed Central Ltd.","publisher-place":"Mofid Clinical Research Development Center, SBMU, Tehran, Iran","title":"Determination of diagnostic value (validity) leukocyte esterase (urine dipstick strip) in differentiating inflammatory arthritis from bacterial arthritis","type":"article-journal","volume":"60"},"uris":["http://www.mendeley.com/documents/?uuid=b185ea28-bc37-4156-91cd-881a557e5fe7"]}],"mendeley":{"formattedCitation":"[15–54]","plainTextFormattedCitation":"[15–54]","previouslyFormattedCitation":"[15–54]"},"properties":{"noteIndex":0},"schema":"https://github.com/citation-style-language/schema/raw/master/csl-citation.json"}</w:instrText>
      </w:r>
      <w:r w:rsidR="008842B6">
        <w:fldChar w:fldCharType="separate"/>
      </w:r>
      <w:r w:rsidR="004259EF" w:rsidRPr="004259EF">
        <w:rPr>
          <w:noProof/>
        </w:rPr>
        <w:t>[15–54]</w:t>
      </w:r>
      <w:r w:rsidR="008842B6">
        <w:fldChar w:fldCharType="end"/>
      </w:r>
      <w:r>
        <w:t xml:space="preserve">; serum markers were investigated in </w:t>
      </w:r>
      <w:r w:rsidR="008842B6">
        <w:t>seven</w:t>
      </w:r>
      <w:r>
        <w:t xml:space="preserve"> studies</w:t>
      </w:r>
      <w:r w:rsidR="008842B6">
        <w:t xml:space="preserve"> </w:t>
      </w:r>
      <w:r w:rsidR="008842B6">
        <w:fldChar w:fldCharType="begin" w:fldLock="1"/>
      </w:r>
      <w:r w:rsidR="002E1F7C">
        <w:instrText>ADDIN CSL_CITATION {"citationItems":[{"id":"ITEM-1","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1","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id":"ITEM-2","itemData":{"DOI":"10.1136/emj.2006.037929","author":[{"dropping-particle":"","family":"Li  Cassidy, C., Chang, C., Gharib, S., Torres, J.","given":"S F","non-dropping-particle":"","parse-names":false,"suffix":""}],"container-title":"Emergency Medicine Journal","id":"ITEM-2","issue":"2 PG  -","issued":{"date-parts":[["2007"]]},"note":"Mrinalini Dey (2019-07-07 03:06:04)(Included): confirmed;","title":"Diagnostic utility of laboratory tests in septic arthritis","type":"article-journal","volume":"24"},"uris":["http://www.mendeley.com/documents/?uuid=96e975a9-035f-43ea-b817-00f0cf0ef488"]},{"id":"ITEM-3","itemData":{"abstract":"OBJECTIVESSeptic and gouty arthritis show the same clinical symptoms, but septic arthritis is an orthopedic emergency and needs immediate surgical intervention, whereas a systemic drug therapy is needed in acute gouty arthritis. The aim of this study was to investigate which inflammatory markers allow an accurate differentiation of septic and gouty arthritis.DESIGN AND METHODSThis was a retrospective examination of serum markers (peripheral white blood cells, C-reactive Protein and uric acid) and inflammatory markers in the synovial fluid (lactate, glucose, uric acid, lactate dehydrogenase, synovial fluid white blood cell count, total protein, and interleukin-6) in 53 patients with culture-verified septic arthritis and 29 with gouty arthritis. Receiver-Operating-Characteristic-curves with corresponding Area under the curve (AUC), sensitivity, specificity, likelihood-ratio and interval likelihood-ratios were calculated to define the diagnostic potential of the inflammatory markers.RESULTSSynovial lactate showed the greatest diagnostic potential (AUC = 0.901, sensitivity = 89.5%, specificity = 77.3%, negative likelihood-ratio = 0.14) followed by synovial glucose (AUC=0.853) and synovial uric acid (AUC = 0.841).CONCLUSIONSLactate in the synovial fluid has excellent diagnostic potential to differ septic arthritis from gouty arthritis. Synovial lactate levels above 10 mmol/L almost proofed septic arthritis, lactate levels lower than 4.3 mmol/L make it very unlikely.","author":[{"dropping-particle":"","family":"Lenski","given":"Markus","non-dropping-particle":"","parse-names":false,"suffix":""},{"dropping-particle":"","family":"Scherer","given":"Michael A","non-dropping-particle":"","parse-names":false,"suffix":""}],"container-title":"Clinical biochemistry","id":"ITEM-3","issue":"1-2 PG  - 49-55","issued":{"date-parts":[["2014"]]},"note":"Mrinalini Dey (2019-07-07 03:49:19)(Included): confirmed;","page":"49-55","title":"Analysis of synovial inflammatory markers to differ infectious from gouty arthritis","type":"article-journal","volume":"47"},"uris":["http://www.mendeley.com/documents/?uuid=a1f4b075-41de-4d2f-bd84-9d446f876927"]},{"id":"ITEM-4","itemData":{"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 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4","issue":"4 PG  - 1075-1080","issued":{"date-parts":[["2014"]]},"page":"1075-1080","title":"Procalcitonin levels in fresh serum and fresh synovial fluid for the differential diagnosis of knee septic arthritis from rheumatoid arthritis, osteoarthritis and gouty arthritis","type":"article-journal","volume":"8"},"uris":["http://www.mendeley.com/documents/?uuid=b338ad9a-59ff-4793-9cd8-10fee7718a0f"]},{"id":"ITEM-5","itemData":{"abstract":"OBJECTIVETo determine the sensitivity and specificity of clinical and laboratory signs for the diagnosis of septic arthritis (SA). Patients and methods This prospective study included all adult patients with suspected SA seen in the emergency department or rheumatology department at the University Hospital, Clermont-Ferrand, France, over a period of 18 months.RESULTSIn total, 105 patients with suspected SA were included, 38 (36%) presenting with SA (29 [28%] with bacteriologically documented SA). In the univariate analysis, chills (p=0.015), gradual onset (p=0.04), local redness (p=0.01), as well as an entry site for infection (p=0.01) were most often identified in SA. A history of crystal-induced arthritis (p=0.004) was more frequent in non-SA cases. An erythrocyte sedimentation rate (ESR)&gt;50 mm (p=0.005), a C-reactive protein (CRP) level &gt;100 mg/L (p=0.019), and radiological signs suggestive of SA (p=0.001) were more frequent in the SA cases. Synovial fluid appearance: purulent (p50,000/μL (p &lt; 0.001), differentiated between SA and non-SA. In multivariate analysis, only chills (odds ration [OR]=4.7, 95% confidence interval [CI] 1.3-17.1), a history of crystal-induced arthritis (OR=0.09, 95% CI 0.01-0.9), purulent appearance of the joint fluid (OR=8.4, 95% CI 2.4-28.5), synovial WBC count &gt;50,000/mm3 (OR=6.8, 95% CI 1.3-36), and radiological findings (OR=7.1, 95% CI 13-37.9) remained significant.CONCLUSIONNo clinical sign or laboratory test (excluding bacteriological test), taken alone, is conclusive for the differentiation between SA and non-SA, but the association of several signs, notably chills, history of crystal-induced arthritis, radiological findings, and the appearance and cellularity of joint fluid may be suggestive.","author":[{"dropping-particle":"","family":"Couderc","given":"Marion","non-dropping-particle":"","parse-names":false,"suffix":""},{"dropping-particle":"","family":"Pereira","given":"Bruno","non-dropping-particle":"","parse-names":false,"suffix":""},{"dropping-particle":"","family":"Mathieu","given":"Sylvain","non-dropping-particle":"","parse-names":false,"suffix":""},{"dropping-particle":"","family":"Schmidt","given":"Jeannot","non-dropping-particle":"","parse-names":false,"suffix":""},{"dropping-particle":"","family":"Lesens","given":"Olivier","non-dropping-particle":"","parse-names":false,"suffix":""},{"dropping-particle":"","family":"Bonnet","given":"Richard","non-dropping-particle":"","parse-names":false,"suffix":""},{"dropping-particle":"","family":"Soubrier","given":"Martin","non-dropping-particle":"","parse-names":false,"suffix":""},{"dropping-particle":"","family":"Dubost","given":"Jean-Jacques","non-dropping-particle":"","parse-names":false,"suffix":""}],"container-title":"CJEM","id":"ITEM-5","issue":"4 PG  - 403-410","issued":{"date-parts":[["2015"]]},"note":"Mrinalini Dey (2019-07-07 01:01:19)(Included): confirmed;","page":"403-410","title":"Predictive value of the usual clinical signs and laboratory tests in the diagnosis of septic arthritis","type":"article-journal","volume":"17"},"uris":["http://www.mendeley.com/documents/?uuid=2d5ae2c4-09be-4923-a493-1a5eade11726"]},{"id":"ITEM-6","itemData":{"DOI":"10.1016/j.jbspin.2018.04.008","ISSN":"1297319X (ISSN)","author":[{"dropping-particle":"","family":"Couderc","given":"M","non-dropping-particle":"","parse-names":false,"suffix":""},{"dropping-particle":"","family":"Peyrode","given":"C","non-dropping-particle":"","parse-names":false,"suffix":""},{"dropping-particle":"","family":"Pereira","given":"B","non-dropping-particle":"","parse-names":false,"suffix":""},{"dropping-particle":"","family":"Miot-Noirault","given":"E","non-dropping-particle":"","parse-names":false,"suffix":""},{"dropping-particle":"","family":"Mathieu","given":"S","non-dropping-particle":"","parse-names":false,"suffix":""},{"dropping-particle":"","family":"Soubrier","given":"M","non-dropping-particle":"","parse-names":false,"suffix":""},{"dropping-particle":"","family":"Dubost","given":"J.-J.","non-dropping-particle":"","parse-names":false,"suffix":""}],"container-title":"Joint Bone Spine","id":"ITEM-6","issue":"2","issued":{"date-parts":[["2019"]]},"language":"English","note":"Cited By :5\n\nExport Date: 11 September 2020\n\nCODEN: JBSPF\n\nCorrespondence Address: Couderc, M.; Rheumatology department, Clermont-Ferrand university hospital, place Henri-Dunant, France","page":"261-262","publisher":"Elsevier Masson SAS","publisher-place":"Rheumatology department, Clermont-Ferrand university hospital, place Henri-Dunant, Clermont-Ferrand, 63000, France","title":"Comparison of several biomarkers (MMP-2, MMP-9, the MMP-9 inhibitor TIMP-1, CTX-II, calprotectin, and COMP) in the synovial fluid and serum of patients with and without septic arthritis","type":"article-journal","volume":"86"},"uris":["http://www.mendeley.com/documents/?uuid=f4a1cf0b-b5d4-4a32-b230-3bfdb54a77a0"]},{"id":"ITEM-7","itemData":{"DOI":"10.14423/SMJ.0000000000000927","ISSN":"00384348 (ISSN)","abstract":"Objectives The objective of this study was to establish whether C-reactive protein (CRP) could be used to predict native joint septic arthritis (SA) in the adult population. Methods All patients who underwent native joint aspiration in accident and emergency settings between April 2012 and September 2016 were identified from laboratory microbiology records. Patients were divided into three groups for analysis: patients with SA, patients with crystal arthropathy, and patients with normal or osteo/inflammatory arthritic joints. Results Fifteen patients (7.9%) were deemed to have SA, 18 patients had crystal arthropathy (9.5%), and 157 patients (82.6%) were deemed to have normal or osteo/inflammatory arthritic joints. All of the patients with CRP &gt;200 mg/L had SA. Patients with CRP 90 to 200 mg/L had a mix of crystal arthropathy and SA, and patients with CRP &lt;90 mg/L had either normal or osteo/inflammatory arthritic joints or crystal arthropathy. The mean CRP in patients with a normal or osteo/inflammatory arthritic joint was 25 mg/L. This was compared with 100 mg/L (P ≤ 0.001) in patients with crystal arthropathy and 308 mg/L (P ≤ 0.001) in patients with SA. Conclusions We demonstrated CRP to be a reliable independent marker to help differentiate among SA, crystal arthropathy, and normal/arthritic joints in an adult population. No patients with CRP &lt;90 mg/L had SA. © 2019 by The Southern Medical Association.","author":[{"dropping-particle":"","family":"Thornton","given":"L","non-dropping-particle":"","parse-names":false,"suffix":""},{"dropping-particle":"","family":"Ormsby","given":"N","non-dropping-particle":"","parse-names":false,"suffix":""},{"dropping-particle":"","family":"Allgar","given":"V","non-dropping-particle":"","parse-names":false,"suffix":""},{"dropping-particle":"","family":"Thomas","given":"G","non-dropping-particle":"","parse-names":false,"suffix":""}],"container-title":"Southern Medical Journal","id":"ITEM-7","issue":"2","issued":{"date-parts":[["2019"]]},"language":"English","note":"Cited By :1\n\nExport Date: 11 September 2020\n\nCODEN: SMJOA\n\nCorrespondence Address: Thornton, L.; Arrowe Park HospitalUnited Kingdom; email: luke.thornton@doctors.org.uk","page":"108-111","publisher":"Lippincott Williams and Wilkins","publisher-place":"Arrowe Park Hospital, Wirral, CH49 5PE, United Kingdom","title":"Can C-Reactive Protein Be Used to Predict Acute Septic Arthritis in the Adult Population?","type":"article-journal","volume":"112"},"uris":["http://www.mendeley.com/documents/?uuid=540bdae1-41d3-464d-9cb7-4a680ba7b3e7"]}],"mendeley":{"formattedCitation":"[20,25,38,39,51,52,55]","plainTextFormattedCitation":"[20,25,38,39,51,52,55]","previouslyFormattedCitation":"[20,25,38,39,51,52,55]"},"properties":{"noteIndex":0},"schema":"https://github.com/citation-style-language/schema/raw/master/csl-citation.json"}</w:instrText>
      </w:r>
      <w:r w:rsidR="008842B6">
        <w:fldChar w:fldCharType="separate"/>
      </w:r>
      <w:r w:rsidR="004259EF" w:rsidRPr="004259EF">
        <w:rPr>
          <w:noProof/>
        </w:rPr>
        <w:t>[20,25,38,39,51,52,55]</w:t>
      </w:r>
      <w:r w:rsidR="008842B6">
        <w:fldChar w:fldCharType="end"/>
      </w:r>
      <w:r>
        <w:t xml:space="preserve">. Markers and thresholds are summarised in Supplementary Table </w:t>
      </w:r>
      <w:r w:rsidR="004717CB">
        <w:t>1.</w:t>
      </w:r>
      <w:r w:rsidR="00C43B0A">
        <w:t xml:space="preserve"> </w:t>
      </w:r>
      <w:r w:rsidR="00593AFE" w:rsidRPr="005D06DA">
        <w:rPr>
          <w:rStyle w:val="gnkrckgcmrb"/>
          <w:rFonts w:cstheme="minorHAnsi"/>
        </w:rPr>
        <w:t>Most markers had been tested at multiple potential diagnostic thresholds, yielding a total of 27 serum markers and 156 SF markers.</w:t>
      </w:r>
    </w:p>
    <w:p w14:paraId="293D615C" w14:textId="77777777" w:rsidR="000855A9" w:rsidRDefault="00E23DE8" w:rsidP="00E40B5D">
      <w:r>
        <w:t>The</w:t>
      </w:r>
      <w:r w:rsidR="00F01CB8">
        <w:t xml:space="preserve"> following </w:t>
      </w:r>
      <w:r>
        <w:t xml:space="preserve">serum markers </w:t>
      </w:r>
      <w:r w:rsidR="00F01CB8">
        <w:t xml:space="preserve">were studied: pro-calcitonin, ESR, CRP, WBC, uric acid, </w:t>
      </w:r>
      <w:r w:rsidR="00F01CB8" w:rsidRPr="00F01CB8">
        <w:t>TIMP-1</w:t>
      </w:r>
      <w:r w:rsidR="00F01CB8">
        <w:t xml:space="preserve">, </w:t>
      </w:r>
      <w:r w:rsidR="00F01CB8" w:rsidRPr="00F01CB8">
        <w:t>CTX-II</w:t>
      </w:r>
      <w:r w:rsidR="00F01CB8">
        <w:t>, calprotectin. Of these, pro-calcitonin, ESR and CRP and uric acid were tested at multiple thresholds in serum. While serum pro-calcitonin was noted to have excellent specificity (up to a value of 1), sensitivity was noted to be poor (</w:t>
      </w:r>
      <w:r w:rsidR="00F01CB8" w:rsidRPr="00F01CB8">
        <w:t>0.087</w:t>
      </w:r>
      <w:r w:rsidR="00F01CB8">
        <w:t>-</w:t>
      </w:r>
      <w:r w:rsidR="00F01CB8" w:rsidRPr="00F01CB8">
        <w:t>0.727</w:t>
      </w:r>
      <w:r w:rsidR="00F01CB8">
        <w:t xml:space="preserve">), with an additional study concluding a sensitivity of 0 for procalcitonin at a serum value </w:t>
      </w:r>
      <w:r w:rsidR="00F01CB8" w:rsidRPr="00F01CB8">
        <w:t>10μg/l</w:t>
      </w:r>
      <w:r w:rsidR="00F01CB8">
        <w:t xml:space="preserve">. </w:t>
      </w:r>
      <w:r w:rsidR="00946DBA">
        <w:t xml:space="preserve">CRP and ESR were conversely noted to have good sensitivity at multiple thresholds, with poor specificity. Of the remaining markers, </w:t>
      </w:r>
      <w:r w:rsidR="00946DBA" w:rsidRPr="00F01CB8">
        <w:t>TIMP-1</w:t>
      </w:r>
      <w:r w:rsidR="00946DBA">
        <w:t xml:space="preserve"> and </w:t>
      </w:r>
      <w:r w:rsidR="00946DBA" w:rsidRPr="00F01CB8">
        <w:t>CTX-II</w:t>
      </w:r>
      <w:r w:rsidR="00946DBA">
        <w:t xml:space="preserve"> had high specificity (0.94 and 0.89 respectively) with poor sensitivity (0.57 and 0.61 respectively), with calprotectin having moderately good values for both (sensitivity 0.65, specificity 0.77).</w:t>
      </w:r>
    </w:p>
    <w:p w14:paraId="7A443AC1" w14:textId="046B7392" w:rsidR="00182C85" w:rsidRDefault="00AB0D28" w:rsidP="00E40B5D">
      <w:pPr>
        <w:rPr>
          <w:rStyle w:val="gnkrckgcmrb"/>
          <w:rFonts w:cstheme="minorHAnsi"/>
        </w:rPr>
      </w:pPr>
      <w:r>
        <w:t xml:space="preserve">There were a </w:t>
      </w:r>
      <w:r w:rsidR="00593AFE">
        <w:t xml:space="preserve">far </w:t>
      </w:r>
      <w:r>
        <w:t xml:space="preserve">greater number of synovial fluid than serum markers tested for the differentiation of septic from non-septic arthritis. </w:t>
      </w:r>
      <w:r w:rsidR="00641780">
        <w:t>Due to heterogeneity of study design, outcomes and diagnostic thresholds, meta-analysis was possible for only eight tests</w:t>
      </w:r>
      <w:r>
        <w:t xml:space="preserve"> in synovial fluid</w:t>
      </w:r>
      <w:r w:rsidR="005D06DA">
        <w:t xml:space="preserve">, all </w:t>
      </w:r>
      <w:r w:rsidR="00641780">
        <w:t xml:space="preserve">differentiating septic from non-septic joints. Results (pooled sensitivity, specificity and AUC) are summarised in Table </w:t>
      </w:r>
      <w:r w:rsidR="00F17428">
        <w:t>3</w:t>
      </w:r>
      <w:r w:rsidR="00182C85">
        <w:t xml:space="preserve"> and Figure </w:t>
      </w:r>
      <w:r w:rsidR="004717CB">
        <w:t>2</w:t>
      </w:r>
      <w:r w:rsidR="00182C85">
        <w:t xml:space="preserve">. All tests were conducted in synovial fluid, with the following markers investigated: glucose, lactate, </w:t>
      </w:r>
      <w:r w:rsidR="00182C85">
        <w:rPr>
          <w:rStyle w:val="gnkrckgcmrb"/>
          <w:rFonts w:cstheme="minorHAnsi"/>
        </w:rPr>
        <w:t>l</w:t>
      </w:r>
      <w:r w:rsidR="00182C85" w:rsidRPr="0072447C">
        <w:rPr>
          <w:rStyle w:val="gnkrckgcmrb"/>
          <w:rFonts w:cstheme="minorHAnsi"/>
        </w:rPr>
        <w:t>eukocyte esterase</w:t>
      </w:r>
      <w:r w:rsidR="00182C85">
        <w:rPr>
          <w:rStyle w:val="gnkrckgcmrb"/>
          <w:rFonts w:cstheme="minorHAnsi"/>
        </w:rPr>
        <w:t>, polymorphonucleocytes</w:t>
      </w:r>
      <w:r w:rsidR="00467887">
        <w:rPr>
          <w:rStyle w:val="gnkrckgcmrb"/>
          <w:rFonts w:cstheme="minorHAnsi"/>
        </w:rPr>
        <w:t xml:space="preserve"> (PMNs)</w:t>
      </w:r>
      <w:r w:rsidR="00182C85">
        <w:rPr>
          <w:rStyle w:val="gnkrckgcmrb"/>
          <w:rFonts w:cstheme="minorHAnsi"/>
        </w:rPr>
        <w:t xml:space="preserve">, pro-calcitonin, tumour necrosis factor-α (TNFα), </w:t>
      </w:r>
      <w:r w:rsidR="00771663">
        <w:rPr>
          <w:rStyle w:val="gnkrckgcmrb"/>
          <w:rFonts w:cstheme="minorHAnsi"/>
        </w:rPr>
        <w:t>WCC</w:t>
      </w:r>
      <w:r w:rsidR="00182C85">
        <w:rPr>
          <w:rStyle w:val="gnkrckgcmrb"/>
          <w:rFonts w:cstheme="minorHAnsi"/>
        </w:rPr>
        <w:t xml:space="preserve">. </w:t>
      </w:r>
      <w:r>
        <w:rPr>
          <w:rStyle w:val="gnkrckgcmrb"/>
          <w:rFonts w:cstheme="minorHAnsi"/>
        </w:rPr>
        <w:t>Overall, of these tests, leukocyte esterase had the highest pooled sensitivity (</w:t>
      </w:r>
      <w:r w:rsidR="00593AFE" w:rsidRPr="0072447C">
        <w:rPr>
          <w:rStyle w:val="gnkrckgcgsb"/>
          <w:rFonts w:cstheme="minorHAnsi"/>
          <w:color w:val="000000"/>
          <w:bdr w:val="none" w:sz="0" w:space="0" w:color="auto" w:frame="1"/>
        </w:rPr>
        <w:t xml:space="preserve">0.94 </w:t>
      </w:r>
      <w:r w:rsidR="00593AFE">
        <w:rPr>
          <w:rStyle w:val="gnkrckgcgsb"/>
          <w:rFonts w:cstheme="minorHAnsi"/>
          <w:color w:val="000000"/>
          <w:bdr w:val="none" w:sz="0" w:space="0" w:color="auto" w:frame="1"/>
        </w:rPr>
        <w:t>[</w:t>
      </w:r>
      <w:r w:rsidR="00593AFE" w:rsidRPr="0072447C">
        <w:rPr>
          <w:rStyle w:val="gnkrckgcgsb"/>
          <w:rFonts w:cstheme="minorHAnsi"/>
          <w:color w:val="000000"/>
          <w:bdr w:val="none" w:sz="0" w:space="0" w:color="auto" w:frame="1"/>
        </w:rPr>
        <w:t>0.70, 0.99</w:t>
      </w:r>
      <w:r w:rsidR="00593AFE">
        <w:rPr>
          <w:rStyle w:val="gnkrckgcgsb"/>
          <w:rFonts w:cstheme="minorHAnsi"/>
          <w:color w:val="000000"/>
          <w:bdr w:val="none" w:sz="0" w:space="0" w:color="auto" w:frame="1"/>
        </w:rPr>
        <w:t>]) with good pooled specificity (</w:t>
      </w:r>
      <w:r w:rsidR="00593AFE" w:rsidRPr="0072447C">
        <w:rPr>
          <w:rStyle w:val="gnkrckgcgsb"/>
          <w:rFonts w:cstheme="minorHAnsi"/>
          <w:color w:val="000000"/>
          <w:bdr w:val="none" w:sz="0" w:space="0" w:color="auto" w:frame="1"/>
        </w:rPr>
        <w:t xml:space="preserve">0.74 </w:t>
      </w:r>
      <w:r w:rsidR="00593AFE">
        <w:rPr>
          <w:rStyle w:val="gnkrckgcgsb"/>
          <w:rFonts w:cstheme="minorHAnsi"/>
          <w:color w:val="000000"/>
          <w:bdr w:val="none" w:sz="0" w:space="0" w:color="auto" w:frame="1"/>
        </w:rPr>
        <w:t>[</w:t>
      </w:r>
      <w:r w:rsidR="00593AFE" w:rsidRPr="0072447C">
        <w:rPr>
          <w:rStyle w:val="gnkrckgcgsb"/>
          <w:rFonts w:cstheme="minorHAnsi"/>
          <w:color w:val="000000"/>
          <w:bdr w:val="none" w:sz="0" w:space="0" w:color="auto" w:frame="1"/>
        </w:rPr>
        <w:t>0.67, 0.81</w:t>
      </w:r>
      <w:r w:rsidR="00593AFE">
        <w:rPr>
          <w:rStyle w:val="gnkrckgcgsb"/>
          <w:rFonts w:cstheme="minorHAnsi"/>
          <w:color w:val="000000"/>
          <w:bdr w:val="none" w:sz="0" w:space="0" w:color="auto" w:frame="1"/>
        </w:rPr>
        <w:t xml:space="preserve">]). </w:t>
      </w:r>
    </w:p>
    <w:p w14:paraId="268F0177" w14:textId="77777777" w:rsidR="00182C85" w:rsidRDefault="00771663" w:rsidP="00182C85">
      <w:pPr>
        <w:pStyle w:val="Heading2"/>
      </w:pPr>
      <w:r>
        <w:t>Differentiation of crystal from non-crystal arthritis</w:t>
      </w:r>
    </w:p>
    <w:p w14:paraId="5737F5BD" w14:textId="210F5327" w:rsidR="00182C85" w:rsidRPr="00182C85" w:rsidRDefault="00771663" w:rsidP="00182C85">
      <w:r>
        <w:t>Two studies investigated</w:t>
      </w:r>
      <w:r w:rsidR="0011447E">
        <w:t xml:space="preserve"> synovial fluid </w:t>
      </w:r>
      <w:r>
        <w:t xml:space="preserve"> biomarkers for the exclusion of gout</w:t>
      </w:r>
      <w:r w:rsidR="00790A60">
        <w:t xml:space="preserve"> </w:t>
      </w:r>
      <w:r w:rsidR="00790A60">
        <w:fldChar w:fldCharType="begin" w:fldLock="1"/>
      </w:r>
      <w:r w:rsidR="002E1F7C">
        <w:instrText>ADDIN CSL_CITATION {"citationItems":[{"id":"ITEM-1","itemData":{"abstract":"Examination of urate crystal in synovial fluid (SF) remains the gold standard for diagnosis of gout, but is not universally available. SF uric acid (UA) level may be measured by the uricase method with an automated analyzer. The present study aimed to evaluate the utility of SF to serum UA ratio (SSR) for diagnosis of gout. A cross-sectional study was conducted at the National Center for Rheumatic Diseases, Nepal. Patients presenting with acute (&lt;1 day) joint pain and/or swelling were included. Aspiration was performed in all patients and fluid was subjected to testing for urate level, pH and cell counts and microscopy. Serum samples were also assessed for urate levels, and the SSR was calculated for each patient. A receiver operating characteristic curve was plotted to determine the cutoff value for indicating diagnosis of gout. The difference in SSR between gout and non-gout effusion was evaluated by one-way analysis of variance. A total of 181 patients were included of which 77 had gout. The remaining cases included osteoarthritis, pseudogout, rheumatoid arthritis and ankylosing spondylitis. SSR was significantly higher in gout patients than in any other group (P&lt;0.05). An SSR of ≥1.01 had the highest sensitivity and specificity at 89.6 and 66.3%, respectively, for identifying gout effusion. The present results indicated that SSR may be used as an aid for gout diagnosis when polarizing microscopy is not available.","author":[{"dropping-particle":"","family":"Vaidya","given":"Binit","non-dropping-particle":"","parse-names":false,"suffix":""},{"dropping-particle":"","family":"Bhochhibhoya","given":"Manisha","non-dropping-particle":"","parse-names":false,"suffix":""},{"dropping-particle":"","family":"Nakarmi","given":"Shweta","non-dropping-particle":"","parse-names":false,"suffix":""}],"container-title":"Biomedical reports","id":"ITEM-1","issue":"1 PG  - 60-64","issued":{"date-parts":[["2018"]]},"note":"Mrinalini Dey (2019-07-10 05:45:54)(Included): confirmed;","page":"60-64","title":"Synovial fluid uric acid level aids diagnosis of gout","type":"article-journal","volume":"9"},"uris":["http://www.mendeley.com/documents/?uuid=ce9df62c-445c-4efc-aa42-1cd42e6e4458"]},{"id":"ITEM-2","itemData":{"DOI":"10.1016/j.jbspin.2016.04.002","author":[{"dropping-particle":"","family":"Ferreyra  Coiffier, G., Albert, J.-D., David, C., Perdriger, A., Guggenbuhl, P.","given":"M","non-dropping-particle":"","parse-names":false,"suffix":""}],"container-title":"Joint Bone Spine","id":"ITEM-2","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mendeley":{"formattedCitation":"[31,56]","plainTextFormattedCitation":"[31,56]","previouslyFormattedCitation":"[31,56]"},"properties":{"noteIndex":0},"schema":"https://github.com/citation-style-language/schema/raw/master/csl-citation.json"}</w:instrText>
      </w:r>
      <w:r w:rsidR="00790A60">
        <w:fldChar w:fldCharType="separate"/>
      </w:r>
      <w:r w:rsidR="004259EF" w:rsidRPr="004259EF">
        <w:rPr>
          <w:noProof/>
        </w:rPr>
        <w:t>[31,56]</w:t>
      </w:r>
      <w:r w:rsidR="00790A60">
        <w:fldChar w:fldCharType="end"/>
      </w:r>
      <w:r w:rsidR="00467887">
        <w:t>. One of these</w:t>
      </w:r>
      <w:r>
        <w:t xml:space="preserve"> </w:t>
      </w:r>
      <w:r w:rsidR="00467887">
        <w:t xml:space="preserve">also investigated the </w:t>
      </w:r>
      <w:r>
        <w:t>exclusion of calcium pyrophosphate disease or pseudogout (CPPD</w:t>
      </w:r>
      <w:r w:rsidR="00467887">
        <w:t xml:space="preserve">) </w:t>
      </w:r>
      <w:r>
        <w:t>using the presence or absence of CPPD crystals)</w:t>
      </w:r>
      <w:r w:rsidR="00790A60">
        <w:t xml:space="preserve"> </w:t>
      </w:r>
      <w:r w:rsidR="00790A60">
        <w:fldChar w:fldCharType="begin" w:fldLock="1"/>
      </w:r>
      <w:r w:rsidR="002E1F7C">
        <w:instrText>ADDIN CSL_CITATION {"citationItems":[{"id":"ITEM-1","itemData":{"DOI":"10.1016/j.jbspin.2016.04.002","author":[{"dropping-particle":"","family":"Ferreyra  Coiffier, G., Albert, J.-D., David, C., Perdriger, A., Guggenbuhl, P.","given":"M","non-dropping-particle":"","parse-names":false,"suffix":""}],"container-title":"Joint Bone Spine","id":"ITEM-1","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mendeley":{"formattedCitation":"[31]","plainTextFormattedCitation":"[31]","previouslyFormattedCitation":"[31]"},"properties":{"noteIndex":0},"schema":"https://github.com/citation-style-language/schema/raw/master/csl-citation.json"}</w:instrText>
      </w:r>
      <w:r w:rsidR="00790A60">
        <w:fldChar w:fldCharType="separate"/>
      </w:r>
      <w:r w:rsidR="004259EF" w:rsidRPr="004259EF">
        <w:rPr>
          <w:noProof/>
        </w:rPr>
        <w:t>[31]</w:t>
      </w:r>
      <w:r w:rsidR="00790A60">
        <w:fldChar w:fldCharType="end"/>
      </w:r>
      <w:r w:rsidR="00467887">
        <w:t>. A third study</w:t>
      </w:r>
      <w:r>
        <w:t xml:space="preserve"> looked at the exclusion of all crystal arthritides (using</w:t>
      </w:r>
      <w:r w:rsidR="0011447E">
        <w:t xml:space="preserve"> synovial fluid</w:t>
      </w:r>
      <w:r>
        <w:t xml:space="preserve"> </w:t>
      </w:r>
      <w:r w:rsidRPr="00771663">
        <w:t>W</w:t>
      </w:r>
      <w:r>
        <w:t>C</w:t>
      </w:r>
      <w:r w:rsidRPr="00771663">
        <w:t>C &lt;1650/mm</w:t>
      </w:r>
      <w:r w:rsidRPr="00771663">
        <w:rPr>
          <w:vertAlign w:val="superscript"/>
        </w:rPr>
        <w:t>3</w:t>
      </w:r>
      <w:r>
        <w:t>)</w:t>
      </w:r>
      <w:r w:rsidR="00790A60">
        <w:t xml:space="preserve"> </w:t>
      </w:r>
      <w:r w:rsidR="00790A60">
        <w:fldChar w:fldCharType="begin" w:fldLock="1"/>
      </w:r>
      <w:r w:rsidR="002E1F7C">
        <w:instrText>ADDIN CSL_CITATION {"citationItems":[{"id":"ITEM-1","itemData":{"DOI":"10.1016/j.clinbiochem.2020.05.010","ISSN":"00099120 (ISSN)","abstract":"Background: Synovial fluid analysis is essential for diagnosing crystal-induced arthritis. Monosodium urate monohydrate (MSU) crystals in gout and calcium pyrophosphate dihydrate (CPP) crystals in pseudogout trigger inflammatory reactions that result in white blood cell (WBC) activation. This study aimed to evaluate the predictive value of synovial fluid WBC count and total protein concentration for the absence of microcrystals. Materials and methods: This prospective study analyzed all synovial fluid samples collected at a single center in a 6–month period. The absolute WBC count and total protein concentration were recorded for each sample. A single expert used polarized light microscopy to detect microcrystals. Mann-Whitney U-tests was used to compare mean counts and concentrations in samples with and without crystals. Diagnostic performance was assessed through the area under the receiver-operating characteristic curve (AUC). Results: A total of 205 samples were included. The absolute WBC count was significantly higher in samples with crystals than in those without. No differences were found between MSU and CPP. The ROC curve showed an AUC 0.773, and an absolute WBC count &amp;lt;1650/mm3 yielded 95.7% sensitivity, 53.1% specificity, and 97.7% negative predictive value for predicting the absence of microcrystals. Total protein concentration was not significantly different between samples with and without crystals. Conclusion: The WBC count is useful for screening for the absence of microcrystals in synovial fluid; the cutoff &amp;lt;1650 WBC/mm3 accurately predicts the absence of crystals, obviating the need for polarized light microscopy and thus simplifying and shortening laboratory analysis of synovial fluid, leading to a reduction in laboratory turnaround time. © 2020 The Canadian Society of Clinical Chemists","author":[{"dropping-particle":"","family":"Aliste-Fernández","given":"M","non-dropping-particle":"","parse-names":false,"suffix":""},{"dropping-particle":"","family":"San-José","given":"P","non-dropping-particle":"","parse-names":false,"suffix":""},{"dropping-particle":"","family":"Aguadero","given":"V","non-dropping-particle":"","parse-names":false,"suffix":""}],"container-title":"Clinical Biochemistry","id":"ITEM-1","issued":{"date-parts":[["2020"]]},"language":"English","note":"Export Date: 11 September 2020\n\nCODEN: CLBIA\n\nCorrespondence Address: Aliste-Fernández, M.ParcTauli 1, CP: 08208, Sabadell, Spain; email: mikel.92af@gmail.com","page":"81-85","publisher":"Elsevier Inc.","publisher-place":"Clinical Laboratory. Emergency Department, Parc Taulí Hospital Universitari, Institut d'Investigació i Innovació Parc Taulí I3PT, Universitat Autònoma de Barcelona, Sabadell, Spain","title":"White blood cell count and total protein concentration to predict the absence of microcrystals in synovial fluid","type":"article-journal","volume":"83"},"uris":["http://www.mendeley.com/documents/?uuid=851817e7-f8b3-41c6-950c-c947e9591c19"]}],"mendeley":{"formattedCitation":"[57]","plainTextFormattedCitation":"[57]","previouslyFormattedCitation":"[57]"},"properties":{"noteIndex":0},"schema":"https://github.com/citation-style-language/schema/raw/master/csl-citation.json"}</w:instrText>
      </w:r>
      <w:r w:rsidR="00790A60">
        <w:fldChar w:fldCharType="separate"/>
      </w:r>
      <w:r w:rsidR="004259EF" w:rsidRPr="004259EF">
        <w:rPr>
          <w:noProof/>
        </w:rPr>
        <w:t>[57]</w:t>
      </w:r>
      <w:r w:rsidR="00790A60">
        <w:fldChar w:fldCharType="end"/>
      </w:r>
      <w:r>
        <w:t>. With regards studies investigating the differentiation of gout from non-gout causes of a hot joint, one studied the utility of a s</w:t>
      </w:r>
      <w:r w:rsidRPr="00771663">
        <w:t xml:space="preserve">ynovial fluid to serum uric acid ratio </w:t>
      </w:r>
      <w:r>
        <w:t xml:space="preserve">of </w:t>
      </w:r>
      <w:r w:rsidRPr="00771663">
        <w:t>≥1.01</w:t>
      </w:r>
      <w:r w:rsidR="003B73A9">
        <w:t xml:space="preserve"> </w:t>
      </w:r>
      <w:r w:rsidR="003B73A9">
        <w:fldChar w:fldCharType="begin" w:fldLock="1"/>
      </w:r>
      <w:r w:rsidR="002E1F7C">
        <w:instrText>ADDIN CSL_CITATION {"citationItems":[{"id":"ITEM-1","itemData":{"abstract":"Examination of urate crystal in synovial fluid (SF) remains the gold standard for diagnosis of gout, but is not universally available. SF uric acid (UA) level may be measured by the uricase method with an automated analyzer. The present study aimed to evaluate the utility of SF to serum UA ratio (SSR) for diagnosis of gout. A cross-sectional study was conducted at the National Center for Rheumatic Diseases, Nepal. Patients presenting with acute (&lt;1 day) joint pain and/or swelling were included. Aspiration was performed in all patients and fluid was subjected to testing for urate level, pH and cell counts and microscopy. Serum samples were also assessed for urate levels, and the SSR was calculated for each patient. A receiver operating characteristic curve was plotted to determine the cutoff value for indicating diagnosis of gout. The difference in SSR between gout and non-gout effusion was evaluated by one-way analysis of variance. A total of 181 patients were included of which 77 had gout. The remaining cases included osteoarthritis, pseudogout, rheumatoid arthritis and ankylosing spondylitis. SSR was significantly higher in gout patients than in any other group (P&lt;0.05). An SSR of ≥1.01 had the highest sensitivity and specificity at 89.6 and 66.3%, respectively, for identifying gout effusion. The present results indicated that SSR may be used as an aid for gout diagnosis when polarizing microscopy is not available.","author":[{"dropping-particle":"","family":"Vaidya","given":"Binit","non-dropping-particle":"","parse-names":false,"suffix":""},{"dropping-particle":"","family":"Bhochhibhoya","given":"Manisha","non-dropping-particle":"","parse-names":false,"suffix":""},{"dropping-particle":"","family":"Nakarmi","given":"Shweta","non-dropping-particle":"","parse-names":false,"suffix":""}],"container-title":"Biomedical reports","id":"ITEM-1","issue":"1 PG  - 60-64","issued":{"date-parts":[["2018"]]},"note":"Mrinalini Dey (2019-07-10 05:45:54)(Included): confirmed;","page":"60-64","title":"Synovial fluid uric acid level aids diagnosis of gout","type":"article-journal","volume":"9"},"uris":["http://www.mendeley.com/documents/?uuid=ce9df62c-445c-4efc-aa42-1cd42e6e4458"]}],"mendeley":{"formattedCitation":"[56]","plainTextFormattedCitation":"[56]","previouslyFormattedCitation":"[56]"},"properties":{"noteIndex":0},"schema":"https://github.com/citation-style-language/schema/raw/master/csl-citation.json"}</w:instrText>
      </w:r>
      <w:r w:rsidR="003B73A9">
        <w:fldChar w:fldCharType="separate"/>
      </w:r>
      <w:r w:rsidR="004259EF" w:rsidRPr="004259EF">
        <w:rPr>
          <w:noProof/>
        </w:rPr>
        <w:t>[56]</w:t>
      </w:r>
      <w:r w:rsidR="003B73A9">
        <w:fldChar w:fldCharType="end"/>
      </w:r>
      <w:r w:rsidR="00425367">
        <w:t>, yielding a sensitivity of 0.896 (0.81, 0.95) and specificity of 0.663 (0.56, 0.75).</w:t>
      </w:r>
      <w:r>
        <w:t xml:space="preserve"> </w:t>
      </w:r>
      <w:r w:rsidR="00425367">
        <w:t>T</w:t>
      </w:r>
      <w:r>
        <w:t>he second study investigated the utility of synovial fluid monosodium urate crystals</w:t>
      </w:r>
      <w:r w:rsidR="003B73A9">
        <w:t xml:space="preserve"> </w:t>
      </w:r>
      <w:r w:rsidR="003B73A9">
        <w:fldChar w:fldCharType="begin" w:fldLock="1"/>
      </w:r>
      <w:r w:rsidR="002E1F7C">
        <w:instrText>ADDIN CSL_CITATION {"citationItems":[{"id":"ITEM-1","itemData":{"DOI":"10.1016/j.jbspin.2016.04.002","author":[{"dropping-particle":"","family":"Ferreyra  Coiffier, G., Albert, J.-D., David, C., Perdriger, A., Guggenbuhl, P.","given":"M","non-dropping-particle":"","parse-names":false,"suffix":""}],"container-title":"Joint Bone Spine","id":"ITEM-1","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mendeley":{"formattedCitation":"[31]","plainTextFormattedCitation":"[31]","previouslyFormattedCitation":"[31]"},"properties":{"noteIndex":0},"schema":"https://github.com/citation-style-language/schema/raw/master/csl-citation.json"}</w:instrText>
      </w:r>
      <w:r w:rsidR="003B73A9">
        <w:fldChar w:fldCharType="separate"/>
      </w:r>
      <w:r w:rsidR="004259EF" w:rsidRPr="004259EF">
        <w:rPr>
          <w:noProof/>
        </w:rPr>
        <w:t>[31]</w:t>
      </w:r>
      <w:r w:rsidR="003B73A9">
        <w:fldChar w:fldCharType="end"/>
      </w:r>
      <w:r>
        <w:t>.</w:t>
      </w:r>
      <w:r w:rsidR="00425367">
        <w:t xml:space="preserve"> For the utility of monosodium urate crystals to distinguish gout from non-gout causes of a hot joint, sensitivity was 0.89 (0.72, 0.98) and specificity 1.00 (0.97, 1.00)</w:t>
      </w:r>
      <w:r w:rsidR="00666C69">
        <w:t>, as would be expected based on current clinical practice</w:t>
      </w:r>
      <w:r w:rsidR="00425367">
        <w:t>. For CPPD to differentiate between CPPD disease from non-CPPD hot joints, sensitivity was 0.93 (0.80, 0.98) and specificity 0.88 (0.78, 0.94).</w:t>
      </w:r>
      <w:r>
        <w:t xml:space="preserve"> </w:t>
      </w:r>
      <w:r w:rsidR="00F058AF">
        <w:t xml:space="preserve">Results from all studies are summarised in Supplementary Table </w:t>
      </w:r>
      <w:r w:rsidR="004717CB">
        <w:t>1</w:t>
      </w:r>
      <w:r w:rsidR="00F058AF">
        <w:t>.</w:t>
      </w:r>
    </w:p>
    <w:p w14:paraId="18DB46C1" w14:textId="77777777" w:rsidR="003D146F" w:rsidRDefault="00771663" w:rsidP="00771663">
      <w:pPr>
        <w:pStyle w:val="Heading2"/>
      </w:pPr>
      <w:r>
        <w:t>Differentiation of inflammatory from non-inflammatory arthritis</w:t>
      </w:r>
    </w:p>
    <w:p w14:paraId="2F360D97" w14:textId="56832969" w:rsidR="00771663" w:rsidRDefault="00546C71" w:rsidP="00771663">
      <w:r>
        <w:t xml:space="preserve">The definition of “inflammatory arthritis” varied between studies, but mostly referred to diagnoses including autoimmune inflammatory arthritis, crystal arthritis and septic arthritis. This differentiation of inflammatory vs non-inflammatory arthritis has limited clinical utility due to the widely varying treatment for each of these diagnoses. </w:t>
      </w:r>
      <w:r w:rsidR="00467887">
        <w:t>Four studies focussed on the differentiation of inflammatory from non-inflammatory causes of a hot joint, investigating the utility of eight synovial fluid biomarkers (adenosine deaminase, high-sensitivity C-reactive protein [</w:t>
      </w:r>
      <w:proofErr w:type="spellStart"/>
      <w:r w:rsidR="00467887">
        <w:t>hs</w:t>
      </w:r>
      <w:proofErr w:type="spellEnd"/>
      <w:r w:rsidR="00467887">
        <w:t>-CRP], WCC, PMNs, glucose, total protein, lactate dehydrogenase [LDH], leukocyte esterase)</w:t>
      </w:r>
      <w:r w:rsidR="00F058AF">
        <w:t xml:space="preserve">, summarised in Supplementary Table </w:t>
      </w:r>
      <w:r w:rsidR="003B73A9">
        <w:t xml:space="preserve">1 </w:t>
      </w:r>
      <w:r w:rsidR="003B73A9">
        <w:fldChar w:fldCharType="begin" w:fldLock="1"/>
      </w:r>
      <w:r w:rsidR="002E1F7C">
        <w:instrText>ADDIN CSL_CITATION {"citationItems":[{"id":"ITEM-1","itemData":{"abstract":"It is proposed that synovial fluid biomarkers may help in differentiating the type of arthritis. The aim of study is to determine whether synovial fluid adenosine deaminase (ADA) and high-sensitivity C-reactive protein (hs-CRP) can be useful in this regard. A total of 75 patients with knee monoarthritis that were admitted in Shahid Beheshti Kashan hospital in 2009 included in the study. There were 18 rheumatoid arthritis, 13 crystal-induced arthritis, 3 septic arthritis and 41 osteoarthritis. Inflammatory arthritis was diagnosed if more than 2,000 white blood cells existed in per milliliter of the synovial fluid. There was statistically significant difference in mean synovial fluid ADA and hs-CRP concentration between inflammatory (26.06 ± 8.96 IU/l, 12.72 ± 9.25 μg/ml) and non-inflammatory arthritis (14.8 ± 2.79 IU/l, 2.36 ± 2.7 μg/ml) (P values = 0.00, 0.00). There was statistically significant difference in mean synovial fluid ADA and hs-CRP concentration when rheumatoid arthritis (23.77 ± 4.58 IU/l, 10.47 ± 6.99 μg/ml), crystal-induced arthritis (22.76 ± 3.65 IU/l, 14.37 ± 11.58 μg/ml) and septic arthritis (49.66 ± 8.96 IU/l, 18.25 ± 5.37 μg/ml) were compared with osteoarthritis (14.58 ± 2.63 IU/l, 1.91 ± 1.31 μg/ml) (All P values = 0.00). There was statistically significant difference in mean synovial fluid ADA concentration between septic and rheumatoid arthritis and also between septic arthritis and crystal-induced arthritis (P values = 0.00, 0.00). This study showed that synovial fluid ADA and hs-CRP can properly differentiate inflammatory from non-inflammatory arthritis. Synovial fluid ADA is a useful marker in differentiating septic from rheumatoid and crystal-induced arthritis.","author":[{"dropping-particle":"","family":"Zamani","given":"Batool","non-dropping-particle":"","parse-names":false,"suffix":""},{"dropping-particle":"","family":"Jamali","given":"Raika","non-dropping-particle":"","parse-names":false,"suffix":""},{"dropping-particle":"","family":"Ehteram","given":"Hassan","non-dropping-particle":"","parse-names":false,"suffix":""}],"container-title":"Rheumatology international","id":"ITEM-1","issue":"1 PG  - 183-188","issued":{"date-parts":[["2012"]]},"note":"Mrinalini Dey (2019-07-07 04:13:43)(Included): confirmed;","page":"183-188","title":"Synovial fluid adenosine deaminase and high-sensitivity C-reactive protein activity in differentiating monoarthritis","type":"article-journal","volume":"32"},"uris":["http://www.mendeley.com/documents/?uuid=c152139b-8103-4945-a93a-3f57776d237c"]},{"id":"ITEM-2","itemData":{"abstract":"To determine which synovial fluid tests are most useful, we prospectively analyzed the synovial fluid test results of 100 consecutive patients undergoing diagnostic arthrocentesis. Each patient's diagnosis was established independently of synovial fluid laboratory test results; in 69 patients a definite inflammatory or noninflammatory categorization could be made. Sensitivity and specificity were estimated for synovial fluid white blood cell count (sensitivity, 0.84; specificity, 0.84), percentage of polymorphonuclear cells (sensitivity, 0.75; specificity, 0.92), glucose (sensitivity, 0.20; specificity, 0.84), protein (sensitivity, 0.52; specificity, 0.56), and lactate dehydrogenase (sensitivity, 0.83; specificity 0.71). Receiver operating characteristic regression analysis indicated that both white blood cell count and percentage of polymorphonuclear cells were found to contribute independent diagnostic information but lactate dehydrogenase did not. In a separate, retrospective analysis of 19 patients with definite septic arthritis, similar results were observed. We conclude that synovial fluid white blood cell count and percentage of polymorphonuclear cells perform well as discriminators between inflammatory and noninflammatory disease. Ordering chemistry studies of synovial fluid should be discouraged because they are likely to provide misleading or redundant information.","author":[{"dropping-particle":"","family":"Shmerling","given":"R H","non-dropping-particle":"","parse-names":false,"suffix":""},{"dropping-particle":"","family":"Delbanco","given":"T L","non-dropping-particle":"","parse-names":false,"suffix":""},{"dropping-particle":"","family":"Tosteson","given":"A N","non-dropping-particle":"","parse-names":false,"suffix":""},{"dropping-particle":"","family":"Trentham","given":"D E","non-dropping-particle":"","parse-names":false,"suffix":""}],"container-title":"JAMA","id":"ITEM-2","issue":"8 PG  - 1009-1014","issued":{"date-parts":[["1990"]]},"note":"Mrinalini Dey (2019-07-07 04:03:10)(Included): confirmed;","page":"1009-1014","title":"Synovial fluid tests. What should be ordered?","type":"article-journal","volume":"264"},"uris":["http://www.mendeley.com/documents/?uuid=17b486b1-56cd-4194-af5d-e80d3ae15f22"]},{"id":"ITEM-3","itemData":{"DOI":"10.1016/j.jbspin.2013.04.001","author":[{"dropping-particle":"","family":"Coiffier  Pollet, S., Albert, J.-D., Perdriger, A., Guggenbuhl, P., Chales, G.","given":"G","non-dropping-particle":"","parse-names":false,"suffix":""}],"container-title":"Joint Bone Spine","id":"ITEM-3","issue":"6 PG  -","issued":{"date-parts":[["2013"]]},"note":"Mrinalini Dey (2019-07-07 00:40:24)(Included): confirmed;","title":"Usefulness and limitations of rapid urine dipstick testing for joint-fluid analysis. Prospective single-center study of 98specimens","type":"article-journal","volume":"80"},"uris":["http://www.mendeley.com/documents/?uuid=904876d8-7ee7-4599-a425-cec45f61434e"]},{"id":"ITEM-4","itemData":{"DOI":"10.7860/JCDR/2018/31333.11790","author":[{"dropping-particle":"","family":"Garg  Goyal, V.","given":"P","non-dropping-particle":"","parse-names":false,"suffix":""}],"container-title":"Journal of Clinical and Diagnostic Research","id":"ITEM-4","issue":"7 PG  -","issued":{"date-parts":[["2018"]]},"note":"Mrinalini Dey (2019-07-07 02:08:08)(Included): confirmed;","title":"Role of synovial fluid examination in diagnosis of joint diseases","type":"article-journal","volume":"12"},"uris":["http://www.mendeley.com/documents/?uuid=ac845441-8096-402c-bbe5-9dad64e49cf1"]}],"mendeley":{"formattedCitation":"[58–61]","plainTextFormattedCitation":"[58–61]","previouslyFormattedCitation":"[58–61]"},"properties":{"noteIndex":0},"schema":"https://github.com/citation-style-language/schema/raw/master/csl-citation.json"}</w:instrText>
      </w:r>
      <w:r w:rsidR="003B73A9">
        <w:fldChar w:fldCharType="separate"/>
      </w:r>
      <w:r w:rsidR="004259EF" w:rsidRPr="004259EF">
        <w:rPr>
          <w:noProof/>
        </w:rPr>
        <w:t>[58–61]</w:t>
      </w:r>
      <w:r w:rsidR="003B73A9">
        <w:fldChar w:fldCharType="end"/>
      </w:r>
      <w:r w:rsidR="00467887">
        <w:t>.</w:t>
      </w:r>
      <w:r w:rsidR="00913EDA">
        <w:t xml:space="preserve"> </w:t>
      </w:r>
      <w:r w:rsidR="005B36E2">
        <w:t xml:space="preserve">Of the synovial fluid markers tested, adenosine deaminase, CRP, WBC, LDH and leukocyte esterase were noted to have good levels of sensitivity and specificity but results were </w:t>
      </w:r>
      <w:r w:rsidR="005B36E2">
        <w:lastRenderedPageBreak/>
        <w:t xml:space="preserve">limited by the fact that studies aimed to differentiate multiple inflammatory arthritides (including septic, crystal and rheumatoid) from non-inflammatory diagnoses such as osteoarthritis, limiting their utility in clinical practice. </w:t>
      </w:r>
      <w:r w:rsidR="00913EDA">
        <w:t xml:space="preserve">No studies looked at serum biomarkers in the differentiation of inflammatory from non-inflammatory arthritis in the acute hot joint setting. </w:t>
      </w:r>
    </w:p>
    <w:p w14:paraId="47B42B87" w14:textId="77777777" w:rsidR="00913EDA" w:rsidRPr="00771663" w:rsidRDefault="00913EDA" w:rsidP="00771663">
      <w:r>
        <w:t>Meta-analysis was not possible for studies investigating markers to differentiate crystal from non-crystal arthritis, or inflammatory from non-inflammatory arthritis, due to heterogeneity in study design, markers and thresholds.</w:t>
      </w:r>
    </w:p>
    <w:p w14:paraId="65F6B36E" w14:textId="77777777" w:rsidR="00CB3B2A" w:rsidRDefault="00CB3B2A">
      <w:pPr>
        <w:rPr>
          <w:b/>
        </w:rPr>
      </w:pPr>
    </w:p>
    <w:p w14:paraId="444E778D" w14:textId="2CC5B854" w:rsidR="00CB3B2A" w:rsidRDefault="00D93558" w:rsidP="00CB3B2A">
      <w:pPr>
        <w:pStyle w:val="Heading1"/>
      </w:pPr>
      <w:r>
        <w:t>Discussion</w:t>
      </w:r>
    </w:p>
    <w:p w14:paraId="39595C01" w14:textId="2B4EFFA2" w:rsidR="00870859" w:rsidRDefault="00324F47" w:rsidP="00C43B0A">
      <w:r>
        <w:t xml:space="preserve">This systematic review identified a large number of studies of medium-high quality, highlighting several single tests that may have diagnostic utility for </w:t>
      </w:r>
      <w:r w:rsidR="00072347">
        <w:t>differentiating septic from non-septic arthritis. It is important to promptly exclude joint sepsis in acute settings. Our review demonstrates that based on current evidence, joint aspiration and synovial fluid testing remain necessary to facilitate this.</w:t>
      </w:r>
      <w:r w:rsidR="00666C69">
        <w:t xml:space="preserve"> However, our review identifies additional tests to those used in current clinical practice which may facilitate more efficient exclusion of septic arthritis.</w:t>
      </w:r>
      <w:r w:rsidR="00870859">
        <w:t xml:space="preserve"> </w:t>
      </w:r>
    </w:p>
    <w:p w14:paraId="1B3EF539" w14:textId="1E863BDB" w:rsidR="00400DF3" w:rsidRDefault="00B33A73" w:rsidP="00400DF3">
      <w:r>
        <w:t>Our review demonstrates many single tests with some evidence for diagnostic utility. Individually, all have suboptimal accuracy and sensitivity when compared with the gold-standard, for exclusion of native joint infection. A far greater number of synovial fluid than serum tests were identified.</w:t>
      </w:r>
      <w:r w:rsidR="0052473D">
        <w:t xml:space="preserve"> </w:t>
      </w:r>
      <w:bookmarkStart w:id="4" w:name="_Hlk112875731"/>
      <w:r w:rsidR="0052473D">
        <w:t>However, not all are readily avail</w:t>
      </w:r>
      <w:r w:rsidR="0052473D">
        <w:t xml:space="preserve">able or validated for exclusion or diagnosis of septic arthritis e.g. </w:t>
      </w:r>
      <w:r w:rsidR="0052473D">
        <w:t>pro-calcitonin (</w:t>
      </w:r>
      <w:r w:rsidR="0052473D">
        <w:t>PCT</w:t>
      </w:r>
      <w:r w:rsidR="0052473D">
        <w:t>)</w:t>
      </w:r>
      <w:r w:rsidR="002E1F7C">
        <w:t>, TNF-alpha.</w:t>
      </w:r>
      <w:r>
        <w:t xml:space="preserve"> </w:t>
      </w:r>
      <w:bookmarkEnd w:id="4"/>
      <w:r w:rsidR="00400DF3">
        <w:t>The individual biomarker with greatest sensitivity and specificity was synovial fluid leukocyte esterase, a relatively cost-effective, quick and easy test that could be conducted in acute clinical settings to give early indication of septic arthritis. However, further testing would be required before this could be used in in place of synovial fluid microscopy and culture in routine clinical care.</w:t>
      </w:r>
    </w:p>
    <w:p w14:paraId="2D0D769C" w14:textId="1CA8D1DD" w:rsidR="00400DF3" w:rsidRDefault="00400DF3" w:rsidP="00400DF3">
      <w:r>
        <w:t>It is possible that a panel of individual serum and synovial biomarkers may yield better early diagnostic accuracy for 1) diagnosis of septic arthritis, or 2) exclusion of septic arthritis.</w:t>
      </w:r>
    </w:p>
    <w:p w14:paraId="16980BFF" w14:textId="705F8735" w:rsidR="00973521" w:rsidRDefault="00973521" w:rsidP="00973521">
      <w:r>
        <w:t xml:space="preserve">A far greater number of markers, tested at multiple threshold for differentiation of septic from non-septic joints, were identified in synovial fluid </w:t>
      </w:r>
      <w:r>
        <w:fldChar w:fldCharType="begin" w:fldLock="1"/>
      </w:r>
      <w:r w:rsidR="002E1F7C">
        <w:instrText>ADDIN CSL_CITATION {"citationItems":[{"id":"ITEM-1","itemData":{"abstract":"BACKGROUNDMost currently used tools to diagnose septic arthritis are either not readily available or fail to provide real-time results. Reagent strip tests have identified infections in various body fluids. We hypothesized that combined leukocyte esterase and glucose strip tests can aid in diagnosing septic arthritis in native synovial fluid because (1) leukocyte esterase concentrations would be elevated at the infection site because of secretion by recruited neutrophils, and (2) glucose concentrations would be reduced because of bacterial metabolism.METHODSWe prospectively investigated synovial fluid from consecutive patients with an atraumatic joint effusion who underwent arthrocentesis in our emergency department during a one-year period. Leukocyte esterase and glucose strip tests were performed on the synovial fluid. Synovial fluid leukocyte count, crystal analysis, Gram staining, culture, and glucose concentration results were also assessed.RESULTSNineteen fluids were classified as septic and 127 as aseptic. Considering septic arthritis to be present when the leukocyte esterase reading was positive (++ or +++) and the glucose reading was negative (-) yielded a sensitivity of 89.5% (95% confidence interval [CI], 66.9% to 98.7%), specificity of 99.2% (95% CI, 95.7% to 99.9%), positive predictive value of 94.4% (95% CI, 72.7% to 99.9%), negative predictive value of 98.4% (95% CI, 94.5% to 99.8%), positive likelihood ratio of 114, and negative likelihood ratio of 0.11. The synovial leukocyte counts and polymorphonuclear cell percentages were consistent with the semiquantitative readings on the leukocyte esterase strip tests, and the glucose concentrations were consistent with the glucose strip test results.CONCLUSIONSCombined leukocyte esterase and glucose strip tests can be a useful additional tool to help confirm or rule out a diagnosis of septic arthritis.","author":[{"dropping-particle":"","family":"Omar","given":"Mohamed","non-dropping-particle":"","parse-names":false,"suffix":""},{"dropping-particle":"","family":"Ettinger","given":"Max","non-dropping-particle":"","parse-names":false,"suffix":""},{"dropping-particle":"","family":"Reichling","given":"Moritz","non-dropping-particle":"","parse-names":false,"suffix":""},{"dropping-particle":"","family":"Petri","given":"Maximilian","non-dropping-particle":"","parse-names":false,"suffix":""},{"dropping-particle":"","family":"Lichtinghagen","given":"Ralf","non-dropping-particle":"","parse-names":false,"suffix":""},{"dropping-particle":"","family":"Guenther","given":"Daniel","non-dropping-particle":"","parse-names":false,"suffix":""},{"dropping-particle":"","family":"Suero","given":"Eduardo M","non-dropping-particle":"","parse-names":false,"suffix":""},{"dropping-particle":"","family":"Jagodzinski","given":"Michael","non-dropping-particle":"","parse-names":false,"suffix":""},{"dropping-particle":"","family":"Krettek","given":"Christian","non-dropping-particle":"","parse-names":false,"suffix":""}],"container-title":"The Journal of bone and joint surgery. American volume","id":"ITEM-1","issue":"24 PG  - 2032-2037","issued":{"date-parts":[["2014"]]},"note":"Mrinalini Dey (2019-07-07 03:10:06)(Included): confirmed;","page":"2032-2037","title":"Preliminary results of a new test for rapid diagnosis of septic arthritis with use of leukocyte esterase and glucose reagent strips","type":"article-journal","volume":"96"},"uris":["http://www.mendeley.com/documents/?uuid=9575d492-f3ee-447e-ab58-993d0d5ce93c"]},{"id":"ITEM-2","itemData":{"abstract":"Bacterial arthritis is a medical emergency. However, prompt diagnosis and differentiation from non-infectious diseases are challenging. As bacterial metabolism leads to glucose reduction, measurement of synovial fluid glucose seems to be a promising diagnostic approach. The purpose of this study was to determine whether synovial fluid glucose levels could be accurately measured by using a glucometer and to evaluate its diagnostic accuracy in diagnosing bacterial arthritis compared to currently available markers. In a prospective diagnostic study, 102 consecutive patients with atraumatic joint effusion were included. Synovial fluid glucose concentrations were determined using both glucometer and automated analyzer respectively. Synovial fluid culture, crystal analysis, and synovial cell analysis were performed. Blood samples were taken for blood cultures, analyses of serum infection markers, and serum glucose. There was a high correlation between synovial fluid glucose measured by the glucometer and the automated analyzer (r 2 = 0.92). According to the receiver operating characteristic curve, a threshold of 1.4 mmol/l had a sensitivity of 100 % (95 % CI 78.2-100 %), a specificity of 92.0 % (95 % CI 84.1-96.7 %), a positive predictive value of 68.2 % (95 % CI 45.1-86.1 %), and a negative predictive value of 100 % (95 % CI 95.5-100 %). These results suggest that synovial fluid glucose concentrations could be reliably measured using a glucometer. Due to its simplicity, this test has the potential to be an adjunct in the diagnostic cascade of bacterial arthritis.","author":[{"dropping-particle":"","family":"Omar","given":"Mohamed","non-dropping-particle":"","parse-names":false,"suffix":""},{"dropping-particle":"","family":"Reichling","given":"Moritz","non-dropping-particle":"","parse-names":false,"suffix":""},{"dropping-particle":"","family":"Liodakis","given":"Emmanouil","non-dropping-particle":"","parse-names":false,"suffix":""},{"dropping-particle":"","family":"Ettinger","given":"Max","non-dropping-particle":"","parse-names":false,"suffix":""},{"dropping-particle":"","family":"Guenther","given":"Daniel","non-dropping-particle":"","parse-names":false,"suffix":""},{"dropping-particle":"","family":"Decker","given":"Sebastian","non-dropping-particle":"","parse-names":false,"suffix":""},{"dropping-particle":"","family":"Krettek","given":"Christian","non-dropping-particle":"","parse-names":false,"suffix":""},{"dropping-particle":"","family":"Suero","given":"Eduardo M","non-dropping-particle":"","parse-names":false,"suffix":""},{"dropping-particle":"","family":"Mommsen","given":"Philipp","non-dropping-particle":"","parse-names":false,"suffix":""}],"container-title":"Clinical rheumatology","id":"ITEM-2","issue":"3 PG  - 591-598","issued":{"date-parts":[["2017"]]},"note":"Mrinalini Dey (2019-07-07 03:10:33)(Included): confirmed;","page":"591-598","title":"Rapid exclusion of bacterial arthritis using a glucometer","type":"article-journal","volume":"36"},"uris":["http://www.mendeley.com/documents/?uuid=ae7b397b-2c83-474a-b7cb-fce8c3a6595f"]},{"id":"ITEM-3","itemData":{"DOI":"10.1099/jmm.0.000180","author":[{"dropping-particle":"","family":"Micó  Navarro, F., de Miniac, D., González, Y., Brell, A., López, C., Sánchez-Reus, F., Mirelis, B., Coll, P.","given":"M","non-dropping-particle":"","parse-names":false,"suffix":""}],"container-title":"Journal of medical microbiology","id":"ITEM-3","issue":"12 PG  -","issued":{"date-parts":[["2015"]]},"note":"Mrinalini Dey (2019-07-07 03:09:19)(Included): confirmed;","title":"Efficacy of the filmarray blood culture identification panel for direct molecular diagnosis of infectious diseases from samples other than blood","type":"article-journal","volume":"64"},"uris":["http://www.mendeley.com/documents/?uuid=a53607cd-f960-4103-9cc4-a1cbe7620605"]},{"id":"ITEM-4","itemData":{"DOI":"10.1016/j.ajem.2006.12.001","ISSN":"1532-8171","PMID":"17870475","abstract":"OBJECTIVE This study was conducted to determine the sensitivity of the current standard for synovial fluid leukocytosis analysis in diagnosing infectious arthritis or a septic joint. How accurate is the standard synovial fluid white blood cell (WBC) cutoff of 50,000 WBC/mm3 to rule out septic arthritis? METHODS We conducted a retrospective study at an urban tertiary care medical center with 50,000 adult emergency department visits per year. The study population consisted of patients with infectious arthritis confirmed by synovial fluid culture growth of a pathogenic organism. The study period lasted from January 1996 to December 2002. Extracted data included synovial fluid leukocyte count, Gram's stain, culture, past medical history, and discharge diagnosis. Fisher exact test was used to compare proportions. Sensitivity and means were calculated with 95% confidence intervals (CI). RESULTS There were 49 culture-positive synovial fluid aspirates in the 6-year study period. Nineteen (39%) of 49 patients (95% CI, 25%-52%) had a synovial WBC of less than 50,000/mm3 and 30 (61%) of 49 patients (95% CI, 48%-75%) had a synovial WBC of more than 50,000/mm3. The sensitivity of the 50,000 synovial WBC/mm3 cutoff was 61% (95% CI, 48%-75%). Twenty-seven (55%) of 49 patients had a negative Gram's stain (95% CI, 41%-69%) and 15 (56%) of 27 patients (95% CI, 37%-74%) with negative Gram's stain had a synovial WBC of less than 50,000/mm3. CONCLUSION A synovial fluid WBC cutoff of 50,000/mm3 lacks the sensitivity required to be clinically useful in ruling out infectious arthritis.","author":[{"dropping-particle":"","family":"McGillicuddy","given":"Daniel C","non-dropping-particle":"","parse-names":false,"suffix":""},{"dropping-particle":"","family":"Shah","given":"Kaushal H","non-dropping-particle":"","parse-names":false,"suffix":""},{"dropping-particle":"","family":"Friedberg","given":"Ryan P","non-dropping-particle":"","parse-names":false,"suffix":""},{"dropping-particle":"","family":"Nathanson","given":"Larry A","non-dropping-particle":"","parse-names":false,"suffix":""},{"dropping-particle":"","family":"Edlow","given":"Jonathan A","non-dropping-particle":"","parse-names":false,"suffix":""}],"container-title":"The American journal of emergency medicine","id":"ITEM-4","issue":"7","issued":{"date-parts":[["2007","9"]]},"page":"749-52","title":"How sensitive is the synovial fluid white blood cell count in diagnosing septic arthritis?","type":"article-journal","volume":"25"},"uris":["http://www.mendeley.com/documents/?uuid=cb2b6ea2-d9d0-3ac0-b04d-084963939998"]},{"id":"ITEM-5","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5","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id":"ITEM-6","itemData":{"abstract":"Kynurenine, the major degradation product of tryptophan has been shown to directly damage various tissues. Its potential contribution to septic arthritis is unknown. In this study, we analyzed the putative diagnostic value of kynurenine for bacterial joint infection and its potential harmful effects on cartilage. In a prospective study 41 patients with a joint effusion who had undergone arthrocentesis were included. Tryptophan and kynurenine levels from synovial fluid were quantified by HPLC. Diagnostic value of kynurenine was evaluated and its effects on the proliferation of the chondrocyte cell line ATDC5 were determined. Synovial fluid kynurenine values from patients with septic arthritis (4.1 ± 0.8 µmol/L, n = 9) were significantly increased compared to patients with non-infectious inflammatory arthropathy (1.8 ± 0.2 µmol/L, n = 17) or osteoarthritis (1.2 ± 0.1 µmol/L, n = 15, p &lt; 0.01). At a cut-off value of 2.28 µmol/L kynurenine had a sensitivity of 0.89 and a specificity of 0.87. Further, kynurenine inhibited chondrocyte (ATDC5) cell proliferation in a dose-dependent manner. Septic arthritis is associated with significantly increased values of synovial kynurenine. Furthermore kynurenine inhibits proliferation of chondrocytes, which strongly suggests a pathophysiological effect of kynurenine on cartilage in inflammatory arthropathies.","author":[{"dropping-particle":"","family":"Lögters","given":"Tim T","non-dropping-particle":"","parse-names":false,"suffix":""},{"dropping-particle":"","family":"Laryea","given":"Maurice D","non-dropping-particle":"","parse-names":false,"suffix":""},{"dropping-particle":"","family":"Jäger","given":"Marcus","non-dropping-particle":"","parse-names":false,"suffix":""},{"dropping-particle":"","family":"Schädel-Höpfner","given":"Michael","non-dropping-particle":"","parse-names":false,"suffix":""},{"dropping-particle":"","family":"Windolf","given":"Joachim","non-dropping-particle":"","parse-names":false,"suffix":""},{"dropping-particle":"","family":"Flohé","given":"Sascha","non-dropping-particle":"","parse-names":false,"suffix":""},{"dropping-particle":"","family":"Altrichter","given":"Jens","non-dropping-particle":"","parse-names":false,"suffix":""},{"dropping-particle":"","family":"Scholz","given":"Martin","non-dropping-particle":"","parse-names":false,"suffix":""},{"dropping-particle":"","family":"Paunel-Görgülü","given":"Adnana N","non-dropping-particle":"","parse-names":false,"suffix":""}],"container-title":"Journal of orthopaedic research : official publication of the Orthopaedic Research Society","id":"ITEM-6","issue":"11 PG  - 1490-1496","issued":{"date-parts":[["2010"]]},"note":"Mrinalini Dey (2019-07-07 03:50:04)(Included): confirmed;","page":"1490-1496","title":"Kynurenine inhibits chondrocyte proliferation and is increased in synovial fluid of patients with septic arthritis","type":"article-journal","volume":"28"},"uris":["http://www.mendeley.com/documents/?uuid=d66439fc-3c40-44bf-82b2-c16667c28aa6"]},{"id":"ITEM-7","itemData":{"abstract":"The release of \"neutrophil extracellular traps\" (NETs) has been identified as a novel immune response in innate immunity. NETs are composed of neutrophil-derived circulating free DNA (cf-DNA) and neutrophil cytoplasm-derived proteins such as proteases. In this study, we analyzed the putative diagnostic value of synovial cf-DNA/NETs for identification of septic arthritis. Forty-two patients with a joint effusion who had undergone arthrocentesis were included. From synovial fluid, cf-DNA/NETs (j-cf-DNA) levels were directly quantified. Diagnostic value of j-cf-DNA was compared with white blood cells (WBC), synovial white blood cells (j-WBC), C-reactive protein (CRP), j-IL-6, j-TNF alpha, j-IL-1 beta, and myeloperoxidase (j-MPO). Sensitivity, specificity, positive and negative predictive value, as well as ROC-curves for each parameter were calculated. Synovial fluid cf-DNA/NETs values from patients with septic arthritis (3,286 +/- 386 ng/ml, n = 9) were significantly increased compared to patients with noninfectious joint inflammation (1,040 +/- 208 ng/ml, n = 17) or osteoarthritis (278 +/- 34 ng/ml, n = 16, p &lt; 0.01). In conjunction with j-cf-DNA, j-IL-6 and j-IL-1 beta were significantly elevated (p &lt; 0.01), but WBC, CRP, and j-WBC were not. At a cut-off of 300 ng/ml, j-cf-DNA had a sensitivity of 0.89, a specificity of 1.0, a positive predictive value of 1.0, and a negative predictive value of 0.97. Receiver operation curves revealed largest areas under the curve for cf-DNA/NETs (0.933) and j-IL-6 (0.951). cf-DNA/NETs seem to be a valuable additional marker for the diagnosis of septic arthritis or periprosthetic infections. However, this result should be confirmed in a large clinical trial.","author":[{"dropping-particle":"","family":"Lögters","given":"Tim","non-dropping-particle":"","parse-names":false,"suffix":""},{"dropping-particle":"","family":"Paunel-Görgülü","given":"Adnana","non-dropping-particle":"","parse-names":false,"suffix":""},{"dropping-particle":"","family":"Zilkens","given":"Christoph","non-dropping-particle":"","parse-names":false,"suffix":""},{"dropping-particle":"","family":"Altrichter","given":"Jens","non-dropping-particle":"","parse-names":false,"suffix":""},{"dropping-particle":"","family":"Scholz","given":"Martin","non-dropping-particle":"","parse-names":false,"suffix":""},{"dropping-particle":"","family":"Thelen","given":"Simon","non-dropping-particle":"","parse-names":false,"suffix":""},{"dropping-particle":"","family":"Krauspe","given":"Rüdiger","non-dropping-particle":"","parse-names":false,"suffix":""},{"dropping-particle":"","family":"Margraf","given":"Stefan","non-dropping-particle":"","parse-names":false,"suffix":""},{"dropping-particle":"","family":"Jeri","given":"Teresa","non-dropping-particle":"","parse-names":false,"suffix":""},{"dropping-particle":"","family":"Windolf","given":"Joachim","non-dropping-particle":"","parse-names":false,"suffix":""},{"dropping-particle":"","family":"Jäger","given":"Marcus","non-dropping-particle":"","parse-names":false,"suffix":""}],"container-title":"Journal of orthopaedic research : official publication of the Orthopaedic Research Society","id":"ITEM-7","issue":"11 PG  - 1401-1407","issued":{"date-parts":[["2009"]]},"note":"Mrinalini Dey (2019-07-07 03:06:52)(Included): confirmed;","page":"1401-1407","title":"Diagnostic accuracy of neutrophil-derived circulating free DNA (cf-DNA/NETs) for septic arthritis","type":"article-journal","volume":"27"},"uris":["http://www.mendeley.com/documents/?uuid=b674cc70-7d2f-4dfc-9277-193f90619c83"]},{"id":"ITEM-8","itemData":{"DOI":"10.1136/emj.2006.037929","author":[{"dropping-particle":"","family":"Li  Cassidy, C., Chang, C., Gharib, S., Torres, J.","given":"S F","non-dropping-particle":"","parse-names":false,"suffix":""}],"container-title":"Emergency Medicine Journal","id":"ITEM-8","issue":"2 PG  -","issued":{"date-parts":[["2007"]]},"note":"Mrinalini Dey (2019-07-07 03:06:04)(Included): confirmed;","title":"Diagnostic utility of laboratory tests in septic arthritis","type":"article-journal","volume":"24"},"uris":["http://www.mendeley.com/documents/?uuid=96e975a9-035f-43ea-b817-00f0cf0ef488"]},{"id":"ITEM-9","itemData":{"abstract":"OBJECTIVESSeptic and gouty arthritis show the same clinical symptoms, but septic arthritis is an orthopedic emergency and needs immediate surgical intervention, whereas a systemic drug therapy is needed in acute gouty arthritis. The aim of this study was to investigate which inflammatory markers allow an accurate differentiation of septic and gouty arthritis.DESIGN AND METHODSThis was a retrospective examination of serum markers (peripheral white blood cells, C-reactive Protein and uric acid) and inflammatory markers in the synovial fluid (lactate, glucose, uric acid, lactate dehydrogenase, synovial fluid white blood cell count, total protein, and interleukin-6) in 53 patients with culture-verified septic arthritis and 29 with gouty arthritis. Receiver-Operating-Characteristic-curves with corresponding Area under the curve (AUC), sensitivity, specificity, likelihood-ratio and interval likelihood-ratios were calculated to define the diagnostic potential of the inflammatory markers.RESULTSSynovial lactate showed the greatest diagnostic potential (AUC = 0.901, sensitivity = 89.5%, specificity = 77.3%, negative likelihood-ratio = 0.14) followed by synovial glucose (AUC=0.853) and synovial uric acid (AUC = 0.841).CONCLUSIONSLactate in the synovial fluid has excellent diagnostic potential to differ septic arthritis from gouty arthritis. Synovial lactate levels above 10 mmol/L almost proofed septic arthritis, lactate levels lower than 4.3 mmol/L make it very unlikely.","author":[{"dropping-particle":"","family":"Lenski","given":"Markus","non-dropping-particle":"","parse-names":false,"suffix":""},{"dropping-particle":"","family":"Scherer","given":"Michael A","non-dropping-particle":"","parse-names":false,"suffix":""}],"container-title":"Clinical biochemistry","id":"ITEM-9","issue":"1-2 PG  - 49-55","issued":{"date-parts":[["2014"]]},"note":"Mrinalini Dey (2019-07-07 03:49:19)(Included): confirmed;","page":"49-55","title":"Analysis of synovial inflammatory markers to differ infectious from gouty arthritis","type":"article-journal","volume":"47"},"uris":["http://www.mendeley.com/documents/?uuid=a1f4b075-41de-4d2f-bd84-9d446f876927"]},{"id":"ITEM-10","itemData":{"abstract":"Aim of this study was to evaluate the role of synovial interleukin-6 and synovial lactate for predicting native septic arthritis. We analyzed retrospectively synovial fluid parameters (interleukin-6, total-protein, glucose, lactate, synovial-fluid-white-blood-cell-count) of 62 patients with culture-verified native septic arthritis and compared them to 57 patients with acute aseptic arthritis. Receiver-Operating-Characteristic-curves were calculated to determine the 'Area-under-the-curves' (AUC), the best thresholds and the corresponding likelihood-ratios. The best parameter for diagnosing septic arthritis was synovial lactate (AUC = 0.864, sensitivity = 74.5%, specificity = 87.2%), followed by synovial interleukin-6 (AUC = 0.803, sensitivity = 92.5%, specificity = 64.1%) and the synovial-fluid-white-blood-cell-count (AUC = 0.782, sensitivity = 71.2%, specificity = 84.9%). Synovial lactate levels above 10 mmol/l almost proofed septic arthritis (interval-Likelihood-Ratio = 20.4), synovial interleukin-6 levels lower than 7000 pg/ml almost ruled out infection (interval-Likelihood-Ratio = 0.12). If none of these thresholds are met, physicians should estimate disease probability by the simultaneous use of the interval-Likelihood-Ratios of synovial lactate, synovial interleukin-6 and synovial-fluid-white-blood-cell-count.","author":[{"dropping-particle":"","family":"Lenski","given":"Markus","non-dropping-particle":"","parse-names":false,"suffix":""},{"dropping-particle":"","family":"Scherer","given":"Michael A","non-dropping-particle":"","parse-names":false,"suffix":""}],"container-title":"Acta orthopaedica Belgica","id":"ITEM-10","issue":"1 PG  - 18-25","issued":{"date-parts":[["2014"]]},"note":"Mrinalini Dey (2019-07-07 03:45:48)(Included): confirmed\n;","page":"18-25","title":"The significance of interleukin-6 and lactate in the synovial fluid for diagnosing native septic arthritis","type":"article-journal","volume":"80"},"uris":["http://www.mendeley.com/documents/?uuid=7930504c-b024-4d16-a820-71370cca0a2a"]},{"id":"ITEM-11","itemData":{"author":[{"dropping-particle":"","family":"Kunnamo  Pelkonen, P.","given":"I","non-dropping-particle":"","parse-names":false,"suffix":""}],"container-title":"Journal of Rheumatology","id":"ITEM-11","issue":"6 PG  -","issued":{"date-parts":[["1986"]]},"note":"Mrinalini Dey (2019-07-07 02:49:24)(Included): confirmed; Mrinalini Dey (2019-04-26 18:32:38)(Select): Requested via library; Mrinalini Dey (2019-04-25 00:46:35)(Select): Full paper requested on RG;","title":"Routine analysis of synovial fluid cells is of value in the differential diagnosis of arthritis in children","type":"article-journal","volume":"13"},"uris":["http://www.mendeley.com/documents/?uuid=929882a9-d851-45d0-a09b-9a550acf4c97"]},{"id":"ITEM-12","itemData":{"abstract":"BACKGROUNDThe diagnosis of septic arthritis (SA) relies on synovial analysis and conventional culture. But, these methods lack of sensitivity and culture is time consuming to establish a definite diagnosis. This study evaluated a new multiplex PCR assay which entailed screening PCR for Gram typing and identification PCR for species identification using two primer mixes.METHODSA total of 80 synovial fluid samples from patients with suspected SA were collected. Culture, multiplex PCR, and 16S rRNA gene PCR were performed.RESULTSThe analytical sensitivity of multiplex PCR assay was 10(1) CFU/ml for each type of bacteria. There was no cross-reactivity with common bacterial pathogens. Bacteria were detected in 20, 25, and 26 of 80 samples for culture, multiplex PCR, and 16S rRNA gene PCR, respectively. Nineteen (95%) of 20 culture-positive samples and 6 (10%) of 60 culture-negative samples were positive for the multiplex PCR. Five of six samples which were positive only from multiplex PCR were also positive in 16S rRNA gene PCR. The multiplex PCR showed 2 false-negative in 27 true-positive samples but no false-positive. The sensitivity and specificity of the multiplex PCR were 92.6 and 100%, and the agreement with culture and 16S rRNA gene PCR were 91.3 and 96.3%, respectively. The time to detection for multiplex PCR was a maximum of 6 hr.CONCLUSIONThis multiplex PCR assay offers high sensitivity and improved detection speed relative to culture. The appropriate combination of this new multiplex PCR assay with culture may contribute to the accurate and rapid diagnosis of SA.","author":[{"dropping-particle":"","family":"Kim","given":"Hwanjung","non-dropping-particle":"","parse-names":false,"suffix":""},{"dropping-particle":"","family":"Kim","given":"Jimyung","non-dropping-particle":"","parse-names":false,"suffix":""},{"dropping-particle":"","family":"Ihm","given":"Chunhwa","non-dropping-particle":"","parse-names":false,"suffix":""}],"container-title":"Journal of clinical laboratory analysis","id":"ITEM-12","issue":"3 PG  - 175-181","issued":{"date-parts":[["2010"]]},"note":"Mrinalini Dey (2019-07-07 02:39:23)(Included): confirmed;","page":"175-181","title":"The usefulness of multiplex PCR for the identification of bacteria in joint infection","type":"article-journal","volume":"24"},"uris":["http://www.mendeley.com/documents/?uuid=f87a6f36-dd7f-4eba-8b5f-1cce7514fe1f"]},{"id":"ITEM-13","itemData":{"DOI":"10.1016/S0735-6757(97)90173-X","author":[{"dropping-particle":"","family":"Jeng  Wang, C.-R., Liu, S.-T., Su, C.-C., Tsai, R.-T., Yeh, T.-S., Wen, C.-L., Wu, Y.-Q., Lin, C.-Y., Lee, G.-L., Chen, M.-Y., Liu, M.-F., Chuang, C.-Y., Chen, C.-Y.","given":"G.-W.","non-dropping-particle":"","parse-names":false,"suffix":""}],"container-title":"American Journal of Emergency Medicine","id":"ITEM-13","issue":"7 PG  -","issued":{"date-parts":[["1997"]]},"note":"Mrinalini Dey (2019-07-07 02:31:31)(Included): confirmed;","title":"Measurement of synovial tumor necrosis factor-alpha in diagnosing emergency patients with bacterial arthritis","type":"article-journal","volume":"15"},"uris":["http://www.mendeley.com/documents/?uuid=eae4938c-1e83-4cf3-9b36-b438b113ebd2"]},{"id":"ITEM-14","itemData":{"abstract":"PURPOSEThe sensitivity of Gram staining is known to be suboptimal for the diagnosis of native joint septic arthritis. We lack information about the accuracy of Gram compared to other microscopic staining techniques for predicting infection in different patient populations.METHODSThis was a cohort study with cost evaluations at the Orthopaedic Service of Geneva University Hospitals (January 1996-October 2012).RESULTSAmong 500 episodes of arthritis (196 with immunosuppression, 227 with underlying arthroplasties and 69 with gout or other crystals in synovial fluid), Gram staining revealed pathogens in 146 episodes (146/500, 29 %) or in 146 of the 400 culture-positive episodes (37 %). Correlation between the Gram and acridine staining of the same sample was good (Spearman 0.85). Overall, the sensitivity, specificity, positive predictive value and negative predictive value of Gram stain for rapid diagnosis of septic arthritis was 0.37, 0.99, 0.99 and 0.28, respectively, compared to microbiological cultures. Quite similar values were recorded across the different patient subpopulations, in particular for sensitivity values that were 0.33 for patients with prosthetic joint infections, 0.40 for immunosuppressed patients, 0.36 for patients under antibiotic administration and 0.52 for patients with concomitant crystalline disease.CONCLUSIONSThe sensitivity of Gram or acridine orange staining for a rapid diagnosis of episodes of septic arthritis is suboptimal compared to microbiological culture, regardless of underlying conditions, immunosuppression or antibiotic therapy. The sensitivity in the presence of synovial fluid crystals is moderate. Acridine orange and Gram stains are equivalent.","author":[{"dropping-particle":"","family":"Cunningham","given":"Gregory","non-dropping-particle":"","parse-names":false,"suffix":""},{"dropping-particle":"","family":"Seghrouchni","given":"Khalid","non-dropping-particle":"","parse-names":false,"suffix":""},{"dropping-particle":"","family":"Ruffieux","given":"Etienne","non-dropping-particle":"","parse-names":false,"suffix":""},{"dropping-particle":"","family":"Vaudaux","given":"Pierre","non-dropping-particle":"","parse-names":false,"suffix":""},{"dropping-particle":"","family":"Gayet-Ageron","given":"Angèle","non-dropping-particle":"","parse-names":false,"suffix":""},{"dropping-particle":"","family":"Cherkaoui","given":"Abdessalam","non-dropping-particle":"","parse-names":false,"suffix":""},{"dropping-particle":"","family":"Godinho","given":"Eduardo","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International orthopaedics","id":"ITEM-14","issue":"6 PG  - 1283-1290","issued":{"date-parts":[["2014"]]},"note":"Mrinalini Dey (2019-07-07 01:38:40)(Included): confirmed;","page":"1283-1290","title":"Gram and acridine orange staining for diagnosis of septic arthritis in different patient populations","type":"article-journal","volume":"38"},"uris":["http://www.mendeley.com/documents/?uuid=5a2ab24c-3b23-481a-ac3f-84db3714880e"]},{"id":"ITEM-15","itemData":{"abstract":"OBJECTIVETo report synovial fluid lactate concentrations in normal and pathological canine joints.STUDY DESIGNControlled, prospective study.METHODSLactate was measured in synovial fluid using a hand-held meter and the rest of the fluid was sent to a commercial laboratory for analysis. Samples were divided into four groups; group 1: control, group 2: osteoarthritis, group 3: immune-mediated inflammatory arthritis, and group 4: septic arthritis. Statistical analysis was performed to compare lactate concentrations between the four groups and to examine the predictive value of lactate in the diagnosis of septic arthritis. A correlation was sought between synovial fluid lactate and synovial fluid total nucleated cell count and total protein.RESULTSSeventy-four samples were investigated from 55 dogs. Statistical analysis found that lactate concentrations were significantly higher in the septic arthritis group than in each of the other three groups. No significant correlation could be found between synovial fluid lactate concentrations and synovial fluid total nucleated cell count or synovial fluid total protein. Lactate concentration was found to be a useful predictor of septic arthritis, with a low concentration pointing towards exclusion rather than a high concentration to the diagnosis of septic arthritis.CLINICAL SIGNIFICANCESynovial fluid lactate concentration is not a good marker for osteoarthritis or immune-mediated inflammatory arthritis, but it is significantly increased in septic arthritis and could help the clinician in ruling out this condition in a quick and cost-effective way.","author":[{"dropping-particle":"","family":"Proot","given":"J L J","non-dropping-particle":"","parse-names":false,"suffix":""},{"dropping-particle":"","family":"Vicente","given":"F","non-dropping-particle":"de","parse-names":false,"suffix":""},{"dropping-particle":"","family":"Sheahan","given":"D E","non-dropping-particle":"","parse-names":false,"suffix":""}],"container-title":"Veterinary and comparative orthopaedics and traumatology : V.C.O.T","id":"ITEM-15","issue":"5 PG  - 301-305","issued":{"date-parts":[["2015"]]},"note":"Mrinalini Dey (2019-07-07 04:01:52)(Included): confirmed;","page":"301-305","title":"Analysis of lactate concentrations in canine synovial fluid","type":"article-journal","volume":"28"},"uris":["http://www.mendeley.com/documents/?uuid=e114f1fe-254f-499d-b1ac-7f22dad54402"]},{"id":"ITEM-16","itemData":{"DOI":"10.1136/vr.104386","author":[{"dropping-particle":"","family":"Robinson  Singer, E.R., Piviani, M., Rubio-Martinez, L.M.","given":"C S","non-dropping-particle":"","parse-names":false,"suffix":""}],"container-title":"Veterinary Record","id":"ITEM-16","issue":"16 PG  -","issued":{"date-parts":[["2017"]]},"note":"Mrinalini Dey (2019-07-07 04:02:37)(Included): confirmed;","title":"Are serum amyloid A or D-lactate useful to diagnose synovial contamination or sepsis in horses?","type":"article-journal","volume":"181"},"uris":["http://www.mendeley.com/documents/?uuid=0954e9ae-fb00-4be2-863e-e7aa19b435ea"]},{"id":"ITEM-17","itemData":{"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 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17","issue":"4 PG  - 1075-1080","issued":{"date-parts":[["2014"]]},"page":"1075-1080","title":"Procalcitonin levels in fresh serum and fresh synovial fluid for the differential diagnosis of knee septic arthritis from rheumatoid arthritis, osteoarthritis and gouty arthritis","type":"article-journal","volume":"8"},"uris":["http://www.mendeley.com/documents/?uuid=b338ad9a-59ff-4793-9cd8-10fee7718a0f"]},{"id":"ITEM-18","itemData":{"DOI":"10.1007/s00590-013-1331-x","ISSN":"1633-8065","PMID":"24121795","abstract":"In order to identify the predictive value of synovial fluid white blood cell (WBC) count and differential white blood cell count in identifying nonprosthetic joint infection in immunocompetent and immunosuppressed populations, we retrospectively reviewed 96 adult patients who underwent hip or knee aspiration because of symptoms suggesting a possible nonprosthetic joint infection. Medical history, including immunosuppressive disease or drugs, was recorded, and synovial fluid cell count, differential, and culture results were compared. There were 44 patients with positive synovial cultures. Of 36 patients who had a synovial WBC ≥50,000/mm³, 89% had positive cultures. The sensitivity to synovial WBC ≥50,000/mm³ was 0.727 (95% CI 0.570-0.845), and specificity was 0.923 (95% CI 0.806-0.975). There were 12 patients with a synovial WBC &lt;50,000/mm³ that had positive cultures. The sensitivity of percentage polymorphonuclear cells (%PMNs) to predict positive cultures when the %PMNs were at least 80, 85, and 90% was 0.932, 0.886, and 0.818, respectively. The specificity when the %PMNs was at least 80, 85, and 90% was 0.598, 0.577, and 0.673, respectively. Among the 29% of immunocompromised patients, the sensitivity to synovial WBC ≥50,000/mm³ was 0.714 (95% CI 0.420-0.904), and specificity was 1.000 (95% CI 0.732-1.000). Twenty-nine percent of patients with a synovial WBC &lt;50,000/mm³ had positive cultures. The sensitivity of %PMNs to predict positive cultures when the %PMNs was at least 80, 85, and 90% was 1.000, 0.929, and 0.786, respectively. The specificity when the %PMNs were at least 80, 85, and 90% was 0.500, 0.643, and 0.714, respectively. We found that the synovial WBC differential (percentage synovial fluid PMNs) is a more sensitive predictor for nonprosthetic adult joint infection than the synovial absolute WBC count. This was true in both the general population and the immunosuppressed population.","author":[{"dropping-particle":"","family":"Baran","given":"Sean","non-dropping-particle":"","parse-names":false,"suffix":""},{"dropping-particle":"","family":"Price","given":"Connie","non-dropping-particle":"","parse-names":false,"suffix":""},{"dropping-particle":"","family":"Hak","given":"David J","non-dropping-particle":"","parse-names":false,"suffix":""}],"container-title":"European journal of orthopaedic surgery &amp; traumatology : orthopedie traumatologie","id":"ITEM-18","issue":"8","issued":{"date-parts":[["2014","12"]]},"page":"1469-74","title":"Diagnosing joint infections: synovial fluid differential is more sensitive than white blood cell count.","type":"article-journal","volume":"24"},"uris":["http://www.mendeley.com/documents/?uuid=0404a2be-aee6-3a0e-841f-acafa356236d"]},{"id":"ITEM-19","itemData":{"abstract":"Septic arthritis (SA) is a rheumatologic emergency associated with significant morbidity and mortality. Delayed or inadequate treatment of SA can lead to irreversible joint destruction and disability. Current methods of diagnosing SA rely on synovial fluid analysis and culture which are known to be imprecise and time-consuming. We report a novel adaptation of a probe-based real-time PCR assay targeting the 16S rRNA gene for early and accurate diagnosis of bacterial SA. The assay algorithm consists of initial broad-range eubacterial detection, followed by Gram typing and species characterization of the pathogen. The platform demonstrated a high analytical sensitivity with a limit of detection of 10(1) CFU/ml with a panel of SA-related organisms. Gram typing and pathogen-specific probes correctly identified their respective targets in a mock test panel of 36 common clinically relevant pathogens. One hundred twenty-one clinical synovial fluid samples from patients presenting with suspected acute SA were tested. The sensitivity and specificity of the assay were 95% and 97%, respectively, versus synovial fluid culture results. Gram-typing probes correctly identified 100% of eubacterial positive samples as to gram-positive or gram-negative status, and pathogen-specific probes correctly identified the etiologic agent in 16/20 eubacterial positive samples. The total assay time from sample collection to result is 3 h. We have demonstrated that a real-time broad-based PCR assay has high analytical and clinical performance with an improved time to detection versus culture for SA. This assay may be a useful diagnostic adjunct for clinicians, particularly those practicing in the acute care setting where rapid pathogen detection and identification would assist in disposition and treatment decisions.","author":[{"dropping-particle":"","family":"Yang","given":"Samuel","non-dropping-particle":"","parse-names":false,"suffix":""},{"dropping-particle":"","family":"Ramachandran","given":"Padmini","non-dropping-particle":"","parse-names":false,"suffix":""},{"dropping-particle":"","family":"Hardick","given":"Andrew","non-dropping-particle":"","parse-names":false,"suffix":""},{"dropping-particle":"","family":"Hsieh","given":"Yu-Hsiang","non-dropping-particle":"","parse-names":false,"suffix":""},{"dropping-particle":"","family":"Quianzon","given":"Celeste","non-dropping-particle":"","parse-names":false,"suffix":""},{"dropping-particle":"","family":"Kuroki","given":"Marcos","non-dropping-particle":"","parse-names":false,"suffix":""},{"dropping-particle":"","family":"Hardick","given":"Justin","non-dropping-particle":"","parse-names":false,"suffix":""},{"dropping-particle":"","family":"Kecojevic","given":"Aleksandar","non-dropping-particle":"","parse-names":false,"suffix":""},{"dropping-particle":"","family":"Abeygunawardena","given":"Avanthi","non-dropping-particle":"","parse-names":false,"suffix":""},{"dropping-particle":"","family":"Zenilman","given":"Jonathan","non-dropping-particle":"","parse-names":false,"suffix":""},{"dropping-particle":"","family":"Melendez","given":"Johan","non-dropping-particle":"","parse-names":false,"suffix":""},{"dropping-particle":"","family":"Doshi","given":"Vishal","non-dropping-particle":"","parse-names":false,"suffix":""},{"dropping-particle":"","family":"Gaydos","given":"Charlotte","non-dropping-particle":"","parse-names":false,"suffix":""},{"dropping-particle":"","family":"Rothman","given":"Richard E","non-dropping-particle":"","parse-names":false,"suffix":""}],"container-title":"Journal of clinical microbiology","id":"ITEM-19","issue":"4 PG  - 1386-1390","issued":{"date-parts":[["2008"]]},"note":"Mrinalini Dey (2019-07-07 04:11:13)(Included): confirmed;","page":"1386-1390","title":"Rapid PCR-based diagnosis of septic arthritis by early Gram-type classification and pathogen identification","type":"article-journal","volume":"46"},"uris":["http://www.mendeley.com/documents/?uuid=e5680a5e-c93c-489e-97e2-176ab311c281"]},{"id":"ITEM-20","itemData":{"abstract":"OBJECTIVEThe aim of this study was to differentiate septic from non-septic arthritis by measuring lactate concentration with (1)H magnetic resonance spectroscopy (HMRS) and by estimating total protein content with the assessment of T (2) values.MATERIALS AND METHODSIn 30 patients with acute arthritis, synovial fluid was aspirated. Lactate concentrations were analyzed with single voxel HMRS at 1.5 T. T (2) relaxation times were mapped with a multi-spin echo sequence. All samples underwent microbiological testing and routine laboratory analysis to quantify lactate concentration and total protein content. Values obtained in septic and non-septic arthritis were compared with a Mann-Whitney U test.RESULTSSynovial fluid from patients with septic arthritis (n = 10) had higher concentrations of lactate (11.4 +/- 4.0 mmol/L) and higher total protein content (51.8 +/- 10.7 g/L) than fluid obtained in non-septic arthritis (n = 20; 5.2 +/- 1.1 mmol/L and 40.4 +/- 6.9 g/L, respectively, p &lt; 0.001 and &lt;0.01, respectively). Measured lactate concentrations and T (2) relaxation times (as an indicator of total protein content) were moderately correlated to laboratory-confirmed lactate concentration (r (2) = 0.71) and total protein content (r (2) = 0.73). Markedly increased lactate concentrations (&gt;6 mmol/L) in combination with low T (2) values (&lt;550 ms) identify septic arthritis with a sensitivity of 70% and a specificity of 89%.CONCLUSIONSpectroscopic measurements of lactate concentration in combination with the estimation of protein content using T (2) may be of value in the differentiation of septic from non-septic arthritis.","author":[{"dropping-particle":"","family":"Wiener","given":"Edzard","non-dropping-particle":"","parse-names":false,"suffix":""},{"dropping-particle":"","family":"Zanetti","given":"Marco","non-dropping-particle":"","parse-names":false,"suffix":""},{"dropping-particle":"","family":"Hodler","given":"Juerg","non-dropping-particle":"","parse-names":false,"suffix":""},{"dropping-particle":"","family":"Pfirrmann","given":"Christian W A","non-dropping-particle":"","parse-names":false,"suffix":""}],"container-title":"Skeletal radiology","id":"ITEM-20","issue":"8 PG  - 743-748","issued":{"date-parts":[["2008"]]},"note":"Mrinalini Dey (2019-07-07 04:08:17)(Included): confirmed;","page":"743-748","title":"Lactate and T (2) measurements of synovial aspirates at 1.5 T: differentiation of septic from non-septic arthritis","type":"article-journal","volume":"37"},"uris":["http://www.mendeley.com/documents/?uuid=ce9bbaf8-0f17-4457-b64b-2f49d4b93332"]},{"id":"ITEM-21","itemData":{"abstract":"PURPOSEAnalysis of joint fluid remains a key factor in the diagnosis of periprosthetic infection. Recent reports have shown that neutrophils in infected joint fluid release esterase, an enzyme that is a reliable marker for infection. Testing for leukocyte esterase is routinely done in the analysis of urine for the presence of urinary tract infection, by a simple \"dipstick\" method. We report our experience with this technique in the evaluation of patients suspected of having septic arthritis or periprosthetic joint infection (PJI) by comparing results of leukocyte esterase positivity with confirmed joint infection as defined by the American Academy of Orthopaedic Surgeons (AAOS).MATERIALS AND METHODSWe retrospectively reviewed leukocyte esterase test results performed on synovial fluid aspirated from 57 patients with prosthetic (52) and native (5) joints. Patients either presented with unexplained painful arthroplasties, routine testing of PROSTALAC (PROSthesis with Antibiotic-Loaded Acrylic Cement) orthopedic implants, or clinical suspicion of periprosthetic infection or septic arthritis. Synovial fluid was percutaneously aspirated using a standard technique. The patient age range was 31-91 years with a mean age of 69.1 years, consisting of 30 women (52.6 %) and 27 men (47.4 %). The \"gold standard\" for the presence or absence of infection at our institution and in the study group was based on the most recent recommendations of the AAOS. Positive culture remained the \"gold standard\" for native joint infection.RESULTSOf the total 57 joints aspirated and included in the study, 20 (35.1 %) were read as positive (2+) on the leukocyte test strip and 37 (64.9 %) were read as negative (negative, trace, or 1+). PJI was diagnosed in 19 patients and native joint septic arthritis was identified in one patient. Sensitivities were excellent at 100 % with no false negatives in the entire cohort. There was one false positive in the periprosthetic group yielding a specificity, positive predictive value and negative predictive value of 97, 95, and 100 %, respectively. The results for the native joints showed markedly less specificity and positive predictive value at 50 and 33 %; however, its negative predictive value remained at 100 %.CONCLUSIONSOur test results confirm that the leukocyte esterase test can accurately detect PJI and that it can be used as a part of the traditional PJI workup. In the assessment of native joints, its high negative predictive value suggests …","author":[{"dropping-particle":"","family":"Colvin","given":"Otis C","non-dropping-particle":"","parse-names":false,"suffix":""},{"dropping-particle":"","family":"Kransdorf","given":"Mark J","non-dropping-particle":"","parse-names":false,"suffix":""},{"dropping-particle":"","family":"Roberts","given":"Catherine C","non-dropping-particle":"","parse-names":false,"suffix":""},{"dropping-particle":"","family":"Chivers","given":"F Spencer","non-dropping-particle":"","parse-names":false,"suffix":""},{"dropping-particle":"","family":"Lorans","given":"Roxanne","non-dropping-particle":"","parse-names":false,"suffix":""},{"dropping-particle":"","family":"Beauchamp","given":"Christopher P","non-dropping-particle":"","parse-names":false,"suffix":""},{"dropping-particle":"","family":"Schwartz","given":"Adam J","non-dropping-particle":"","parse-names":false,"suffix":""}],"container-title":"Skeletal radiology","id":"ITEM-21","issue":"5 PG  - 673-677","issued":{"date-parts":[["2015"]]},"note":"Mrinalini Dey (2019-07-07 00:49:29)(Included): confirmed;","page":"673-677","title":"Leukocyte esterase analysis in the diagnosis of joint infection: can we make a diagnosis using a simple urine dipstick?","type":"article-journal","volume":"44"},"uris":["http://www.mendeley.com/documents/?uuid=bfdd3e7d-08ca-4b6e-89e6-8efdf47ee8b3"]},{"id":"ITEM-22","itemData":{"abstract":"OBJECTIVETo determine the sensitivity and specificity of clinical and laboratory signs for the diagnosis of septic arthritis (SA). Patients and methods This prospective study included all adult patients with suspected SA seen in the emergency department or rheumatology department at the University Hospital, Clermont-Ferrand, France, over a period of 18 months.RESULTSIn total, 105 patients with suspected SA were included, 38 (36%) presenting with SA (29 [28%] with bacteriologically documented SA). In the univariate analysis, chills (p=0.015), gradual onset (p=0.04), local redness (p=0.01), as well as an entry site for infection (p=0.01) were most often identified in SA. A history of crystal-induced arthritis (p=0.004) was more frequent in non-SA cases. An erythrocyte sedimentation rate (ESR)&gt;50 mm (p=0.005), a C-reactive protein (CRP) level &gt;100 mg/L (p=0.019), and radiological signs suggestive of SA (p=0.001) were more frequent in the SA cases. Synovial fluid appearance: purulent (p50,000/μL (p &lt; 0.001), differentiated between SA and non-SA. In multivariate analysis, only chills (odds ration [OR]=4.7, 95% confidence interval [CI] 1.3-17.1), a history of crystal-induced arthritis (OR=0.09, 95% CI 0.01-0.9), purulent appearance of the joint fluid (OR=8.4, 95% CI 2.4-28.5), synovial WBC count &gt;50,000/mm3 (OR=6.8, 95% CI 1.3-36), and radiological findings (OR=7.1, 95% CI 13-37.9) remained significant.CONCLUSIONNo clinical sign or laboratory test (excluding bacteriological test), taken alone, is conclusive for the differentiation between SA and non-SA, but the association of several signs, notably chills, history of crystal-induced arthritis, radiological findings, and the appearance and cellularity of joint fluid may be suggestive.","author":[{"dropping-particle":"","family":"Couderc","given":"Marion","non-dropping-particle":"","parse-names":false,"suffix":""},{"dropping-particle":"","family":"Pereira","given":"Bruno","non-dropping-particle":"","parse-names":false,"suffix":""},{"dropping-particle":"","family":"Mathieu","given":"Sylvain","non-dropping-particle":"","parse-names":false,"suffix":""},{"dropping-particle":"","family":"Schmidt","given":"Jeannot","non-dropping-particle":"","parse-names":false,"suffix":""},{"dropping-particle":"","family":"Lesens","given":"Olivier","non-dropping-particle":"","parse-names":false,"suffix":""},{"dropping-particle":"","family":"Bonnet","given":"Richard","non-dropping-particle":"","parse-names":false,"suffix":""},{"dropping-particle":"","family":"Soubrier","given":"Martin","non-dropping-particle":"","parse-names":false,"suffix":""},{"dropping-particle":"","family":"Dubost","given":"Jean-Jacques","non-dropping-particle":"","parse-names":false,"suffix":""}],"container-title":"CJEM","id":"ITEM-22","issue":"4 PG  - 403-410","issued":{"date-parts":[["2015"]]},"note":"Mrinalini Dey (2019-07-07 01:01:19)(Included): confirmed;","page":"403-410","title":"Predictive value of the usual clinical signs and laboratory tests in the diagnosis of septic arthritis","type":"article-journal","volume":"17"},"uris":["http://www.mendeley.com/documents/?uuid=2d5ae2c4-09be-4923-a493-1a5eade11726"]},{"id":"ITEM-23","itemData":{"abstract":"Few studies address the utility of molecular techniques for diagnosis of infection in synovial fluid (SF). We evaluated 3 different methods using 16S rDNA polymerase chain reaction (PCR) on 63 specimens for the diagnosis of joint infection. SF samples were classified as normal, inflammatory, or septic based on the patient's clinical and laboratory results. Samples were analyzed by conventional PCR using primers for the bacterial 16S rDNA gene and by real-time PCR utilizing 2 different sets of primers for the target gene 16S rDNA. PCR results were compared to culture results. All inflammatory and normal SF samples were culture negative. There was concordance with 10 of the 16 septic samples by 2 of the PCR methods. When comparing 3 methods for rapid detection of septic arthritis, real-time PCR using SYBR-Green I and conventional PCR demonstrated favorable test characteristics, but need further study.","author":[{"dropping-particle":"","family":"Bonilla","given":"Hector","non-dropping-particle":"","parse-names":false,"suffix":""},{"dropping-particle":"","family":"Kepley","given":"Robert","non-dropping-particle":"","parse-names":false,"suffix":""},{"dropping-particle":"","family":"Pawlak","given":"Joan","non-dropping-particle":"","parse-names":false,"suffix":""},{"dropping-particle":"","family":"Belian","given":"Bradley","non-dropping-particle":"","parse-names":false,"suffix":""},{"dropping-particle":"","family":"Raynor","given":"Andrew","non-dropping-particle":"","parse-names":false,"suffix":""},{"dropping-particle":"","family":"Saravolatz","given":"Louis D","non-dropping-particle":"","parse-names":false,"suffix":""}],"container-title":"Diagnostic microbiology and infectious disease","id":"ITEM-23","issue":"4 PG  - 390-395","issued":{"date-parts":[["2011"]]},"note":"Mrinalini Dey (2019-07-06 23:59:57)(Included): confirmed;","page":"390-395","title":"Rapid diagnosis of septic arthritis using 16S rDNA PCR: a comparison of 3 methods","type":"article-journal","volume":"69"},"uris":["http://www.mendeley.com/documents/?uuid=2400e5ac-40be-416c-8cdf-db8755bb2700"]},{"id":"ITEM-24","itemData":{"abstract":"Septic arthritis is a devastating condition; well-established criteria for diagnosis exist in the pediatric population, but not for adults. This study evaluated patient factors and laboratory parameters that may be associated with the diagnosis of septic arthritis in adults. A total of 458 knee aspirates for suspected septic arthritis were evaluated with serum and synovial leukocyte counts and differentials as well as Kocher criteria for pediatric septic arthritis. Twenty-two patients (4.8%) had septic arthritis confirmed by a positive synovial fluid culture. Erythrocyte sedimentation rate (ESR) and serum white blood cell (WBC) counts were not statistically different between the 2 groups, with 64% of septic arthritis patients having a normal serum WBC count and 77% being afebrile. Mean synovial fluid WBC count was 26,758 cells/µL and 70,581 cells/µL in the nonseptic and septic groups, respectively. The likelihood ratio for a synovial fluid WBC count greater than 65,000 cells/µL was 2.8 (95% confidence interval, 1.2-6.7). Evaluation receiver operating characteristic curves using synovial WBC counts resulted in a significant area under the curve of 0.66 (P=.02). To achieve 90% specificity, a WBC cutoff of 64,000 cells/µL was required with a corresponding sensitivity of 40%. There was no significant difference in the synovial cell differential of 80% vs 90% in diagnosing infection. Synovial fluid WBC count greater than 64,000 cells/µL yielded the optimal combination of sensitivity and specificity. Polymorphonuclear leukocytes, ESR, serum WBC count, fever, and weight-bearing status were not significant predictors of septic arthritis. This study demonstrates the limited utility of Kocher criteria in the adult population and the importance of synovial leukocyte counts. [Orthopedics. 2016; 39(4):e657-e663.].","author":[{"dropping-particle":"","family":"Borzio","given":"Robert","non-dropping-particle":"","parse-names":false,"suffix":""},{"dropping-particle":"","family":"Mulchandani","given":"Neil","non-dropping-particle":"","parse-names":false,"suffix":""},{"dropping-particle":"","family":"Pivec","given":"Robert","non-dropping-particle":"","parse-names":false,"suffix":""},{"dropping-particle":"","family":"Kapadia","given":"Bhaveen H","non-dropping-particle":"","parse-names":false,"suffix":""},{"dropping-particle":"","family":"Leven","given":"Dante","non-dropping-particle":"","parse-names":false,"suffix":""},{"dropping-particle":"","family":"Harwin","given":"Steven F","non-dropping-particle":"","parse-names":false,"suffix":""},{"dropping-particle":"","family":"Urban","given":"William P","non-dropping-particle":"","parse-names":false,"suffix":""}],"container-title":"Orthopedics","id":"ITEM-24","issue":"4 PG  - e657","issued":{"date-parts":[["2016"]]},"note":"Mrinalini Dey (2019-07-07 00:08:26)(Included): confirmed;","page":"e657","title":"Predictors of Septic Arthritis in the Adult Population","type":"article-journal","volume":"39"},"uris":["http://www.mendeley.com/documents/?uuid=18a65f6d-bf86-4fed-81ce-ee1b95ad5777"]},{"id":"ITEM-25","itemData":{"abstract":"BACKGROUNDThe diagnosis of pediatric septic arthritis (SA) can be challenging due to wide variability in the presentation of musculoskeletal infection. Synovial fluid Gram stain is routinely obtained and often used as an initial indicator of the presence or absence of pediatric SA. The purpose of this study was to examine the clinical utility of the Gram stain results from a joint aspiration in the diagnosis and management of pediatric SA.METHODSAll patients with suspected SA who underwent arthrocentesis and subsequent surgical irrigation and debridement at an urban tertiary care children's hospital between January 2007 and October 2016 were identified. Results of the synovial fluid Gram stain, as well as synovial cell count/differential and serum markers, were evaluated.RESULTSA total of 302 patients that underwent incision and drainage for suspected SA were identified. In total, 102 patients (34%) had positive synovial fluid cultures and 47 patients (16%) had a microorganism detected on Gram stain. Gram stain sensitivity and specificity for the detection of SA were 0.40 and 0.97, respectively. This yielded a number needed to misdiagnose of 4.5 (ie, every fifth patient was misdiagnosed by Gram stain). For gram-negative organisms, the sensitivity dropped further to 0.13, with only 2/16 gram-negative organisms identified on Gram stain. Stepwise regression showed that age, serum white blood cell, and absolute neutrophil count were significant independent predictors for having a true positive Gram stain result. Elevated synovial white blood cell count was a significant predictor of having an accurate (culture matching the Gram stain) result.CONCLUSIONSThe Gram stain result is a poor screening tool for the detection of SA and is particularly ineffective for the detection of gram-negative organisms. The clinical relevance of the Gram stain and cost-effectiveness of this test performed on every joint aspiration sent for culture requires additional evaluation. Patients with gram-negative SA may be at high risk for inadequate coverage with empiric antibiotics due to poor detection of gram-negative organisms on initial Gram stain.LEVEL OF EVIDENCELevel III-case-control study.","author":[{"dropping-particle":"","family":"Bram","given":"Joshua T","non-dropping-particle":"","parse-names":false,"suffix":""},{"dropping-particle":"","family":"Baldwin","given":"Keith D","non-dropping-particle":"","parse-names":false,"suffix":""},{"dropping-particle":"","family":"Blumberg","given":"Todd J","non-dropping-particle":"","parse-names":false,"suffix":""}],"container-title":"Journal of pediatric orthopedics","id":"ITEM-25","issue":"9 PG  - e536","issued":{"date-parts":[["2018"]]},"note":"Mrinalini Dey (2019-07-07 00:23:40)(Included): confirmed;","page":"e536","title":"Gram Stain is Not Clinically Relevant in Treatment of Pediatric Septic Arthritis","type":"article-journal","volume":"38"},"uris":["http://www.mendeley.com/documents/?uuid=a851a1e5-4c9b-407a-9d79-efc5bab46e20"]},{"id":"ITEM-26","itemData":{"abstract":"To assess the value of synovial fluid lactate estimation in the diagnosis of septic arthritis, 238 specimens received for routine culture and 75 reference samples were examined using a rapid enzyme technique. Samples were collected without special treatment and the effect of delay in transport to the laboratory investigated. Raised levels were found in all cases of untreated septic arthritis, in six out of ten partially treated patients and in 19 out of 219 non-septic fluids. Special treatment of the sample was unnecessary if it was examined within six hours of aspiration. The predictive value of a negative result was 98 per cent and the value of the test appeared to be in the rapid exclusion of sepsis in untreated patients.","author":[{"dropping-particle":"","family":"Curtis","given":"G D","non-dropping-particle":"","parse-names":false,"suffix":""},{"dropping-particle":"","family":"Newman","given":"R J","non-dropping-particle":"","parse-names":false,"suffix":""},{"dropping-particle":"","family":"Slack","given":"M P","non-dropping-particle":"","parse-names":false,"suffix":""}],"container-title":"The Journal of infection","id":"ITEM-26","issue":"3 PG  - 239-246","issued":{"date-parts":[["1983"]]},"note":"Mrinalini Dey (2019-07-07 01:47:27)(Included): confirmed;","page":"239-246","title":"Synovial fluid lactate and the diagnosis of septic arthritis","type":"article-journal","volume":"6"},"uris":["http://www.mendeley.com/documents/?uuid=8f7389f5-71a3-4826-9051-a4d772eadd25"]},{"id":"ITEM-27","itemData":{"DOI":"10.1016/j.jbspin.2016.04.002","author":[{"dropping-particle":"","family":"Ferreyra  Coiffier, G., Albert, J.-D., David, C., Perdriger, A., Guggenbuhl, P.","given":"M","non-dropping-particle":"","parse-names":false,"suffix":""}],"container-title":"Joint Bone Spine","id":"ITEM-27","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id":"ITEM-28","itemData":{"abstract":"There are reports of a correlation between high adenosine deaminase (ADA) levels in body fluid and tuberculosis (TB) infection, but none have evaluated synovial fluid ADA and TB arthritis. The objectives of this study were to determine the proper cut-off level for synovial fluid adenosine deaminase (SF-ADA) and the sensitivity and specificity of SF-ADA to diagnose TB arthritis. Between January 2006 and December 2007, SF-ADA were determined using the modified Giusti's method on patients over 15 years of age with clinically suspected TB arthritis or having an unknown etiology of their arthritis. Synovial fluid culture for TB was performed in all patients as a gold standard test. Forty cases were included in the study, with a female to male ratio of 1.7:1 and a mean age of 52.3 +/- 17.4 years (range, 16-80). The median duration of symptoms was 60 days. The prevalence of TB arthritis was 16.7% (6 cases) while the remaining cases were rheumatoid arthritis (8), non-TB bacterial septic arthritis (3), and miscellaneous (23). The mean SF-ADA levels in patients with TB arthritis and non-TB arthritis were 35.7 +/- 10.4 (range, 20-51) and 15.4 +/- 9 (range, 2-34) U/1, respectively. The cut-off value for the diagnosis of TB arthritis was 31 U/1, with a sensitivity of 83.3% (95% CI 35.9-99.6), a specificity of 96.7% (95% CI 82.8-99.9) and an agreement Kappa of 0.8 (p &lt; 0.001). SF-ADA levels higher than 31 U/1 were highly correlated with a diagnosis of TB arthritis, with a high sensitivity and specificity. SF-ADA may be considered as a less invasive and time-consuming diagnostic tool for TB arthritis.","author":[{"dropping-particle":"","family":"Foocharoen","given":"Chingching","non-dropping-particle":"","parse-names":false,"suffix":""},{"dropping-particle":"","family":"Sarntipipattana","given":"Chatchawal","non-dropping-particle":"","parse-names":false,"suffix":""},{"dropping-particle":"","family":"Foocharoen","given":"Thanit","non-dropping-particle":"","parse-names":false,"suffix":""},{"dropping-particle":"","family":"Mahakkanukrauh","given":"Ajanee","non-dropping-particle":"","parse-names":false,"suffix":""},{"dropping-particle":"","family":"Paupairoj","given":"Anucha","non-dropping-particle":"","parse-names":false,"suffix":""},{"dropping-particle":"","family":"Teerajetgul","given":"Yaovalak","non-dropping-particle":"","parse-names":false,"suffix":""},{"dropping-particle":"","family":"Nanagara","given":"Ratanavadee","non-dropping-particle":"","parse-names":false,"suffix":""}],"container-title":"The Southeast Asian journal of tropical medicine and public health","id":"ITEM-28","issue":"2 PG  - 331-337","issued":{"date-parts":[["2011"]]},"note":"Mrinalini Dey (2019-07-07 02:00:40)(Included): confirmed;","page":"331-337","title":"Synovial fluid adenosine deaminase activity to diagnose tuberculous septic arthritis","type":"article-journal","volume":"42"},"uris":["http://www.mendeley.com/documents/?uuid=85724862-be3b-4295-b60c-38236f8a636f"]},{"id":"ITEM-29","itemData":{"abstract":"BACKGROUNDWe hypothesized that leucocyte esterase strip test can aid in diagnosing septic arthritis in native synovial fluid because leucocyte esterase concentrations would be elevated at the infection site because of secretion by recruited neutrophils.METHODThe cohort included 27 patients (suspected septic arthritis and normal subjects). A standard chemical test strip (graded as negative, trace, +, ++ or +++) was used to detect the presence of leucocyte esterase. Fluid leucocyte count, Gram staining, culture, erythrocyte sedimentation rate and C-reactive protein were also assessed.RESULTSThe leucocyte esterase test with a threshold of ++/+++ had a sensitivity of 79.2% (95% CI [confidence interval], 65.9% to 89.2%), specificity of 80.8% (95% CI, 73.3% to 87.1%), positive predictive value (PPV) of 61.8% (95% CI, 49.2% to 73.3%) and negative predictive value (NPV) of 90.1% (95% CI, 84.3% to 95.4%).CONCLUSIONThe leucocyte esterase strip test yielded a high specificity, PPV, NPV, high sensitivity and high diagnostic accuracy. Leucocyte esterase is an accurate, quick and bedside test for septic arthritis and can be used effectively for diagnosing periprosthetic joint infections along with other battery of tests according to the Musculoskeletal Infection Society criteria.","author":[{"dropping-particle":"","family":"Gautam","given":"V K","non-dropping-particle":"","parse-names":false,"suffix":""},{"dropping-particle":"","family":"Saini","given":"Rishabh","non-dropping-particle":"","parse-names":false,"suffix":""},{"dropping-particle":"","family":"Sharma","given":"Siddharth","non-dropping-particle":"","parse-names":false,"suffix":""}],"container-title":"Journal of orthopaedic surgery (Hong Kong)","id":"ITEM-29","issue":"1 PG  - 2309499016685019","issued":{"date-parts":[["2017"]]},"note":"Mrinalini Dey (2019-07-07 02:11:42)(Included): confirmed;","page":"2309499016685019","title":"Effectiveness of leucocyte esterase as a diagnostic test for acute septic arthritis","type":"article-journal","volume":"25"},"uris":["http://www.mendeley.com/documents/?uuid=8d6b97ad-b22c-4af1-a5d9-1837302ef30e"]},{"id":"ITEM-30","itemData":{"abstract":"OBJECTIVETo analyze the usefulness of D-lactic acid levels in synovial fluid (SF) as a rapid test to support the early diagnosis of bacterial arthritis (BA).METHODSA simple modification of the enzyme method used for measuring L-lactic acid was used to analyze levels of D-lactic acid in SF from 20 cases of BA. Results were compared with those from 99 noninfectious arthritis, which included 90 inflammatory SF samples. Total white blood cell count (WBC), percentage of polymorphonuclears (% PMN) and gram stains were also determined.RESULTSD-lactic acid levels were significantly higher in BA than in noninfectious arthritis. Using a cutoff value of 0.05 mM, 85% of the SF samples from BA had a positive test for D-lactic acid compared with 4% of the control group. The overall sensitivity of the assay was 85% with a specificity of 96%, showing a positive predictive value for BA of 81% and a negative predictive value of 97%.CONCLUSIONThe data presented suggest that D-lactic acid is an accurate, easy test that can be carried out in any laboratory, to support the early diagnosis of BA.","author":[{"dropping-particle":"","family":"Gratacós","given":"J","non-dropping-particle":"","parse-names":false,"suffix":""},{"dropping-particle":"","family":"Vila","given":"J","non-dropping-particle":"","parse-names":false,"suffix":""},{"dropping-particle":"","family":"Moyá","given":"F","non-dropping-particle":"","parse-names":false,"suffix":""},{"dropping-particle":"","family":"Marcos","given":"M A","non-dropping-particle":"","parse-names":false,"suffix":""},{"dropping-particle":"","family":"Collado","given":"A","non-dropping-particle":"","parse-names":false,"suffix":""},{"dropping-particle":"","family":"Sanmartí","given":"R","non-dropping-particle":"","parse-names":false,"suffix":""},{"dropping-particle":"","family":"Brancós","given":"M A","non-dropping-particle":"","parse-names":false,"suffix":""},{"dropping-particle":"","family":"Jimenez de Anta","given":"M T","non-dropping-particle":"","parse-names":false,"suffix":""},{"dropping-particle":"","family":"Muñoz-Gómez","given":"J","non-dropping-particle":"","parse-names":false,"suffix":""}],"container-title":"The Journal of rheumatology","id":"ITEM-30","issue":"8 PG  - 1504-1508","issued":{"date-parts":[["1995"]]},"note":"Mrinalini Dey (2019-07-07 02:17:38)(Included): confirmed; Mrinalini Dey (2019-04-26 01:48:01)(Select): Requested via library; Mrinalini Dey (2019-04-15 07:27:05)(Select): Full paper requested on RG;","page":"1504-1508","title":"D-lactic acid in synovial fluid. A rapid diagnostic test for bacterial synovitis","type":"article-journal","volume":"22"},"uris":["http://www.mendeley.com/documents/?uuid=a1ed7727-76f5-4243-bba0-3a57b0af920d"]},{"id":"ITEM-31","itemData":{"DOI":"10.1093/rheumatology/kez098","ISSN":"14620324 (ISSN)","abstract":"Objective: We aimed to determine whether calprotectin and α-defensins could discriminate septic from other inflammatory arthritides. Methods: Synovial fluids with a predominance of neutrophils from patients with septic arthritis, pseudogout and RA were prospectively collected. Neutrophil-related proteins calprotectin and human neutrophil α-defensins levels were assessed in synovial fluids. Demographic parameters and biomarkers with P-value ≤0.05 for differentiating septic from non-septic arthritis were included in a multivariable model. Multivariable logistic regression with stepwise selection was performed to build the final combined model. Results: A total of 74 patients were included: septic arthritis (n = 26), pseudogout (n = 28) and RA (n = 20). Patients with septic arthritis were more likely to be male and young, and to display higher synovial neutrophil count. Calprotectin was significantly increased in patients with septic arthritis. The multivariable model included calprotectin, synovial fluid neutrophil count and gender. Calprotectin was the only biomarker that discriminated septic arthritis from non-septic inflammatory arthritides, with 76% sensitivity, 94% specificity and a positive likelihood ratio = 12.2 at the threshold for calprotectin of 150 mg/l. Conclusion: Synovial fluid calprotectin is a relevant biomarker to discriminate septic arthritis from other inflammatory arthritides. This biomarker should be tested in an independent cohort. © 2019 The Author(s).","author":[{"dropping-particle":"","family":"Baillet","given":"A","non-dropping-particle":"","parse-names":false,"suffix":""},{"dropping-particle":"","family":"Trocmé","given":"C","non-dropping-particle":"","parse-names":false,"suffix":""},{"dropping-particle":"","family":"Romand","given":"X","non-dropping-particle":"","parse-names":false,"suffix":""},{"dropping-particle":"V","family":"Nguyen","given":"C M","non-dropping-particle":"","parse-names":false,"suffix":""},{"dropping-particle":"","family":"Courtier","given":"A","non-dropping-particle":"","parse-names":false,"suffix":""},{"dropping-particle":"","family":"Toussaint","given":"B","non-dropping-particle":"","parse-names":false,"suffix":""},{"dropping-particle":"","family":"Gaudin","given":"P","non-dropping-particle":"","parse-names":false,"suffix":""},{"dropping-particle":"","family":"Epaulard","given":"O","non-dropping-particle":"","parse-names":false,"suffix":""}],"container-title":"Rheumatology (United Kingdom)","id":"ITEM-31","issue":"9","issued":{"date-parts":[["2019"]]},"language":"English","note":"Cited By :3\n\nExport Date: 11 September 2020\n\nCODEN: RUMAF\n\nCorrespondence Address: Baillet, A.; CHUGA-Hôpital Sud, Avenue de Kimberley CS 90338, France; email: abaillet@chu-grenoble.fr","page":"1644-1648","publisher":"Oxford University Press","publisher-place":"University Grenoble-Alpes, GREPI EA74 08, France","title":"Calprotectin discriminates septic arthritis from pseudogout and rheumatoid arthritis","type":"article-journal","volume":"58"},"uris":["http://www.mendeley.com/documents/?uuid=f2d98fe1-cf10-4633-a479-9f2577e032eb"]},{"id":"ITEM-32","itemData":{"DOI":"10.1007/s10067-019-04740-w","ISSN":"07703198 (ISSN)","abstract":"Objectives: Bacteriological diagnosis of septic arthritis (SA) is complicated. Agar plates are the main culture method and yields 40–60% of positive bacterial detection. Addition of bottled culture broth (Bactec®) as a method for detecting synovial microorganisms is common. The advantages of this method and the combination of both have not been thoroughly investigated. This study evaluates an added value of the Bactec culture broth as a single method or as combined with the agar-plate culture. Methods: All culture aspirates of SA-suspected patients were analyzed. All cases with a positive result by either method were reviewed for background data and clinical diagnosis. Results: Out of 5000 synovial fluid samples, a clinical diagnosis of SA was suspected in 1024 cases. Samples processed by both culture methods were extracted during the same event. Bactec® vials were positive for significant bacterial detection in 113/148 cases (76.4%) while agar-plate cultures were positive in only 96/154 (62.3%) representing higher sensitivity of 0.5 vs. 0.42 and a positive predictive value (PPV) of 0.76 vs. 0.62. Bacterial detection by both methods combined was positive in 137/221 (62%) and did not achieve a significant increment. Conclusions: The Bactec® method has many advantages in bacteriological identification of synovial infection, including a broader identification spectrum, faster response time, and superior qualities of identification although being more expensive. This method has a better yield in detecting septic arthritis and might be considered a single method for synovial fluid culture in cases suspected for SA.Key Points• The Bactec method had improved detection rates.• Culturing by agar plates and Bactec revealed higher sensitivity and lower specificity.• The use of the blood culture bottles (Bactec system) alone will raise the detection rate of septic arthritis with lower false positive rates and at lower costs. © 2019, International League of Associations for Rheumatology (ILAR).","author":[{"dropping-particle":"","family":"Cohen","given":"D","non-dropping-particle":"","parse-names":false,"suffix":""},{"dropping-particle":"","family":"Natshe","given":"A","non-dropping-particle":"","parse-names":false,"suffix":""},{"dropping-particle":"","family":"Chetrit","given":"E","non-dropping-particle":"Ben","parse-names":false,"suffix":""},{"dropping-particle":"","family":"Lebel","given":"E","non-dropping-particle":"","parse-names":false,"suffix":""},{"dropping-particle":"","family":"Breuer","given":"G S","non-dropping-particle":"","parse-names":false,"suffix":""}],"container-title":"Clinical Rheumatology","id":"ITEM-32","issue":"1","issued":{"date-parts":[["2020"]]},"language":"English","note":"Export Date: 11 September 2020\n\nCODEN: CLRHD\n\nCorrespondence Address: Breuer, G.S.; Rheumatology Unit, Shaare Zedek Medical Center, 12 Samuel Bait St., PO Box 329, Israel; email: gbreuer@szmc.org.il","page":"275-279","publisher":"Springer","publisher-place":"Orthopedic Department, Shaare Zedek Medical Center, Jerusalem, Israel","title":"Synovial fluid culture: agar plates vs. blood culture bottles for microbiological identification","type":"article-journal","volume":"39"},"uris":["http://www.mendeley.com/documents/?uuid=5af35e2c-4f3a-40a1-8d27-9f966f18a4d3"]},{"id":"ITEM-33","itemData":{"DOI":"10.1007/s10067-019-04492-7","ISSN":"07703198 (ISSN)","abstract":"Objective: To evaluate the diagnostic performance of bacterial identification by broad-range polymerase chain reaction (PCR) of ribosomal DNA (rDNA) 16 s (16S rDNA PCR) for the diagnosis of septic arthritis on native joints. Methods: Patients with acute mono or oligoarthritis who underwent synovial fluid puncture and prospective follow-up allowing definitive diagnosis (septic arthritis, crystal related disease, chronic inflammatory arthritis, undifferentiated arthritis) were recruited in this single-center study. Systematic analysis of synovial fluid included leukocytes count, search for urate and pyrophosphate crystals with polarized light microscopy, direct bacteriological examination (gram staining), bacteriological culture, and 16S rDNA PCR. Results: Ninety-five patients were included, 34 of which (35.8%) had septic arthritis. Nineteen (20.0%) patients had received probabilistic antibiotic therapy prior to joint puncture. Gram + cocci infection accounted for 79.4% of septic arthritis, of which nearly half (47.1%) was caused by Staphylococcus aureus. Eight (23.5%) septic arthritis patients had a 16S rDNA PCR positive in the synovial fluid with an AUC of 0.618 (95% CI, 0.493–0.742), a sensitivity of 0.24 (95% CI, 0.12–0.40), and a specificity of 1.00 (95% CI 0.94–1.00). The diagnostic performance of 16S rDNA PCR was lower than that of direct examination (AUC at 0.691, CI 95%, 0.570–0.812), blood cultures (AUC at 0.727, CI 95%, 0.610–0.844), and culture (0.925, CI 95%, 0.856–0.994) for the diagnosis of septic arthritis. There was no difference in the positivity of 16S rDNA PCR according to previous exposure to antibiotics. Conclusions: 16 s rDNA PCR in the synovial fluid does not improve the diagnostic performance of septic arthritis on native adult joints, particularly for Gram-positive cocci infections. © 2019, International League of Associations for Rheumatology (ILAR).","author":[{"dropping-particle":"","family":"Coiffier","given":"G","non-dropping-particle":"","parse-names":false,"suffix":""},{"dropping-particle":"","family":"David","given":"C","non-dropping-particle":"","parse-names":false,"suffix":""},{"dropping-particle":"","family":"Gauthier","given":"P","non-dropping-particle":"","parse-names":false,"suffix":""},{"dropping-particle":"","family":"Bars","given":"H","non-dropping-particle":"Le","parse-names":false,"suffix":""},{"dropping-particle":"","family":"Guggenbuhl","given":"P","non-dropping-particle":"","parse-names":false,"suffix":""},{"dropping-particle":"","family":"Jolivet-Gougeon","given":"A","non-dropping-particle":"","parse-names":false,"suffix":""},{"dropping-particle":"","family":"Albert","given":"J D","non-dropping-particle":"","parse-names":false,"suffix":""}],"container-title":"Clinical Rheumatology","id":"ITEM-33","issued":{"date-parts":[["2019"]]},"language":"English","note":"Cited By :1\n\nExport Date: 11 September 2020\n\nCODEN: CLRHD\n\nCorrespondence Address: Albert, J.D.; Service de Rhumatologie, CHU Hôpital Sud, 16 boulevard de Bulgarie, France; email: jean-david.albert@chu-rennes.fr","publisher":"Springer London","publisher-place":"Service de Rhumatologie, CHU Hôpital Sud, 16 boulevard de Bulgarie, Rennes, 35203, France","title":"Broad-range 16 s rDNA PCR in synovial fluid does not improve the diagnostic performance of septic arthritis in native joints in adults: cross-sectional single-center study in 95 patients","type":"article-journal"},"uris":["http://www.mendeley.com/documents/?uuid=188f343d-04f3-4642-9c21-0b5716a6f9cb"]},{"id":"ITEM-34","itemData":{"DOI":"10.1016/j.jbspin.2018.04.008","ISSN":"1297319X (ISSN)","author":[{"dropping-particle":"","family":"Couderc","given":"M","non-dropping-particle":"","parse-names":false,"suffix":""},{"dropping-particle":"","family":"Peyrode","given":"C","non-dropping-particle":"","parse-names":false,"suffix":""},{"dropping-particle":"","family":"Pereira","given":"B","non-dropping-particle":"","parse-names":false,"suffix":""},{"dropping-particle":"","family":"Miot-Noirault","given":"E","non-dropping-particle":"","parse-names":false,"suffix":""},{"dropping-particle":"","family":"Mathieu","given":"S","non-dropping-particle":"","parse-names":false,"suffix":""},{"dropping-particle":"","family":"Soubrier","given":"M","non-dropping-particle":"","parse-names":false,"suffix":""},{"dropping-particle":"","family":"Dubost","given":"J.-J.","non-dropping-particle":"","parse-names":false,"suffix":""}],"container-title":"Joint Bone Spine","id":"ITEM-34","issue":"2","issued":{"date-parts":[["2019"]]},"language":"English","note":"Cited By :5\n\nExport Date: 11 September 2020\n\nCODEN: JBSPF\n\nCorrespondence Address: Couderc, M.; Rheumatology department, Clermont-Ferrand university hospital, place Henri-Dunant, France","page":"261-262","publisher":"Elsevier Masson SAS","publisher-place":"Rheumatology department, Clermont-Ferrand university hospital, place Henri-Dunant, Clermont-Ferrand, 63000, France","title":"Comparison of several biomarkers (MMP-2, MMP-9, the MMP-9 inhibitor TIMP-1, CTX-II, calprotectin, and COMP) in the synovial fluid and serum of patients with and without septic arthritis","type":"article-journal","volume":"86"},"uris":["http://www.mendeley.com/documents/?uuid=f4a1cf0b-b5d4-4a32-b230-3bfdb54a77a0"]},{"id":"ITEM-35","itemData":{"DOI":"10.1097/bpb.0000000000000628","abstract":"The aim of this study was to investigate the ability of the joint fluid glucose level to detect septic arthritis. Thirty joints in 30 patients with suspected septic arthritis were evaluated. When glucose level was less than 40 mg/dl, we performed arthrotomy. Eleven patients had joint fluid glucose levels less than 40 mg/dl. All 11 (100%) had positive joint fluid cultures. Conversely, 19 patients had synovial glucose levels of at least 40 mg/dl. Six (31.6%) of these had positive joint fluid cultures. The remaining 13 were diagnosed with transient synovitis. Patients with joint fluid glucose levels less than 40 mg/dl should be suspected septic arthritis.","author":[{"dropping-particle":"","family":"Kinugasa","given":"M","non-dropping-particle":"","parse-names":false,"suffix":""},{"dropping-particle":"","family":"Kobayashi","given":"D","non-dropping-particle":"","parse-names":false,"suffix":""},{"dropping-particle":"","family":"Satsuma","given":"S","non-dropping-particle":"","parse-names":false,"suffix":""},{"dropping-particle":"","family":"Sakata","given":"R","non-dropping-particle":"","parse-names":false,"suffix":""},{"dropping-particle":"","family":"Shinada","given":"Y","non-dropping-particle":"","parse-names":false,"suffix":""},{"dropping-particle":"","family":"Kuroda","given":"R","non-dropping-particle":"","parse-names":false,"suffix":""}],"container-title":"J Pediatr Orthop B","id":"ITEM-35","issue":" PG  -","issued":{"date-parts":[["2019"]]},"title":"The predictive value of synovial glucose level in septic arthritis","type":"article-journal"},"uris":["http://www.mendeley.com/documents/?uuid=65f6323d-9ffb-4fb6-8e43-5a58f6a691f5"]},{"id":"ITEM-36","itemData":{"DOI":"10.3899/jrheum.180311","abstract":"OBJECTIVE: To prospectively evaluate automated multiplex PCR and isothermal microcalorimetry tests for rapid and accurate diagnosis of septic arthritis. METHODS: Patients with acute arthritis were prospectively included from October 2014 to September 2015. In synovial fluid (SF), leukocyte count and differential, culture, PCR, and microcalorimetry were determined. Septic arthritis was diagnosed by positive SF culture or (1) local clinical signs and symptoms, (2) increased SF leukocyte count, and (3) exclusion of noninfectious causes of inflammatory arthropathy. The performance of individual tests was compared with McNemar's test. RESULTS: Among 57 patients, 22 (39%) were diagnosed with septic arthritis. SF culture grew a pathogen in 10 patients (46%), PCR was positive in 5 (23%), and microcalorimetry in 10 (46%). Compared to SF culture, 49 concordant pairs were found for both methods (PCR and microcalorimetry; 86% agreement). In SF, PCR failed to detect Staphylococcus aureus (2 patients), Streptococcus pneumoniae (1 patient), Streptococcus dysgalactiae (1 patient), and Clostridium clostridioforme (1 patient). Microcalorimetry failed to detect S. dysgalactiae (1 patient), Streptococcus agalactiae (1 patient), and C. clostridioforme (1 patient). No statistical differences between the performance of SF culture, and PCR and microcalorimetry, respectively, were found. The processing time for PCR was 5 h and for microcalorimetry a median of 8.8 h (range, 2.3-64 h), whereas cultures required a median of 4.5 days (range, 3-14 days). CONCLUSION: Performance of SF PCR was inferior while microcalorimetry was similar to culture but provided results considerably faster. [Clinical trial registration number (https://www.clinicaltrials.gov): NCT02530229].","author":[{"dropping-particle":"","family":"Morgenstern","given":"C","non-dropping-particle":"","parse-names":false,"suffix":""},{"dropping-particle":"","family":"Renz","given":"N","non-dropping-particle":"","parse-names":false,"suffix":""},{"dropping-particle":"","family":"Cabric","given":"S","non-dropping-particle":"","parse-names":false,"suffix":""},{"dropping-particle":"","family":"Perka","given":"C","non-dropping-particle":"","parse-names":false,"suffix":""},{"dropping-particle":"","family":"Trampuz","given":"A","non-dropping-particle":"","parse-names":false,"suffix":""}],"container-title":"J Rheumatol","id":"ITEM-36","issue":"11 PG  - 1588-1593","issued":{"date-parts":[["2018"]]},"page":"1588-1593","title":"Multiplex Polymerase Chain Reaction and Microcalorimetry in Synovial Fluid: Can Pathogen-based Detection Assays Improve the Diagnosis of Septic Arthritis?","type":"article-journal","volume":"45"},"uris":["http://www.mendeley.com/documents/?uuid=23960ff1-6f1f-4a57-8034-351a36d71894"]},{"id":"ITEM-37","itemData":{"DOI":"10.1097/BPO.0000000000001413","ISSN":"02716798 (ISSN)","abstract":"Background: Most tests used to diagnose pediatric septic arthritis are either not accurate or do not produce rapid results. A leukocyte esterase (LE) strip test has previously been validated for the diagnosis of adult native and periprosthetic joint infections. The purpose of this prospective study was to: (1) evaluate the performance characteristics of the LE strip test in the diagnosis of pediatric septic arthritis and (2) determine the false positive rate of LE strip test on the aseptic synovial fluid (SF). Methods: Between May 2016 and November 2018, SF was obtained from children who were hospitalized at our tertiary referral center on the basis of suspicion of septic arthritis. All patients underwent arthrocentesis, and the aspirate was tested with LE strip test, leukocyte count, and culture. Twenty-five patients satisfied the inclusion criteria. For the second part of the study, SF from 25 children undergoing surgery for developmental dysplasia of the hip was collected and tested with LE strip test, leukocyte count, and culture. Results: In the first part of this study, 19 joints were classified as septic and 6 as aseptic. Considering a positive LE strip test (\"++\" and \"+++\" readings) indicative of septic arthritis yielded a sensitivity of 100%, specificity of 83%, positive predictive value of 95%, and negative predictive value of 100%. In the second part, all 25 patients with an aseptic SF had a negative test result (\"-\" and \"+\" readings). Conclusions: The LE strip test seems to be a valuable additional tool in the diagnosis of pediatric septic arthritis. The LE strip test has the advantages of being inexpensive and simple, providing real-time results and having a perfect negative predictive value to rule out the diagnosis of septic arthritis. Level of Evidence: Level II - diagnostic. Copyright © 2019 Wolters Kluwer Health, Inc. All rights reserved.","author":[{"dropping-particle":"","family":"Mortazavi","given":"S M J","non-dropping-particle":"","parse-names":false,"suffix":""},{"dropping-particle":"","family":"Kalantar","given":"H","non-dropping-particle":"","parse-names":false,"suffix":""},{"dropping-particle":"","family":"Baghdadi","given":"S","non-dropping-particle":"","parse-names":false,"suffix":""},{"dropping-particle":"","family":"Nabian","given":"M H","non-dropping-particle":"","parse-names":false,"suffix":""},{"dropping-particle":"","family":"Haj Zargarbashi","given":"R","non-dropping-particle":"","parse-names":false,"suffix":""},{"dropping-particle":"","family":"Riahi","given":"A","non-dropping-particle":"","parse-names":false,"suffix":""},{"dropping-particle":"","family":"Moharrami","given":"A","non-dropping-particle":"","parse-names":false,"suffix":""},{"dropping-particle":"","family":"Zahraei Bakhsh","given":"F","non-dropping-particle":"","parse-names":false,"suffix":""},{"dropping-particle":"","family":"Baghdadi","given":"T","non-dropping-particle":"","parse-names":false,"suffix":""}],"container-title":"Journal of Pediatric Orthopaedics","id":"ITEM-37","issued":{"date-parts":[["2019"]]},"language":"English","note":"Export Date: 11 September 2020\n\nCODEN: JPORD\n\nCorrespondence Address: Baghdadi, T.; Joint Reconstruction Research Center, Imam Khomeini Hospital, Tehran University of Medical SciencesIran; email: taghibaghdadi@hotmail.com","publisher":"Lippincott Williams and Wilkins","publisher-place":"Joint Reconstruction Research Center, Imam Khomeini Hospital, Tehran University of Medical Sciences, Tehran, Iran","title":"The Utility of Leukocyte Esterase Strip Test in the Diagnosis of Pediatric Septic Arthritis","type":"article-journal"},"uris":["http://www.mendeley.com/documents/?uuid=28e31720-1d72-4244-9617-73577f92fcde"]},{"id":"ITEM-38","itemData":{"DOI":"10.1016/j.ajem.2018.12.030","ISSN":"07356757 (ISSN)","abstract":"Background: Synovial lactate is a promising biomarker to distinguish septic from aseptic arthritis. If available as a point-of care test, synovial lactate would be rapidly available to aid the emergency provider in clinical decision making. This study assesses the test characteristics of synovial lactate obtained using an EPOC© point-of-care (POC) analyzer to rapidly distinguish septic from aseptic arthritis in the emergency department. Methods: We enrolled a convenience sample of patients with possible septic arthritis presenting to the emergency department at a large urban academic center between October 2016 and April 2018. Enrolled patients underwent arthrocentesis based on the clinical judgment of the treating provider. We obtained synovial lactate levels (SLL) from the POC device. Standard laboratory analysis, synovial fluid culture, emergency and hospital course, operative procedures, antibiotics, and discharge diagnosis were abstracted from the electronic medical record. Results: Thirty-nine patients undergoing forty separate arthrocentesis procedures were enrolled in this study over the two-year period. The sensitivity and specificity of SLL ≥ 5 mmol/L was 0.55 and 0.76 respectively, with +LR 2.3 and −LR 0.6. The sensitivity and specificity of SLL ≥ 10 mmol/L was 0.27 and 0.97 respectively, with +LR 7.9 and −LR 0.8; SLL ≥ 10 mmol/L performed similarly to overall synovial WBC ≥ 50,000/μL by conventional laboratory testing. Conclusion: It is feasible to obtain a synovial lactate level using the EPOC© POC device. In our study, POC SLL performs similarly to other markers used to diagnose septic arthritis. Further study with larger sample sizes is warranted. © 2018","author":[{"dropping-particle":"","family":"Shu","given":"E","non-dropping-particle":"","parse-names":false,"suffix":""},{"dropping-particle":"","family":"Farshidpour","given":"L","non-dropping-particle":"","parse-names":false,"suffix":""},{"dropping-particle":"","family":"Young","given":"M","non-dropping-particle":"","parse-names":false,"suffix":""},{"dropping-particle":"","family":"Darracq","given":"M","non-dropping-particle":"","parse-names":false,"suffix":""},{"dropping-particle":"","family":"Ives Tallman","given":"C","non-dropping-particle":"","parse-names":false,"suffix":""}],"container-title":"American Journal of Emergency Medicine","id":"ITEM-38","issue":"3","issued":{"date-parts":[["2019"]]},"language":"English","note":"Cited By :2\n\nExport Date: 11 September 2020\n\nCODEN: AJEME\n\nCorrespondence Address: Ives Tallman, C.; Department of Emergency Medicine, UCSF Fresno Center for Medical Education and Research, 155 N Fresno St, United States; email: civestallman@fresno.ucsf.edu","page":"502-505","publisher":"W.B. Saunders","publisher-place":"UCSF Fresno Department of Emergency Medicine, United States","title":"Utility of point-of-care synovial lactate to identify septic arthritis in the emergency department","type":"article-journal","volume":"37"},"uris":["http://www.mendeley.com/documents/?uuid=d5583b80-6c99-4e98-82e5-228e76d5cee1"]},{"id":"ITEM-39","itemData":{"DOI":"10.1302/0301-620X.101B3.BJJ-2018-0868.R1","ISSN":"20494408 (ISSN)","abstract":"AIMS: This study aimed to assess the performance of an automated multiplex polymerase chain reaction (mPCR) technique for rapid diagnosis of native joint septic arthritis. PATIENTS AND METHODS: Consecutive patients with suspected septic arthritis undergoing aseptic diagnostic joint aspiration were included. The aspirate was used for analysis by mPCR and conventional microbiological analysis. A joint was classed as septic according to modified Newman criteria. Based on receiver operating characteristic (ROC) analysis, the area under the ROC curve (AUC) values of the mPCR and the synovial fluid culture were compared using the z-test. A total of 72 out of 76 consecutive patients (33 women, 39 men; mean age 64 years (22 to 92)) with suspected septic arthritis were included in this study. RESULTS: Of 72 patients, 42 (58%) were deemed to have septic joints. The sensitivity of mPCR and synovial fluid culture was 38% and 29%, respectively. No significant differences were found between the AUCs of both techniques (p = 0.138). A strong concordance of 89% (Cohen's kappa: 0.65) was shown. The mPCR failed to detect Staphylococcus aureus (n = 1) and Streptococcus pneumoniae (n = 1; no primer included in the mPCR), whereas the synovial fluid culture missed six microorganisms (positive mPCR: S. aureus (n = 2), Cutibacterium acnes (n = 3), coagulase-negative staphylococci (n = 2)). CONCLUSION: The automated mPCR showed at least a similar performance to the synovial fluid culture (the current benchmark) in diagnosing septic arthritis, having the great advantage of a shorter turnaround time (within five hours). Cite this article: Bone Joint J 2019;101-B:288-296.","author":[{"dropping-particle":"","family":"Sigmund","given":"I K","non-dropping-particle":"","parse-names":false,"suffix":""},{"dropping-particle":"","family":"Holinka","given":"J","non-dropping-particle":"","parse-names":false,"suffix":""},{"dropping-particle":"","family":"Sevelda","given":"F","non-dropping-particle":"","parse-names":false,"suffix":""},{"dropping-particle":"","family":"Staats","given":"K","non-dropping-particle":"","parse-names":false,"suffix":""},{"dropping-particle":"","family":"Heisinger","given":"S","non-dropping-particle":"","parse-names":false,"suffix":""},{"dropping-particle":"","family":"Kubista","given":"B","non-dropping-particle":"","parse-names":false,"suffix":""},{"dropping-particle":"","family":"McNally","given":"M A","non-dropping-particle":"","parse-names":false,"suffix":""},{"dropping-particle":"","family":"Windhager","given":"R","non-dropping-particle":"","parse-names":false,"suffix":""}],"container-title":"The bone &amp; joint journal","id":"ITEM-39","issue":"3","issued":{"date-parts":[["2019"]]},"language":"English","note":"Cited By :1\n\nExport Date: 11 September 2020","page":"288-296","publisher":"NLM (Medline)","publisher-place":"Medical University of Vienna, Department of Orthopaedics and Trauma Surgery, Vienna, Austria","title":"Performance of automated multiplex polymerase chain reaction (mPCR) using synovial fluid in the diagnosis of native joint septic arthritis in adults","type":"article-journal","volume":"101-B"},"uris":["http://www.mendeley.com/documents/?uuid=2909b85a-aa52-4e1f-ad80-8b97dac7aaf6"]},{"id":"ITEM-40","itemData":{"DOI":"10.1016/j.jbspin.2020.03.009","ISSN":"17787254","PMID":"32234547","abstract":"Objective: To evaluate the diagnostic performance of the synovial lactate, glucose and lactate/glucose ratio assay for the diagnosis of septic arthritis. Methods: In this monocentric cross-sectional study, synovial fluids were prospectively obtained from patients with acute joint effusion (&lt;30 days) on native joint. Septic arthritis was defined using Newman's criteria. To evaluate diagnostic performance, Receiver Operating Characteristic (ROC) curves with Area under the curve (AUC), Sensitivities (Se), Specificities (Sp), LR+ their 95% confidence intervals were calculated. Synovial fluid cultures with gram staining, crystal analyses, synovial fluid white blood cell counts (WBC), lactate and glucose assays were performed. Results: A total of 233 synovial fluids were included. 25 patients had septic arthritis and 208 had non-septic arthritis (104 crystal-induced arthritis, 15 RA, 8 SpA, 6 reactive arthritis, and 75 acute arthritis of undifferentiated origin). Synovial lactate/glucose ratio performed higher than the synovial lactate or glucose assay separately (AUC: 0.859 [0.772–0.945]). Best synovial lactate/glucose ratio threshold to differentiate septic arthritis from non-septic arthritis was 5 Se 52% [0.34–0.7], Sp 98.1% [0.95–0.99], LR+ 27.0[9.50–76.00]). Conclusion: The diagnostic performance of synovial lactate/glucose allows septic arthritis to be effectively and very quickly distinguished from other types of arthritis.","author":[{"dropping-particle":"","family":"Berthoud","given":"Olivia","non-dropping-particle":"","parse-names":false,"suffix":""},{"dropping-particle":"","family":"Coiffier","given":"Guillaume","non-dropping-particle":"","parse-names":false,"suffix":""},{"dropping-particle":"","family":"Albert","given":"Jean David","non-dropping-particle":"","parse-names":false,"suffix":""},{"dropping-particle":"","family":"Gougeon-Jolivet","given":"Anne","non-dropping-particle":"","parse-names":false,"suffix":""},{"dropping-particle":"","family":"Goussault","given":"Claire","non-dropping-particle":"","parse-names":false,"suffix":""},{"dropping-particle":"","family":"Bendavid","given":"Claude","non-dropping-particle":"","parse-names":false,"suffix":""},{"dropping-particle":"","family":"Guggenbuhl","given":"Pascal","non-dropping-particle":"","parse-names":false,"suffix":""}],"container-title":"Joint Bone Spine","id":"ITEM-40","issued":{"date-parts":[["2020","3","29"]]},"publisher":"Elsevier Masson SAS","title":"Performance of a new rapid diagnostic test the lactate/glucose ratio of synovial fluid for the diagnosis of septic arthritis","type":"article-journal"},"uris":["http://www.mendeley.com/documents/?uuid=d94cd54e-c8c0-32df-85f3-b4b01887c2bf"]},{"id":"ITEM-41","itemData":{"DOI":"10.1016/j.jemermed.2020.06.068","ISSN":"07364679 (ISSN)","abstract":"Background: Adult septic arthritis can be challenging to differentiate from other causes of acute joint pain. The diagnostic accuracy of synovial lactate and polymerase chain reaction (PCR) remains uncertain. Objective: Our aim was to quantify the diagnostic accuracy of synovial lactate, PCR, and clinical evaluation for adults with possible septic arthritis in the emergency department (ED). Methods: We report a prospective sampling of ED patients aged ≥ 18 years with knee symptoms concerning for septic arthritis. Clinicians and research assistants independently performed history and physical examination. Serum and synovial laboratory testing was ordered at the discretion of the clinician. We analyzed frozen synovial fluid specimens for L- and D-lactate and PCR. The criterion standard for septic arthritis was bacterial growth on synovial culture and treated by consultants with operative drainage, prolonged antibiotics, or both. Diagnostic accuracy measures included sensitivity, specificity, likelihood ratios, interval likelihood ratios, and receiver operating characteristic area under the curve. Results: Seventy-one patients were included with septic arthritis prevalence of 7%. No finding on history or physical examination accurately ruled in or ruled out septic arthritis. Synovial L- and D-lactate and PCR were inaccurate for the diagnosis of septic arthritis. Synovial white blood cell count and synovial Gram stain most accurately rule in and rule out septic arthritis. Conclusions: Septic arthritis prevalence in ED adults is lower than reported previously. History and physical examination, synovial lactate, and PCR are inadequate for the diagnosis of septic arthritis. Synovial white blood cell count and Gram stain are the most accurate tests available for septic arthritis. © 2020 Elsevier Inc.","author":[{"dropping-particle":"","family":"Carpenter","given":"C R","non-dropping-particle":"","parse-names":false,"suffix":""},{"dropping-particle":"","family":"Vandenberg","given":"J","non-dropping-particle":"","parse-names":false,"suffix":""},{"dropping-particle":"","family":"Solomon","given":"M","non-dropping-particle":"","parse-names":false,"suffix":""},{"dropping-particle":"","family":"McAndrew","given":"C","non-dropping-particle":"","parse-names":false,"suffix":""},{"dropping-particle":"","family":"Lane","given":"M A","non-dropping-particle":"","parse-names":false,"suffix":""},{"dropping-particle":"","family":"Burnham","given":"C.-A.","non-dropping-particle":"","parse-names":false,"suffix":""},{"dropping-particle":"","family":"Scott","given":"M","non-dropping-particle":"","parse-names":false,"suffix":""},{"dropping-particle":"","family":"Farnsworth","given":"C","non-dropping-particle":"","parse-names":false,"suffix":""}],"container-title":"Journal of Emergency Medicine","id":"ITEM-41","issued":{"date-parts":[["2020"]]},"language":"English","note":"Export Date: 11 September 2020\n\nCODEN: JEMMD\n\nCorrespondence Address: Carpenter, C.R.; Department of Emergency Medicine, Washington University in St. Louis School of Medicine, Emergency Care Research Core, Campus Box 8072, 660 S. Euclid Avenue, United States","publisher":"Elsevier USA","publisher-place":"Department of Emergency Medicine, Washington University in St. Louis School of Medicine, Emergency Care Research Core, St. Louis, MO, United States","title":"Diagnostic Accuracy of Synovial Lactate, Polymerase Chain Reaction, or Clinical Examination for Suspected Adult Septic Arthritis","type":"article-journal"},"uris":["http://www.mendeley.com/documents/?uuid=2b97f895-9d6f-45cb-b95e-b6ba62b72c53"]},{"id":"ITEM-42","itemData":{"DOI":"10.4081/or.2019.8156","ISSN":"20358237 (ISSN)","abstract":"To evaluate the sensitivity and specificity of Gram staining of synovial fluid aspirated from native joints suspected to be infected, we reviewed results of synovial fluid Gram stain and cultures. The sensitivity and specificity of the synovial Gram stain were then calculated. From the 1067 consecutive synovial fluid samples evaluated, 830 samples fulfilled the set criteria. From these 830 synovial fluid samples, organisms were detected by culture technique in only 100 samples; most of which were Gram-positive bacteria (78%). The other 22% comprised Gram-negative bacteria, Fungi and a mixture of growth. Of these, concomitant Gram stain test revealed sensitivity and specificity of 17.0% and 99.7% respectively. Our study demonstrates that the Gram stain technique has low sensitivity in detecting organisms in presumed native joint infections. Our findings demonstrate that the Gram stain test is an unreliable investigation in diagnosing native joint infections. Â© the Author(s), 2019.","author":[{"dropping-particle":"","family":"Gbejuade","given":"H","non-dropping-particle":"","parse-names":false,"suffix":""},{"dropping-particle":"","family":"Elsakka","given":"M","non-dropping-particle":"","parse-names":false,"suffix":""},{"dropping-particle":"","family":"Cutler","given":"L","non-dropping-particle":"","parse-names":false,"suffix":""}],"container-title":"Orthopedic Reviews","id":"ITEM-42","issue":"4","issued":{"date-parts":[["2019"]]},"language":"English","note":"Export Date: 11 September 2020\n\nCorrespondence Address: Gbejuade, H.; University Hospitals of Leicester General Hospital, Gwendolen Rd, United Kingdom; email: gbej1@yahoo.com","page":"175-178","publisher":"Page Press Publications","publisher-place":"University Hospitals of Leicester, United Kingdom","title":"How well does synovial fluid gram staining correlate with cultures in native joint infections?","type":"article-journal","volume":"11"},"uris":["http://www.mendeley.com/documents/?uuid=fa22956c-4d36-4927-94c0-13a37c7b93a6"]},{"id":"ITEM-43","itemData":{"DOI":"10.1186/s42358-020-0115-3","ISSN":"25233106 (ISSN)","abstract":"Background: The current diagnostic cornerstone for septic arthritis contains gram stains, bacterial culture, and cell count with a differential of aspirated synovial fluid. Recently, a synovial leukocyte esterase (LE) test has been used for diagnosing septic arthritis. Since this test measures the esterase activity of leukocytes, there is always a dilemma for using this test in patients with inflammatory arthritis. Methods: We collected the synovial fluid specimens as part of the general diagnostic protocol for patients suspected of Juvenile Idiopathic Arthritis (JIA) or Septic Arthritis (SA). Each group included 34 patients. We compared the result of the synovial LE test with the result of the culture of each patient. Results: The mean ages of patients were 64.14 ± 31.27 and 50.88 ± 23.19 months in the JIA group and septic arthritis group, respectively. The LE test results were positive in 30 specimens, trace in 3 and negative in one in the first-time test and were positive in 31 specimens and trace in 3 in the second-time test, while it was negative in all patients with JIA. Hence, the sensitivity of the synovial LE test was 80.8%, the specificity, PPV, and NPV were 78.6, 70.0, 86.8% respectively based on a positive culture. Conclusion: The leukocyte esterase strip test can be used as a rapid, bedside method for diagnosing or excluding bacterial infections in different body fluids. The synovial LE test can be used as an accurate test to rapidly rule in or out an acute articular bacterial infection, even in patients with concurrent inflammatory arthritis. © 2020 The Author(s).","author":[{"dropping-particle":"","family":"Hassas Yeganeh","given":"M","non-dropping-particle":"","parse-names":false,"suffix":""},{"dropping-particle":"","family":"Talaei","given":"M","non-dropping-particle":"","parse-names":false,"suffix":""},{"dropping-particle":"","family":"Bazzaz","given":"A E","non-dropping-particle":"","parse-names":false,"suffix":""},{"dropping-particle":"","family":"Rahmani","given":"K","non-dropping-particle":"","parse-names":false,"suffix":""},{"dropping-particle":"","family":"Sinaei","given":"R","non-dropping-particle":"","parse-names":false,"suffix":""},{"dropping-particle":"","family":"Fathi","given":"M","non-dropping-particle":"","parse-names":false,"suffix":""},{"dropping-particle":"","family":"Shiari","given":"R","non-dropping-particle":"","parse-names":false,"suffix":""},{"dropping-particle":"","family":"Hosseinzadeh","given":"H","non-dropping-particle":"","parse-names":false,"suffix":""}],"container-title":"Advances in Rheumatology","id":"ITEM-43","issue":"1","issued":{"date-parts":[["2020"]]},"language":"English","note":"Export Date: 11 September 2020\n\nCorrespondence Address: Hosseinzadeh, H.; Orthopedic Research Group, School of Osteopathic Medicine, Rowan University, 201 S Broadway, United States; email: Hamid@rowan.edu","publisher":"BioMed Central Ltd.","publisher-place":"Mofid Clinical Research Development Center, SBMU, Tehran, Iran","title":"Determination of diagnostic value (validity) leukocyte esterase (urine dipstick strip) in differentiating inflammatory arthritis from bacterial arthritis","type":"article-journal","volume":"60"},"uris":["http://www.mendeley.com/documents/?uuid=b185ea28-bc37-4156-91cd-881a557e5fe7"]}],"mendeley":{"formattedCitation":"[15–40,42–54,62–65]","plainTextFormattedCitation":"[15–40,42–54,62–65]","previouslyFormattedCitation":"[15–40,42–54,62–65]"},"properties":{"noteIndex":0},"schema":"https://github.com/citation-style-language/schema/raw/master/csl-citation.json"}</w:instrText>
      </w:r>
      <w:r>
        <w:fldChar w:fldCharType="separate"/>
      </w:r>
      <w:r w:rsidR="004259EF" w:rsidRPr="004259EF">
        <w:rPr>
          <w:noProof/>
        </w:rPr>
        <w:t>[15–40,42–54,62–65]</w:t>
      </w:r>
      <w:r>
        <w:fldChar w:fldCharType="end"/>
      </w:r>
      <w:r w:rsidR="00B02256">
        <w:t xml:space="preserve">. </w:t>
      </w:r>
      <w:r w:rsidR="00613453">
        <w:t xml:space="preserve">This </w:t>
      </w:r>
      <w:r w:rsidR="00237E64">
        <w:t>may reflect</w:t>
      </w:r>
      <w:r w:rsidR="00613453">
        <w:t xml:space="preserve"> the </w:t>
      </w:r>
      <w:r w:rsidR="00237E64">
        <w:t>fact</w:t>
      </w:r>
      <w:r w:rsidR="00613453">
        <w:t xml:space="preserve"> that, early in septic arthritis, infection may be confined to the joint space, therefore synovial fluid sampling, including culture, is key to diagnosis. Septic arthritis </w:t>
      </w:r>
      <w:r w:rsidR="00F53344">
        <w:t xml:space="preserve">arises </w:t>
      </w:r>
      <w:r w:rsidR="00613453">
        <w:t xml:space="preserve">due to bacterial deposits in the synovial membrane, leading to acute inflammation. Bacteria can easily enter the joint space as synovial tissue has no basement membrane </w:t>
      </w:r>
      <w:r w:rsidR="00613453">
        <w:fldChar w:fldCharType="begin" w:fldLock="1"/>
      </w:r>
      <w:r w:rsidR="002E1F7C">
        <w:instrText>ADDIN CSL_CITATION {"citationItems":[{"id":"ITEM-1","itemData":{"DOI":"10.1001/jama.297.13.1478","ISSN":"0098-7484","PMID":"17405973","abstract":"CONTEXT: In patients who present with an acutely painful and swollen joint, prompt identification and treatment of septic arthritis can substantially reduce morbidity and mortality. OBJECTIVE: To review the accuracy and precision of the clinical evaluation for the diagnosis of nongonococcal bacterial arthritis. DATA SOURCES: Structured PubMed and EMBASE searches (1966 through January 2007), limited to human, English-language articles and using the following Medical Subject Headings terms: arthritis, infectious, physical examination, medical history taking, diagnostic tests, and sensitivity and specificity. STUDY SELECTION: Studies were included if they contained original data on the accuracy or precision of historical items, physical examination, serum, or synovial fluid laboratory data for diagnosing septic arthritis. DATA EXTRACTION: Three authors independently abstracted data from the included studies. DATA SYNTHESIS: Fourteen studies involving 6242 patients, of whom 653 met the gold standard for the diagnosis of septic arthritis, satisfied all inclusion criteria. Two studies examined risk factors and found that age, diabetes mellitus, rheumatoid arthritis, joint surgery, hip or knee prosthesis, skin infection, and human immunodeficiency virus type 1 infection significantly increase the probability of septic arthritis. Joint pain (sensitivity, 85%; 95% confidence interval [CI], 78%-90%), a history of joint swelling (sensitivity, 78%; 95% CI, 71%-85%), and fever (sensitivity, 57%; 95% CI, 52%-62%) are the only findings that occur in more than 50% of patients. Sweats (sensitivity, 27%; 95% CI, 20%-34%) and rigors (sensitivity, 19%; 95% CI, 15%-24%) are less common findings in septic arthritis. Of all laboratory findings readily available to the clinician, the 2 most powerful were the synovial fluid white blood cell (WBC) count and percentage of polymorphonuclear cells from arthrocentesis. The summary likelihood ratio (LR) increased as the synovial fluid WBC count increased (for counts &lt;25,000/microL: LR, 0.32; 95% CI, 0.23-0.43; for counts &gt; or =25,000/microL: LR, 2.9; 95% CI, 2.5-3.4; for counts &gt;50,000/microL: LR, 7.7; 95% CI, 5.7-11.0; and for counts &gt;100,000/microL: LR, 28.0; 95% CI, 12.0-66.0). On the same synovial fluid sample, a polymorphonuclear cell count of at least 90% suggests septic arthritis with an LR of 3.4 (95% CI, 2.8-4.2), while a polymorphonuclear cell count of less than 90% lowers the likelihood (LR, 0.34; 95% CI, 0.25-0.47). CONCL…","author":[{"dropping-particle":"","family":"Margaretten","given":"Mary E","non-dropping-particle":"","parse-names":false,"suffix":""},{"dropping-particle":"","family":"Kohlwes","given":"Jeffrey","non-dropping-particle":"","parse-names":false,"suffix":""},{"dropping-particle":"","family":"Moore","given":"Dan","non-dropping-particle":"","parse-names":false,"suffix":""},{"dropping-particle":"","family":"Bent","given":"Stephen","non-dropping-particle":"","parse-names":false,"suffix":""}],"container-title":"JAMA","id":"ITEM-1","issue":"13","issued":{"date-parts":[["2007","4","4"]]},"language":"eng","page":"1478-1488","publisher-place":"United States","title":"Does This Adult Patient Have Septic Arthritis?","type":"article-journal","volume":"297"},"uris":["http://www.mendeley.com/documents/?uuid=3e655683-8a6b-4882-a9c4-7e420b308d25"]}],"mendeley":{"formattedCitation":"[2]","plainTextFormattedCitation":"[2]","previouslyFormattedCitation":"[2]"},"properties":{"noteIndex":0},"schema":"https://github.com/citation-style-language/schema/raw/master/csl-citation.json"}</w:instrText>
      </w:r>
      <w:r w:rsidR="00613453">
        <w:fldChar w:fldCharType="separate"/>
      </w:r>
      <w:r w:rsidR="004259EF" w:rsidRPr="004259EF">
        <w:rPr>
          <w:noProof/>
        </w:rPr>
        <w:t>[2]</w:t>
      </w:r>
      <w:r w:rsidR="00613453">
        <w:fldChar w:fldCharType="end"/>
      </w:r>
      <w:r w:rsidR="00613453">
        <w:t xml:space="preserve">. </w:t>
      </w:r>
      <w:r w:rsidR="00237E64">
        <w:t>The severity of infection may therefore not be represented by levels of serum markers early in the disease process.</w:t>
      </w:r>
    </w:p>
    <w:p w14:paraId="3B68254C" w14:textId="31F9B654" w:rsidR="00943DC8" w:rsidRDefault="000855A9" w:rsidP="000855A9">
      <w:r>
        <w:t xml:space="preserve">In clinical practice, it is crucial to be able to distinguish reliably between septic and crystal arthritis, which have similar presentations. Synovial fluid microscopy and culture are already able to do this; however, </w:t>
      </w:r>
      <w:r w:rsidR="008D4509">
        <w:t xml:space="preserve">culture results </w:t>
      </w:r>
      <w:r>
        <w:t>take several hours-days to be processed.</w:t>
      </w:r>
      <w:r w:rsidR="00D514C8">
        <w:t xml:space="preserve"> </w:t>
      </w:r>
      <w:bookmarkStart w:id="5" w:name="_Hlk112869899"/>
      <w:r w:rsidR="00D514C8">
        <w:t xml:space="preserve">In addition, rarer causes of joint infection, such as </w:t>
      </w:r>
      <w:r w:rsidR="00DD55EA">
        <w:t>tuberculosis, Brucella and fungi, w</w:t>
      </w:r>
      <w:r w:rsidR="00DD55EA">
        <w:t>ill not be identified by usual culture methods.</w:t>
      </w:r>
      <w:bookmarkEnd w:id="5"/>
      <w:r w:rsidR="008D4509">
        <w:t xml:space="preserve"> Polarising micro</w:t>
      </w:r>
      <w:r w:rsidR="008D4509">
        <w:t>scopy</w:t>
      </w:r>
      <w:r w:rsidR="0043436A">
        <w:t xml:space="preserve"> to identify CPPD or uric acid crystals</w:t>
      </w:r>
      <w:r w:rsidR="008D4509">
        <w:t xml:space="preserve"> can be done relatively quickly, sometimes within the rheumatology unit</w:t>
      </w:r>
      <w:r w:rsidR="0043436A">
        <w:t xml:space="preserve"> </w:t>
      </w:r>
      <w:r w:rsidR="0043436A">
        <w:fldChar w:fldCharType="begin" w:fldLock="1"/>
      </w:r>
      <w:r w:rsidR="002E1F7C">
        <w:instrText>ADDIN CSL_CITATION {"citationItems":[{"id":"ITEM-1","itemData":{"DOI":"10.1136/annrheumdis-2019-215315","ISSN":"00034967 (ISSN)","abstract":"Although gout is the most common inflammatory arthritis, it is still frequently misdiagnosed. New data on imaging and clinical diagnosis have become available since the first EULAR recommendations for the diagnosis of gout in 2006. This prompted a systematic review and update of the 2006 recommendations. A systematic review of the literature concerning all aspects of gout diagnosis was performed. Recommendations were formulated using a Delphi consensus approach. Eight key recommendations were generated. A search for crystals in synovial fluid or tophus aspirates is recommended in every person with suspected gout, because demonstration of monosodium urate (MSU) crystals allows a definite diagnosis of gout. There was consensus that a number of suggestive clinical features support a clinical diagnosis of gout. These are monoarticular involvement of a foot or ankle joint (especially the first metatarsophalangeal joint); previous episodes of similar acute arthritis; rapid onset of severe pain and swelling; erythema; male gender and associated cardiovascular diseases and hyperuricaemia. When crystal identification is not possible, it is recommended that any atypical presentation should be investigated by imaging, in particular with ultrasound to seek features suggestive of MSU crystal deposition (double contour sign and tophi). There was consensus that a diagnosis of gout should not be based on the presence of hyperuricaemia alone. There was also a strong recommendation that all people with gout should be systematically assessed for presence of associated comorbidities and risk factors for cardiovascular disease, as well as for risk factors for chronic hyperuricaemia. Eight updated, evidence-based, expert consensus recommendations for the diagnosis of gout are proposed. © Author(s) (or their employer(s)) 2020. No commercial re-use. See rights and permissions. Published by BMJ.","author":[{"dropping-particle":"","family":"Richette","given":"P","non-dropping-particle":"","parse-names":false,"suffix":""},{"dropping-particle":"","family":"Doherty","given":"M","non-dropping-particle":"","parse-names":false,"suffix":""},{"dropping-particle":"","family":"Pascual","given":"E","non-dropping-particle":"","parse-names":false,"suffix":""},{"dropping-particle":"","family":"Barskova","given":"V","non-dropping-particle":"","parse-names":false,"suffix":""},{"dropping-particle":"","family":"Becce","given":"F","non-dropping-particle":"","parse-names":false,"suffix":""},{"dropping-particle":"","family":"Castaneda","given":"J","non-dropping-particle":"","parse-names":false,"suffix":""},{"dropping-particle":"","family":"Coyfish","given":"M","non-dropping-particle":"","parse-names":false,"suffix":""},{"dropping-particle":"","family":"Guillo","given":"S","non-dropping-particle":"","parse-names":false,"suffix":""},{"dropping-particle":"","family":"Jansen","given":"T","non-dropping-particle":"","parse-names":false,"suffix":""},{"dropping-particle":"","family":"Janssens","given":"H","non-dropping-particle":"","parse-names":false,"suffix":""},{"dropping-particle":"","family":"Lioté","given":"F","non-dropping-particle":"","parse-names":false,"suffix":""},{"dropping-particle":"","family":"Mallen","given":"C D","non-dropping-particle":"","parse-names":false,"suffix":""},{"dropping-particle":"","family":"Nuki","given":"G","non-dropping-particle":"","parse-names":false,"suffix":""},{"dropping-particle":"","family":"Perez-Ruiz","given":"F","non-dropping-particle":"","parse-names":false,"suffix":""},{"dropping-particle":"","family":"Pimentao","given":"J","non-dropping-particle":"","parse-names":false,"suffix":""},{"dropping-particle":"","family":"Punzi","given":"L","non-dropping-particle":"","parse-names":false,"suffix":""},{"dropping-particle":"","family":"Pywell","given":"A","non-dropping-particle":"","parse-names":false,"suffix":""},{"dropping-particle":"","family":"So","given":"A K","non-dropping-particle":"","parse-names":false,"suffix":""},{"dropping-particle":"","family":"Tausche","given":"A.-K.","non-dropping-particle":"","parse-names":false,"suffix":""},{"dropping-particle":"","family":"Uhlig","given":"T","non-dropping-particle":"","parse-names":false,"suffix":""},{"dropping-particle":"","family":"Zavada","given":"J","non-dropping-particle":"","parse-names":false,"suffix":""},{"dropping-particle":"","family":"Zhang","given":"W","non-dropping-particle":"","parse-names":false,"suffix":""},{"dropping-particle":"","family":"Tubach","given":"F","non-dropping-particle":"","parse-names":false,"suffix":""},{"dropping-particle":"","family":"Bardin","given":"T","non-dropping-particle":"","parse-names":false,"suffix":""}],"container-title":"Annals of the Rheumatic Diseases","id":"ITEM-1","issue":"1","issued":{"date-parts":[["2020"]]},"language":"English","note":"Cited By :20\n\nExport Date: 11 September 2020\n\nCODEN: ARDIA\n\nCorrespondence Address: Richette, P.; Service de Rhumatologie, Hopital Lariboisiere Centre Viggo PetersenFrance; email: pascal.richette@aphp.fr","page":"31-38","publisher":"BMJ Publishing Group","publisher-place":"Service de Rhumatologie, Hopital Lariboisiere Centre Viggo Petersen, Paris, 75010, France","title":"2018 updated European League against Rheumatism evidence-based recommendations for the diagnosis of gout","type":"article-journal","volume":"79"},"uris":["http://www.mendeley.com/documents/?uuid=39bb7afc-7fa7-45fb-86d2-ebfaecb2b8eb"]},{"id":"ITEM-2","itemData":{"DOI":"10.1136/ARD.2010.139105","ISSN":"1468-2060","PMID":"21216817","abstract":"Objectives: To agree terminology and to develop recommendations for the diagnosis of calcium pyrophosphate deposition (CPPD). Methods: The European League Against Rheumatism (EULAR) CPPD Task Force, comprising 15 experts from 10 countries, agreed the terms and recommendations for diagnosis of CPPD using a Delphi consensus approach. Evidence was systematically reviewed and presented in terms of sensitivity, specificity and positive likelihood ratio (LR) to support diagnosis; ORs were used for association. Strength of recommendation (SOR) was assessed by the EULAR visual analogue scale. Results: It was agreed that 'CPPD' should be the umbrella term that includes acute calcium pyrophosphate (CPP) crystal arthritis, osteoarthritis (OA) with CPPD and chronic CPP crystal inflammatory arthritis. Chondrocalcinosis (CC) defines cartilage calcification, most commonly due to CPPD and detected by imaging or histological examination. A total of 11 key recommendations were generated on the topics of clinical features, synovial fluid (SF) examination, imaging, comorbidities and risk factors. Definitive diagnosis of CPPD relies on identification of SF CPP crystals. Rapid onset inflammatory symptoms and signs are suggestive but not definitive for acute CPP crystal arthritis. Radiographic CC is not highly sensitive or specific, whereas ultrasonography appears more useful (LR=24.2, 95% CI 3.51 to 168.01 ) for peripheral joints. Recognised risk factors for CPPD include ageing, OA and metabolic conditions such as primary hyperparathyroidism, haemochromatosis and hypomagnesaemia; familial forms are rare. SORs varied from 53 to 99 (maximum 100). Conclusion: New terms for CPPD were agreed and 11 key recommendations for diagnosis of CPPD were developed using research evidence and expert consensus.","author":[{"dropping-particle":"","family":"Zhang","given":"Weiya","non-dropping-particle":"","parse-names":false,"suffix":""},{"dropping-particle":"","family":"Doherty","given":"M.","non-dropping-particle":"","parse-names":false,"suffix":""},{"dropping-particle":"","family":"Bardin","given":"T.","non-dropping-particle":"","parse-names":false,"suffix":""},{"dropping-particle":"","family":"Barskova","given":"V.","non-dropping-particle":"","parse-names":false,"suffix":""},{"dropping-particle":"","family":"Guerne","given":"P. A.","non-dropping-particle":"","parse-names":false,"suffix":""},{"dropping-particle":"","family":"Jansen","given":"T. L.","non-dropping-particle":"","parse-names":false,"suffix":""},{"dropping-particle":"","family":"Leeb","given":"B. F.","non-dropping-particle":"","parse-names":false,"suffix":""},{"dropping-particle":"","family":"Perez-Ruiz","given":"F.","non-dropping-particle":"","parse-names":false,"suffix":""},{"dropping-particle":"","family":"Pimentao","given":"J.","non-dropping-particle":"","parse-names":false,"suffix":""},{"dropping-particle":"","family":"Punzi","given":"L.","non-dropping-particle":"","parse-names":false,"suffix":""},{"dropping-particle":"","family":"Richette","given":"P.","non-dropping-particle":"","parse-names":false,"suffix":""},{"dropping-particle":"","family":"Sivera","given":"F.","non-dropping-particle":"","parse-names":false,"suffix":""},{"dropping-particle":"","family":"Uhlig","given":"T.","non-dropping-particle":"","parse-names":false,"suffix":""},{"dropping-particle":"","family":"Watt","given":"I.","non-dropping-particle":"","parse-names":false,"suffix":""},{"dropping-particle":"","family":"Pascual","given":"E.","non-dropping-particle":"","parse-names":false,"suffix":""}],"container-title":"Annals of the rheumatic diseases","id":"ITEM-2","issue":"4","issued":{"date-parts":[["2011","4"]]},"page":"563-570","publisher":"Ann Rheum Dis","title":"European League Against Rheumatism recommendations for calcium pyrophosphate deposition. Part I: terminology and diagnosis","type":"article-journal","volume":"70"},"uris":["http://www.mendeley.com/documents/?uuid=60424778-cbbb-3258-9b31-26d35d2ea5b3"]}],"mendeley":{"formattedCitation":"[66,67]","plainTextFormattedCitation":"[66,67]","previouslyFormattedCitation":"[66,67]"},"properties":{"noteIndex":0},"schema":"https://github.com/citation-style-language/schema/raw/master/csl-citation.json"}</w:instrText>
      </w:r>
      <w:r w:rsidR="0043436A">
        <w:fldChar w:fldCharType="separate"/>
      </w:r>
      <w:r w:rsidR="004259EF" w:rsidRPr="004259EF">
        <w:rPr>
          <w:noProof/>
        </w:rPr>
        <w:t>[66,67]</w:t>
      </w:r>
      <w:r w:rsidR="0043436A">
        <w:fldChar w:fldCharType="end"/>
      </w:r>
      <w:r w:rsidR="008D4509">
        <w:t>. U</w:t>
      </w:r>
      <w:r w:rsidR="008D4509">
        <w:t xml:space="preserve">ltrasonography </w:t>
      </w:r>
      <w:r w:rsidR="008D4509">
        <w:t xml:space="preserve">is also increasingly available to </w:t>
      </w:r>
      <w:r w:rsidR="008D4509">
        <w:t>identify the characteristic double-contour sign of gout</w:t>
      </w:r>
      <w:r w:rsidR="008D4509">
        <w:t xml:space="preserve"> as well as presence of CPPD </w:t>
      </w:r>
      <w:r w:rsidR="008D4509">
        <w:fldChar w:fldCharType="begin" w:fldLock="1"/>
      </w:r>
      <w:r w:rsidR="002E1F7C">
        <w:instrText>ADDIN CSL_CITATION {"citationItems":[{"id":"ITEM-1","itemData":{"DOI":"10.1093/RHEUMATOLOGY/KEAC479","ISSN":"1462-0332","PMID":"35997554","author":[{"dropping-particle":"","family":"Cipolletta","given":"Edoardo","non-dropping-particle":"","parse-names":false,"suffix":""},{"dropping-particle":"","family":"Filippucci","given":"Emilio","non-dropping-particle":"","parse-names":false,"suffix":""},{"dropping-particle":"","family":"Abhishek","given":"Abhishek","non-dropping-particle":"","parse-names":false,"suffix":""},{"dropping-particle":"","family":"Battista","given":"Jacopo","non-dropping-particle":"Di","parse-names":false,"suffix":""},{"dropping-particle":"","family":"Smerilli","given":"Gianluca","non-dropping-particle":"","parse-names":false,"suffix":""},{"dropping-particle":"","family":"Carlo","given":"Marco","non-dropping-particle":"Di","parse-names":false,"suffix":""},{"dropping-particle":"","family":"Silveri","given":"Ferdinando","non-dropping-particle":"","parse-names":false,"suffix":""},{"dropping-particle":"","family":"Angelis","given":"Rossella","non-dropping-particle":"De","parse-names":false,"suffix":""},{"dropping-particle":"","family":"Salaffi","given":"Fausto","non-dropping-particle":"","parse-names":false,"suffix":""},{"dropping-particle":"","family":"Grassi","given":"Walter","non-dropping-particle":"","parse-names":false,"suffix":""},{"dropping-particle":"","family":"Matteo","given":"Andrea","non-dropping-particle":"Di","parse-names":false,"suffix":""}],"container-title":"Rheumatology (Oxford, England)","id":"ITEM-1","issued":{"date-parts":[["2022","8","23"]]},"publisher":"Rheumatology (Oxford)","title":"In patients with acute mono-oligoarthritis, a targeted ultrasound scanning protocol shows great accuracy for the diagnosis of gout and CPPD","type":"article-journal"},"uris":["http://www.mendeley.com/documents/?uuid=91ddcc3b-5d72-3efc-8caf-f7d511e9ea6d"]}],"mendeley":{"formattedCitation":"[68]","plainTextFormattedCitation":"[68]","previouslyFormattedCitation":"[68]"},"properties":{"noteIndex":0},"schema":"https://github.com/citation-style-language/schema/raw/master/csl-citation.json"}</w:instrText>
      </w:r>
      <w:r w:rsidR="008D4509">
        <w:fldChar w:fldCharType="separate"/>
      </w:r>
      <w:r w:rsidR="004259EF" w:rsidRPr="004259EF">
        <w:rPr>
          <w:noProof/>
        </w:rPr>
        <w:t>[68]</w:t>
      </w:r>
      <w:r w:rsidR="008D4509">
        <w:fldChar w:fldCharType="end"/>
      </w:r>
      <w:r w:rsidR="008D4509">
        <w:t>. However, even in the presence of confirme</w:t>
      </w:r>
      <w:r w:rsidR="008D4509">
        <w:t>d gout, septic arthritis may co-exist</w:t>
      </w:r>
      <w:r w:rsidR="00943DC8">
        <w:t xml:space="preserve"> </w:t>
      </w:r>
      <w:r w:rsidR="00943DC8">
        <w:fldChar w:fldCharType="begin" w:fldLock="1"/>
      </w:r>
      <w:r w:rsidR="002E1F7C">
        <w:instrText>ADDIN CSL_CITATION {"citationItems":[{"id":"ITEM-1","itemData":{"DOI":"10.1093/RHEUMATOLOGY/KEV236","ISSN":"1462-0324","PMID":"26170377","abstract":"Objective. To evaluate the association of incident gout with the risk of incident septic arthritis in a general population context.Methods. We investigated the association of incident gout with the risk of incident septic arthritis using the Health Improvement Network, a computerized medical record database from general practices in the UK. We conducted a cohort analysis of the risk of an incident septic arthritis diagnosis among adults with incident gout compared with up to five non-gout individuals matched by age, sex, date of study entry and enrolment year. We performed Cox proportional hazard regression models to adjust for lifestyle variables, physician visits, comorbidities and medication use.Results. We identified 72 073 incident gout patients and 358 342 matched non-gout patients. The incidence rates of a septic arthritis diagnosis were 0.24 cases and 0.09 cases per 1000 person-years in the gout and comparison cohorts, respectively. Matched univariate and multivariate hazard ratios of a septic arthritis diagnosis were 2.82 (95% CI 2.15, 3.71) and 2.60 (95% CI 1.93, 3.51), respectively. The association persisted among subgroups stratified by sex, age group (&lt;75 and ≥75) and socio-economic deprivation level.Conclusion. This general population-based study suggests that gout is associated with an increased likelihood of septic arthritis.","author":[{"dropping-particle":"","family":"Lim","given":"Sian Yik","non-dropping-particle":"","parse-names":false,"suffix":""},{"dropping-particle":"","family":"Lu","given":"Na","non-dropping-particle":"","parse-names":false,"suffix":""},{"dropping-particle":"","family":"Choi","given":"Hyon K.","non-dropping-particle":"","parse-names":false,"suffix":""}],"container-title":"Rheumatology","id":"ITEM-1","issue":"11","issued":{"date-parts":[["2015","11","1"]]},"page":"2095-2099","publisher":"Oxford Academic","title":"Septic arthritis in gout patients: a population-based cohort study","type":"article-journal","volume":"54"},"uris":["http://www.mendeley.com/documents/?uuid=3a6caf02-f797-3372-8f29-4ef6da26e5cd"]}],"mendeley":{"formattedCitation":"[5]","plainTextFormattedCitation":"[5]","previouslyFormattedCitation":"[5]"},"properties":{"noteIndex":0},"schema":"https://github.com/citation-style-language/schema/raw/master/csl-citation.json"}</w:instrText>
      </w:r>
      <w:r w:rsidR="00943DC8">
        <w:fldChar w:fldCharType="separate"/>
      </w:r>
      <w:r w:rsidR="004259EF" w:rsidRPr="004259EF">
        <w:rPr>
          <w:noProof/>
        </w:rPr>
        <w:t>[5]</w:t>
      </w:r>
      <w:r w:rsidR="00943DC8">
        <w:fldChar w:fldCharType="end"/>
      </w:r>
      <w:r w:rsidR="00943DC8">
        <w:t>.</w:t>
      </w:r>
      <w:r w:rsidR="00156570">
        <w:t xml:space="preserve">Furthermore, in the emergency setting, such as emergency departments or out of hours, these resources may not </w:t>
      </w:r>
      <w:r w:rsidR="00156570">
        <w:t>always be available.</w:t>
      </w:r>
      <w:r w:rsidR="00943DC8">
        <w:t xml:space="preserve"> </w:t>
      </w:r>
      <w:r>
        <w:t xml:space="preserve">It is </w:t>
      </w:r>
      <w:r>
        <w:lastRenderedPageBreak/>
        <w:t xml:space="preserve">necessary to be able to promptly predict </w:t>
      </w:r>
      <w:r w:rsidR="00943DC8">
        <w:t xml:space="preserve">a </w:t>
      </w:r>
      <w:r>
        <w:t>diagnosis</w:t>
      </w:r>
      <w:r w:rsidR="00943DC8">
        <w:t xml:space="preserve"> of infection</w:t>
      </w:r>
      <w:r>
        <w:t xml:space="preserve"> accurately, with tests with high sensitivity and good specificity. </w:t>
      </w:r>
    </w:p>
    <w:p w14:paraId="55A7AA26" w14:textId="6465663E" w:rsidR="000855A9" w:rsidRDefault="000855A9" w:rsidP="000855A9">
      <w:r>
        <w:t xml:space="preserve">Other important causes of an acute hot joint include a flare of inflammatory arthritis and osteoarthritis. We identified seven studies which tested the utility of serum markers to distinguish septic from non-septic joints </w:t>
      </w:r>
      <w:r>
        <w:fldChar w:fldCharType="begin" w:fldLock="1"/>
      </w:r>
      <w:r w:rsidR="002E1F7C">
        <w:instrText>ADDIN CSL_CITATION {"citationItems":[{"id":"ITEM-1","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1","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id":"ITEM-2","itemData":{"DOI":"10.1136/emj.2006.037929","author":[{"dropping-particle":"","family":"Li  Cassidy, C., Chang, C., Gharib, S., Torres, J.","given":"S F","non-dropping-particle":"","parse-names":false,"suffix":""}],"container-title":"Emergency Medicine Journal","id":"ITEM-2","issue":"2 PG  -","issued":{"date-parts":[["2007"]]},"note":"Mrinalini Dey (2019-07-07 03:06:04)(Included): confirmed;","title":"Diagnostic utility of laboratory tests in septic arthritis","type":"article-journal","volume":"24"},"uris":["http://www.mendeley.com/documents/?uuid=96e975a9-035f-43ea-b817-00f0cf0ef488"]},{"id":"ITEM-3","itemData":{"abstract":"OBJECTIVESSeptic and gouty arthritis show the same clinical symptoms, but septic arthritis is an orthopedic emergency and needs immediate surgical intervention, whereas a systemic drug therapy is needed in acute gouty arthritis. The aim of this study was to investigate which inflammatory markers allow an accurate differentiation of septic and gouty arthritis.DESIGN AND METHODSThis was a retrospective examination of serum markers (peripheral white blood cells, C-reactive Protein and uric acid) and inflammatory markers in the synovial fluid (lactate, glucose, uric acid, lactate dehydrogenase, synovial fluid white blood cell count, total protein, and interleukin-6) in 53 patients with culture-verified septic arthritis and 29 with gouty arthritis. Receiver-Operating-Characteristic-curves with corresponding Area under the curve (AUC), sensitivity, specificity, likelihood-ratio and interval likelihood-ratios were calculated to define the diagnostic potential of the inflammatory markers.RESULTSSynovial lactate showed the greatest diagnostic potential (AUC = 0.901, sensitivity = 89.5%, specificity = 77.3%, negative likelihood-ratio = 0.14) followed by synovial glucose (AUC=0.853) and synovial uric acid (AUC = 0.841).CONCLUSIONSLactate in the synovial fluid has excellent diagnostic potential to differ septic arthritis from gouty arthritis. Synovial lactate levels above 10 mmol/L almost proofed septic arthritis, lactate levels lower than 4.3 mmol/L make it very unlikely.","author":[{"dropping-particle":"","family":"Lenski","given":"Markus","non-dropping-particle":"","parse-names":false,"suffix":""},{"dropping-particle":"","family":"Scherer","given":"Michael A","non-dropping-particle":"","parse-names":false,"suffix":""}],"container-title":"Clinical biochemistry","id":"ITEM-3","issue":"1-2 PG  - 49-55","issued":{"date-parts":[["2014"]]},"note":"Mrinalini Dey (2019-07-07 03:49:19)(Included): confirmed;","page":"49-55","title":"Analysis of synovial inflammatory markers to differ infectious from gouty arthritis","type":"article-journal","volume":"47"},"uris":["http://www.mendeley.com/documents/?uuid=a1f4b075-41de-4d2f-bd84-9d446f876927"]},{"id":"ITEM-4","itemData":{"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 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4","issue":"4 PG  - 1075-1080","issued":{"date-parts":[["2014"]]},"page":"1075-1080","title":"Procalcitonin levels in fresh serum and fresh synovial fluid for the differential diagnosis of knee septic arthritis from rheumatoid arthritis, osteoarthritis and gouty arthritis","type":"article-journal","volume":"8"},"uris":["http://www.mendeley.com/documents/?uuid=b338ad9a-59ff-4793-9cd8-10fee7718a0f"]},{"id":"ITEM-5","itemData":{"abstract":"OBJECTIVETo determine the sensitivity and specificity of clinical and laboratory signs for the diagnosis of septic arthritis (SA). Patients and methods This prospective study included all adult patients with suspected SA seen in the emergency department or rheumatology department at the University Hospital, Clermont-Ferrand, France, over a period of 18 months.RESULTSIn total, 105 patients with suspected SA were included, 38 (36%) presenting with SA (29 [28%] with bacteriologically documented SA). In the univariate analysis, chills (p=0.015), gradual onset (p=0.04), local redness (p=0.01), as well as an entry site for infection (p=0.01) were most often identified in SA. A history of crystal-induced arthritis (p=0.004) was more frequent in non-SA cases. An erythrocyte sedimentation rate (ESR)&gt;50 mm (p=0.005), a C-reactive protein (CRP) level &gt;100 mg/L (p=0.019), and radiological signs suggestive of SA (p=0.001) were more frequent in the SA cases. Synovial fluid appearance: purulent (p50,000/μL (p &lt; 0.001), differentiated between SA and non-SA. In multivariate analysis, only chills (odds ration [OR]=4.7, 95% confidence interval [CI] 1.3-17.1), a history of crystal-induced arthritis (OR=0.09, 95% CI 0.01-0.9), purulent appearance of the joint fluid (OR=8.4, 95% CI 2.4-28.5), synovial WBC count &gt;50,000/mm3 (OR=6.8, 95% CI 1.3-36), and radiological findings (OR=7.1, 95% CI 13-37.9) remained significant.CONCLUSIONNo clinical sign or laboratory test (excluding bacteriological test), taken alone, is conclusive for the differentiation between SA and non-SA, but the association of several signs, notably chills, history of crystal-induced arthritis, radiological findings, and the appearance and cellularity of joint fluid may be suggestive.","author":[{"dropping-particle":"","family":"Couderc","given":"Marion","non-dropping-particle":"","parse-names":false,"suffix":""},{"dropping-particle":"","family":"Pereira","given":"Bruno","non-dropping-particle":"","parse-names":false,"suffix":""},{"dropping-particle":"","family":"Mathieu","given":"Sylvain","non-dropping-particle":"","parse-names":false,"suffix":""},{"dropping-particle":"","family":"Schmidt","given":"Jeannot","non-dropping-particle":"","parse-names":false,"suffix":""},{"dropping-particle":"","family":"Lesens","given":"Olivier","non-dropping-particle":"","parse-names":false,"suffix":""},{"dropping-particle":"","family":"Bonnet","given":"Richard","non-dropping-particle":"","parse-names":false,"suffix":""},{"dropping-particle":"","family":"Soubrier","given":"Martin","non-dropping-particle":"","parse-names":false,"suffix":""},{"dropping-particle":"","family":"Dubost","given":"Jean-Jacques","non-dropping-particle":"","parse-names":false,"suffix":""}],"container-title":"CJEM","id":"ITEM-5","issue":"4 PG  - 403-410","issued":{"date-parts":[["2015"]]},"note":"Mrinalini Dey (2019-07-07 01:01:19)(Included): confirmed;","page":"403-410","title":"Predictive value of the usual clinical signs and laboratory tests in the diagnosis of septic arthritis","type":"article-journal","volume":"17"},"uris":["http://www.mendeley.com/documents/?uuid=2d5ae2c4-09be-4923-a493-1a5eade11726"]},{"id":"ITEM-6","itemData":{"DOI":"10.1016/j.jbspin.2018.04.008","ISSN":"1297319X (ISSN)","author":[{"dropping-particle":"","family":"Couderc","given":"M","non-dropping-particle":"","parse-names":false,"suffix":""},{"dropping-particle":"","family":"Peyrode","given":"C","non-dropping-particle":"","parse-names":false,"suffix":""},{"dropping-particle":"","family":"Pereira","given":"B","non-dropping-particle":"","parse-names":false,"suffix":""},{"dropping-particle":"","family":"Miot-Noirault","given":"E","non-dropping-particle":"","parse-names":false,"suffix":""},{"dropping-particle":"","family":"Mathieu","given":"S","non-dropping-particle":"","parse-names":false,"suffix":""},{"dropping-particle":"","family":"Soubrier","given":"M","non-dropping-particle":"","parse-names":false,"suffix":""},{"dropping-particle":"","family":"Dubost","given":"J.-J.","non-dropping-particle":"","parse-names":false,"suffix":""}],"container-title":"Joint Bone Spine","id":"ITEM-6","issue":"2","issued":{"date-parts":[["2019"]]},"language":"English","note":"Cited By :5\n\nExport Date: 11 September 2020\n\nCODEN: JBSPF\n\nCorrespondence Address: Couderc, M.; Rheumatology department, Clermont-Ferrand university hospital, place Henri-Dunant, France","page":"261-262","publisher":"Elsevier Masson SAS","publisher-place":"Rheumatology department, Clermont-Ferrand university hospital, place Henri-Dunant, Clermont-Ferrand, 63000, France","title":"Comparison of several biomarkers (MMP-2, MMP-9, the MMP-9 inhibitor TIMP-1, CTX-II, calprotectin, and COMP) in the synovial fluid and serum of patients with and without septic arthritis","type":"article-journal","volume":"86"},"uris":["http://www.mendeley.com/documents/?uuid=f4a1cf0b-b5d4-4a32-b230-3bfdb54a77a0"]},{"id":"ITEM-7","itemData":{"DOI":"10.14423/SMJ.0000000000000927","ISSN":"00384348 (ISSN)","abstract":"Objectives The objective of this study was to establish whether C-reactive protein (CRP) could be used to predict native joint septic arthritis (SA) in the adult population. Methods All patients who underwent native joint aspiration in accident and emergency settings between April 2012 and September 2016 were identified from laboratory microbiology records. Patients were divided into three groups for analysis: patients with SA, patients with crystal arthropathy, and patients with normal or osteo/inflammatory arthritic joints. Results Fifteen patients (7.9%) were deemed to have SA, 18 patients had crystal arthropathy (9.5%), and 157 patients (82.6%) were deemed to have normal or osteo/inflammatory arthritic joints. All of the patients with CRP &gt;200 mg/L had SA. Patients with CRP 90 to 200 mg/L had a mix of crystal arthropathy and SA, and patients with CRP &lt;90 mg/L had either normal or osteo/inflammatory arthritic joints or crystal arthropathy. The mean CRP in patients with a normal or osteo/inflammatory arthritic joint was 25 mg/L. This was compared with 100 mg/L (P ≤ 0.001) in patients with crystal arthropathy and 308 mg/L (P ≤ 0.001) in patients with SA. Conclusions We demonstrated CRP to be a reliable independent marker to help differentiate among SA, crystal arthropathy, and normal/arthritic joints in an adult population. No patients with CRP &lt;90 mg/L had SA. © 2019 by The Southern Medical Association.","author":[{"dropping-particle":"","family":"Thornton","given":"L","non-dropping-particle":"","parse-names":false,"suffix":""},{"dropping-particle":"","family":"Ormsby","given":"N","non-dropping-particle":"","parse-names":false,"suffix":""},{"dropping-particle":"","family":"Allgar","given":"V","non-dropping-particle":"","parse-names":false,"suffix":""},{"dropping-particle":"","family":"Thomas","given":"G","non-dropping-particle":"","parse-names":false,"suffix":""}],"container-title":"Southern Medical Journal","id":"ITEM-7","issue":"2","issued":{"date-parts":[["2019"]]},"language":"English","note":"Cited By :1\n\nExport Date: 11 September 2020\n\nCODEN: SMJOA\n\nCorrespondence Address: Thornton, L.; Arrowe Park HospitalUnited Kingdom; email: luke.thornton@doctors.org.uk","page":"108-111","publisher":"Lippincott Williams and Wilkins","publisher-place":"Arrowe Park Hospital, Wirral, CH49 5PE, United Kingdom","title":"Can C-Reactive Protein Be Used to Predict Acute Septic Arthritis in the Adult Population?","type":"article-journal","volume":"112"},"uris":["http://www.mendeley.com/documents/?uuid=540bdae1-41d3-464d-9cb7-4a680ba7b3e7"]}],"mendeley":{"formattedCitation":"[20,25,38,39,51,52,55]","plainTextFormattedCitation":"[20,25,38,39,51,52,55]","previouslyFormattedCitation":"[20,25,38,39,51,52,55]"},"properties":{"noteIndex":0},"schema":"https://github.com/citation-style-language/schema/raw/master/csl-citation.json"}</w:instrText>
      </w:r>
      <w:r>
        <w:fldChar w:fldCharType="separate"/>
      </w:r>
      <w:r w:rsidR="004259EF" w:rsidRPr="004259EF">
        <w:rPr>
          <w:noProof/>
        </w:rPr>
        <w:t>[20,25,38,39,51,52,55]</w:t>
      </w:r>
      <w:r>
        <w:fldChar w:fldCharType="end"/>
      </w:r>
      <w:r>
        <w:t>. Markers included CRP, pro-calcitonin and ESR at multiple thresholds, as well as uric acid and calprotectin.</w:t>
      </w:r>
      <w:r w:rsidR="00873F99">
        <w:t xml:space="preserve"> </w:t>
      </w:r>
      <w:bookmarkStart w:id="6" w:name="_Hlk112869767"/>
      <w:r w:rsidR="00873F99">
        <w:t xml:space="preserve">It is important to note that </w:t>
      </w:r>
      <w:r w:rsidR="00D514C8">
        <w:t>serum uric acid often paradoxically decreases during flares due to increased renal clearance</w:t>
      </w:r>
      <w:r w:rsidR="00D514C8">
        <w:t xml:space="preserve"> and is therefore not an accurate marker of acute gout </w:t>
      </w:r>
      <w:r w:rsidR="00D514C8">
        <w:fldChar w:fldCharType="begin" w:fldLock="1"/>
      </w:r>
      <w:r w:rsidR="002E1F7C">
        <w:instrText>ADDIN CSL_CITATION {"citationItems":[{"id":"ITEM-1","itemData":{"author":[{"dropping-particle":"","family":"Urano","given":"Wako","non-dropping-particle":"","parse-names":false,"suffix":""},{"dropping-particle":"","family":"Yamanaka","given":"Hisashi","non-dropping-particle":"","parse-names":false,"suffix":""},{"dropping-particle":"","family":"Tsutani","given":"Hiroshi","non-dropping-particle":"","parse-names":false,"suffix":""},{"dropping-particle":"","family":"Nakajima","given":"Hiroshi","non-dropping-particle":"","parse-names":false,"suffix":""},{"dropping-particle":"","family":"Matsuda","given":"Yuko","non-dropping-particle":"","parse-names":false,"suffix":""},{"dropping-particle":"","family":"Taniguchi","given":"Atsuo","non-dropping-particle":"","parse-names":false,"suffix":""},{"dropping-particle":"","family":"Hara","given":"Masako","non-dropping-particle":"","parse-names":false,"suffix":""},{"dropping-particle":"","family":"Kamatani","given":"Naoyuki","non-dropping-particle":"","parse-names":false,"suffix":""}],"container-title":"The Journal of Rheumatology","id":"ITEM-1","issue":"9","issued":{"date-parts":[["2002"]]},"title":"The inflammatory process in the mechanism of decreased serum uric acid concentrations during acute gouty arthritis.","type":"article-journal","volume":"29"},"uris":["http://www.mendeley.com/documents/?uuid=cfd49733-9a21-37ac-8971-cbe41f8aa18d"]}],"mendeley":{"formattedCitation":"[69]","plainTextFormattedCitation":"[69]","previouslyFormattedCitation":"[69]"},"properties":{"noteIndex":0},"schema":"https://github.com/citation-style-language/schema/raw/master/csl-citation.json"}</w:instrText>
      </w:r>
      <w:r w:rsidR="00D514C8">
        <w:fldChar w:fldCharType="separate"/>
      </w:r>
      <w:r w:rsidR="004259EF" w:rsidRPr="004259EF">
        <w:rPr>
          <w:noProof/>
        </w:rPr>
        <w:t>[69]</w:t>
      </w:r>
      <w:r w:rsidR="00D514C8">
        <w:fldChar w:fldCharType="end"/>
      </w:r>
      <w:r w:rsidR="00D514C8">
        <w:t>.</w:t>
      </w:r>
      <w:bookmarkEnd w:id="6"/>
      <w:r>
        <w:t xml:space="preserve"> Both specificity and sensitivity of serum CRP and ESR, regardless of threshold were suboptimal. Pro-calcitonin was found to have high specificity, above 0.9, regardless of threshold, for septic arthritis. However, sensitivity was consistently low, (0.35-0.55) </w:t>
      </w:r>
      <w:r>
        <w:fldChar w:fldCharType="begin" w:fldLock="1"/>
      </w:r>
      <w:r w:rsidR="002E1F7C">
        <w:instrText>ADDIN CSL_CITATION {"citationItems":[{"id":"ITEM-1","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1","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id":"ITEM-2","itemData":{"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 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2","issue":"4 PG  - 1075-1080","issued":{"date-parts":[["2014"]]},"page":"1075-1080","title":"Procalcitonin levels in fresh serum and fresh synovial fluid for the differential diagnosis of knee septic arthritis from rheumatoid arthritis, osteoarthritis and gouty arthritis","type":"article-journal","volume":"8"},"uris":["http://www.mendeley.com/documents/?uuid=b338ad9a-59ff-4793-9cd8-10fee7718a0f"]}],"mendeley":{"formattedCitation":"[20,38]","plainTextFormattedCitation":"[20,38]","previouslyFormattedCitation":"[20,38]"},"properties":{"noteIndex":0},"schema":"https://github.com/citation-style-language/schema/raw/master/csl-citation.json"}</w:instrText>
      </w:r>
      <w:r>
        <w:fldChar w:fldCharType="separate"/>
      </w:r>
      <w:r w:rsidR="004259EF" w:rsidRPr="004259EF">
        <w:rPr>
          <w:noProof/>
        </w:rPr>
        <w:t>[20,38]</w:t>
      </w:r>
      <w:r>
        <w:fldChar w:fldCharType="end"/>
      </w:r>
      <w:r>
        <w:t>. This is a limitation, as it is important to reliably exclude septic arthritis when using this test in the acute setting.</w:t>
      </w:r>
    </w:p>
    <w:p w14:paraId="6210E3CA" w14:textId="390A981F" w:rsidR="00A34C60" w:rsidRDefault="00A34C60" w:rsidP="00973521">
      <w:r>
        <w:t>Meta-analysis was possible for eight tests</w:t>
      </w:r>
      <w:r w:rsidR="00A3362E">
        <w:t xml:space="preserve"> (of same marker, fluid and threshold)</w:t>
      </w:r>
      <w:r>
        <w:t xml:space="preserve">, identifying leukocyte esterase </w:t>
      </w:r>
      <w:r w:rsidR="00324F47">
        <w:t xml:space="preserve">in synovial fluid </w:t>
      </w:r>
      <w:r>
        <w:t xml:space="preserve">as the marker with the most optimal pooled sensitivity and specificity </w:t>
      </w:r>
      <w:r w:rsidR="00A3362E">
        <w:t xml:space="preserve">for septic arthritis </w:t>
      </w:r>
      <w:r>
        <w:fldChar w:fldCharType="begin" w:fldLock="1"/>
      </w:r>
      <w:r w:rsidR="002E1F7C">
        <w:instrText>ADDIN CSL_CITATION {"citationItems":[{"id":"ITEM-1","itemData":{"abstract":"BACKGROUNDMost currently used tools to diagnose septic arthritis are either not readily available or fail to provide real-time results. Reagent strip tests have identified infections in various body fluids. We hypothesized that combined leukocyte esterase and glucose strip tests can aid in diagnosing septic arthritis in native synovial fluid because (1) leukocyte esterase concentrations would be elevated at the infection site because of secretion by recruited neutrophils, and (2) glucose concentrations would be reduced because of bacterial metabolism.METHODSWe prospectively investigated synovial fluid from consecutive patients with an atraumatic joint effusion who underwent arthrocentesis in our emergency department during a one-year period. Leukocyte esterase and glucose strip tests were performed on the synovial fluid. Synovial fluid leukocyte count, crystal analysis, Gram staining, culture, and glucose concentration results were also assessed.RESULTSNineteen fluids were classified as septic and 127 as aseptic. Considering septic arthritis to be present when the leukocyte esterase reading was positive (++ or +++) and the glucose reading was negative (-) yielded a sensitivity of 89.5% (95% confidence interval [CI], 66.9% to 98.7%), specificity of 99.2% (95% CI, 95.7% to 99.9%), positive predictive value of 94.4% (95% CI, 72.7% to 99.9%), negative predictive value of 98.4% (95% CI, 94.5% to 99.8%), positive likelihood ratio of 114, and negative likelihood ratio of 0.11. The synovial leukocyte counts and polymorphonuclear cell percentages were consistent with the semiquantitative readings on the leukocyte esterase strip tests, and the glucose concentrations were consistent with the glucose strip test results.CONCLUSIONSCombined leukocyte esterase and glucose strip tests can be a useful additional tool to help confirm or rule out a diagnosis of septic arthritis.","author":[{"dropping-particle":"","family":"Omar","given":"Mohamed","non-dropping-particle":"","parse-names":false,"suffix":""},{"dropping-particle":"","family":"Ettinger","given":"Max","non-dropping-particle":"","parse-names":false,"suffix":""},{"dropping-particle":"","family":"Reichling","given":"Moritz","non-dropping-particle":"","parse-names":false,"suffix":""},{"dropping-particle":"","family":"Petri","given":"Maximilian","non-dropping-particle":"","parse-names":false,"suffix":""},{"dropping-particle":"","family":"Lichtinghagen","given":"Ralf","non-dropping-particle":"","parse-names":false,"suffix":""},{"dropping-particle":"","family":"Guenther","given":"Daniel","non-dropping-particle":"","parse-names":false,"suffix":""},{"dropping-particle":"","family":"Suero","given":"Eduardo M","non-dropping-particle":"","parse-names":false,"suffix":""},{"dropping-particle":"","family":"Jagodzinski","given":"Michael","non-dropping-particle":"","parse-names":false,"suffix":""},{"dropping-particle":"","family":"Krettek","given":"Christian","non-dropping-particle":"","parse-names":false,"suffix":""}],"container-title":"The Journal of bone and joint surgery. American volume","id":"ITEM-1","issue":"24 PG  - 2032-2037","issued":{"date-parts":[["2014"]]},"note":"Mrinalini Dey (2019-07-07 03:10:06)(Included): confirmed;","page":"2032-2037","title":"Preliminary results of a new test for rapid diagnosis of septic arthritis with use of leukocyte esterase and glucose reagent strips","type":"article-journal","volume":"96"},"uris":["http://www.mendeley.com/documents/?uuid=9575d492-f3ee-447e-ab58-993d0d5ce93c"]},{"id":"ITEM-2","itemData":{"abstract":"PURPOSEAnalysis of joint fluid remains a key factor in the diagnosis of periprosthetic infection. Recent reports have shown that neutrophils in infected joint fluid release esterase, an enzyme that is a reliable marker for infection. Testing for leukocyte esterase is routinely done in the analysis of urine for the presence of urinary tract infection, by a simple \"dipstick\" method. We report our experience with this technique in the evaluation of patients suspected of having septic arthritis or periprosthetic joint infection (PJI) by comparing results of leukocyte esterase positivity with confirmed joint infection as defined by the American Academy of Orthopaedic Surgeons (AAOS).MATERIALS AND METHODSWe retrospectively reviewed leukocyte esterase test results performed on synovial fluid aspirated from 57 patients with prosthetic (52) and native (5) joints. Patients either presented with unexplained painful arthroplasties, routine testing of PROSTALAC (PROSthesis with Antibiotic-Loaded Acrylic Cement) orthopedic implants, or clinical suspicion of periprosthetic infection or septic arthritis. Synovial fluid was percutaneously aspirated using a standard technique. The patient age range was 31-91 years with a mean age of 69.1 years, consisting of 30 women (52.6 %) and 27 men (47.4 %). The \"gold standard\" for the presence or absence of infection at our institution and in the study group was based on the most recent recommendations of the AAOS. Positive culture remained the \"gold standard\" for native joint infection.RESULTSOf the total 57 joints aspirated and included in the study, 20 (35.1 %) were read as positive (2+) on the leukocyte test strip and 37 (64.9 %) were read as negative (negative, trace, or 1+). PJI was diagnosed in 19 patients and native joint septic arthritis was identified in one patient. Sensitivities were excellent at 100 % with no false negatives in the entire cohort. There was one false positive in the periprosthetic group yielding a specificity, positive predictive value and negative predictive value of 97, 95, and 100 %, respectively. The results for the native joints showed markedly less specificity and positive predictive value at 50 and 33 %; however, its negative predictive value remained at 100 %.CONCLUSIONSOur test results confirm that the leukocyte esterase test can accurately detect PJI and that it can be used as a part of the traditional PJI workup. In the assessment of native joints, its high negative predictive value suggests …","author":[{"dropping-particle":"","family":"Colvin","given":"Otis C","non-dropping-particle":"","parse-names":false,"suffix":""},{"dropping-particle":"","family":"Kransdorf","given":"Mark J","non-dropping-particle":"","parse-names":false,"suffix":""},{"dropping-particle":"","family":"Roberts","given":"Catherine C","non-dropping-particle":"","parse-names":false,"suffix":""},{"dropping-particle":"","family":"Chivers","given":"F Spencer","non-dropping-particle":"","parse-names":false,"suffix":""},{"dropping-particle":"","family":"Lorans","given":"Roxanne","non-dropping-particle":"","parse-names":false,"suffix":""},{"dropping-particle":"","family":"Beauchamp","given":"Christopher P","non-dropping-particle":"","parse-names":false,"suffix":""},{"dropping-particle":"","family":"Schwartz","given":"Adam J","non-dropping-particle":"","parse-names":false,"suffix":""}],"container-title":"Skeletal radiology","id":"ITEM-2","issue":"5 PG  - 673-677","issued":{"date-parts":[["2015"]]},"note":"Mrinalini Dey (2019-07-07 00:49:29)(Included): confirmed;","page":"673-677","title":"Leukocyte esterase analysis in the diagnosis of joint infection: can we make a diagnosis using a simple urine dipstick?","type":"article-journal","volume":"44"},"uris":["http://www.mendeley.com/documents/?uuid=bfdd3e7d-08ca-4b6e-89e6-8efdf47ee8b3"]},{"id":"ITEM-3","itemData":{"DOI":"10.1097/BPO.0000000000001413","ISSN":"02716798 (ISSN)","abstract":"Background: Most tests used to diagnose pediatric septic arthritis are either not accurate or do not produce rapid results. A leukocyte esterase (LE) strip test has previously been validated for the diagnosis of adult native and periprosthetic joint infections. The purpose of this prospective study was to: (1) evaluate the performance characteristics of the LE strip test in the diagnosis of pediatric septic arthritis and (2) determine the false positive rate of LE strip test on the aseptic synovial fluid (SF). Methods: Between May 2016 and November 2018, SF was obtained from children who were hospitalized at our tertiary referral center on the basis of suspicion of septic arthritis. All patients underwent arthrocentesis, and the aspirate was tested with LE strip test, leukocyte count, and culture. Twenty-five patients satisfied the inclusion criteria. For the second part of the study, SF from 25 children undergoing surgery for developmental dysplasia of the hip was collected and tested with LE strip test, leukocyte count, and culture. Results: In the first part of this study, 19 joints were classified as septic and 6 as aseptic. Considering a positive LE strip test (\"++\" and \"+++\" readings) indicative of septic arthritis yielded a sensitivity of 100%, specificity of 83%, positive predictive value of 95%, and negative predictive value of 100%. In the second part, all 25 patients with an aseptic SF had a negative test result (\"-\" and \"+\" readings). Conclusions: The LE strip test seems to be a valuable additional tool in the diagnosis of pediatric septic arthritis. The LE strip test has the advantages of being inexpensive and simple, providing real-time results and having a perfect negative predictive value to rule out the diagnosis of septic arthritis. Level of Evidence: Level II - diagnostic. Copyright © 2019 Wolters Kluwer Health, Inc. All rights reserved.","author":[{"dropping-particle":"","family":"Mortazavi","given":"S M J","non-dropping-particle":"","parse-names":false,"suffix":""},{"dropping-particle":"","family":"Kalantar","given":"H","non-dropping-particle":"","parse-names":false,"suffix":""},{"dropping-particle":"","family":"Baghdadi","given":"S","non-dropping-particle":"","parse-names":false,"suffix":""},{"dropping-particle":"","family":"Nabian","given":"M H","non-dropping-particle":"","parse-names":false,"suffix":""},{"dropping-particle":"","family":"Haj Zargarbashi","given":"R","non-dropping-particle":"","parse-names":false,"suffix":""},{"dropping-particle":"","family":"Riahi","given":"A","non-dropping-particle":"","parse-names":false,"suffix":""},{"dropping-particle":"","family":"Moharrami","given":"A","non-dropping-particle":"","parse-names":false,"suffix":""},{"dropping-particle":"","family":"Zahraei Bakhsh","given":"F","non-dropping-particle":"","parse-names":false,"suffix":""},{"dropping-particle":"","family":"Baghdadi","given":"T","non-dropping-particle":"","parse-names":false,"suffix":""}],"container-title":"Journal of Pediatric Orthopaedics","id":"ITEM-3","issued":{"date-parts":[["2019"]]},"language":"English","note":"Export Date: 11 September 2020\n\nCODEN: JPORD\n\nCorrespondence Address: Baghdadi, T.; Joint Reconstruction Research Center, Imam Khomeini Hospital, Tehran University of Medical SciencesIran; email: taghibaghdadi@hotmail.com","publisher":"Lippincott Williams and Wilkins","publisher-place":"Joint Reconstruction Research Center, Imam Khomeini Hospital, Tehran University of Medical Sciences, Tehran, Iran","title":"The Utility of Leukocyte Esterase Strip Test in the Diagnosis of Pediatric Septic Arthritis","type":"article-journal"},"uris":["http://www.mendeley.com/documents/?uuid=28e31720-1d72-4244-9617-73577f92fcde"]},{"id":"ITEM-4","itemData":{"DOI":"10.1186/s42358-020-0115-3","ISSN":"25233106 (ISSN)","abstract":"Background: The current diagnostic cornerstone for septic arthritis contains gram stains, bacterial culture, and cell count with a differential of aspirated synovial fluid. Recently, a synovial leukocyte esterase (LE) test has been used for diagnosing septic arthritis. Since this test measures the esterase activity of leukocytes, there is always a dilemma for using this test in patients with inflammatory arthritis. Methods: We collected the synovial fluid specimens as part of the general diagnostic protocol for patients suspected of Juvenile Idiopathic Arthritis (JIA) or Septic Arthritis (SA). Each group included 34 patients. We compared the result of the synovial LE test with the result of the culture of each patient. Results: The mean ages of patients were 64.14 ± 31.27 and 50.88 ± 23.19 months in the JIA group and septic arthritis group, respectively. The LE test results were positive in 30 specimens, trace in 3 and negative in one in the first-time test and were positive in 31 specimens and trace in 3 in the second-time test, while it was negative in all patients with JIA. Hence, the sensitivity of the synovial LE test was 80.8%, the specificity, PPV, and NPV were 78.6, 70.0, 86.8% respectively based on a positive culture. Conclusion: The leukocyte esterase strip test can be used as a rapid, bedside method for diagnosing or excluding bacterial infections in different body fluids. The synovial LE test can be used as an accurate test to rapidly rule in or out an acute articular bacterial infection, even in patients with concurrent inflammatory arthritis. © 2020 The Author(s).","author":[{"dropping-particle":"","family":"Hassas Yeganeh","given":"M","non-dropping-particle":"","parse-names":false,"suffix":""},{"dropping-particle":"","family":"Talaei","given":"M","non-dropping-particle":"","parse-names":false,"suffix":""},{"dropping-particle":"","family":"Bazzaz","given":"A E","non-dropping-particle":"","parse-names":false,"suffix":""},{"dropping-particle":"","family":"Rahmani","given":"K","non-dropping-particle":"","parse-names":false,"suffix":""},{"dropping-particle":"","family":"Sinaei","given":"R","non-dropping-particle":"","parse-names":false,"suffix":""},{"dropping-particle":"","family":"Fathi","given":"M","non-dropping-particle":"","parse-names":false,"suffix":""},{"dropping-particle":"","family":"Shiari","given":"R","non-dropping-particle":"","parse-names":false,"suffix":""},{"dropping-particle":"","family":"Hosseinzadeh","given":"H","non-dropping-particle":"","parse-names":false,"suffix":""}],"container-title":"Advances in Rheumatology","id":"ITEM-4","issue":"1","issued":{"date-parts":[["2020"]]},"language":"English","note":"Export Date: 11 September 2020\n\nCorrespondence Address: Hosseinzadeh, H.; Orthopedic Research Group, School of Osteopathic Medicine, Rowan University, 201 S Broadway, United States; email: Hamid@rowan.edu","publisher":"BioMed Central Ltd.","publisher-place":"Mofid Clinical Research Development Center, SBMU, Tehran, Iran","title":"Determination of diagnostic value (validity) leukocyte esterase (urine dipstick strip) in differentiating inflammatory arthritis from bacterial arthritis","type":"article-journal","volume":"60"},"uris":["http://www.mendeley.com/documents/?uuid=b185ea28-bc37-4156-91cd-881a557e5fe7"]}],"mendeley":{"formattedCitation":"[24,42,48,62]","plainTextFormattedCitation":"[24,42,48,62]","previouslyFormattedCitation":"[24,42,48,62]"},"properties":{"noteIndex":0},"schema":"https://github.com/citation-style-language/schema/raw/master/csl-citation.json"}</w:instrText>
      </w:r>
      <w:r>
        <w:fldChar w:fldCharType="separate"/>
      </w:r>
      <w:r w:rsidR="004259EF" w:rsidRPr="004259EF">
        <w:rPr>
          <w:noProof/>
        </w:rPr>
        <w:t>[24,42,48,62]</w:t>
      </w:r>
      <w:r>
        <w:fldChar w:fldCharType="end"/>
      </w:r>
      <w:r>
        <w:t xml:space="preserve">. This is a simple point-of-care “dipstick” test, usually undertaken on urine, making this a potentially cost-effective and quick screening test for joint infection. The evidence for its use in </w:t>
      </w:r>
      <w:r w:rsidR="00B533D0">
        <w:t>PJI</w:t>
      </w:r>
      <w:r>
        <w:t xml:space="preserve"> is well-established, where synovial fluid leukocyte esterase may be used as part of the diagnostic work-up </w:t>
      </w:r>
      <w:r w:rsidR="00A3362E">
        <w:fldChar w:fldCharType="begin" w:fldLock="1"/>
      </w:r>
      <w:r w:rsidR="002E1F7C">
        <w:instrText>ADDIN CSL_CITATION {"citationItems":[{"id":"ITEM-1","itemData":{"DOI":"10.1016/j.arth.2018.02.078","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1","issue":"5","issued":{"date-parts":[["2018","5","1"]]},"page":"1309-1314.e2","publisher":"Churchill Livingstone Inc.","title":"The 2018 Definition of Periprosthetic Hip and Knee Infection: An Evidence-Based and Validated Criteria","type":"article-journal","volume":"33"},"uris":["http://www.mendeley.com/documents/?uuid=54907b60-c9d5-30d0-8f10-fde00c05c3b6"]},{"id":"ITEM-2","itemData":{"DOI":"10.1186/s13018-019-1395-3","ISSN":"1749799X","PMID":"31856885","abstract":"Background: Synovial fluid proteins had been applied as diagnostic biomarkers for periprosthetic joint infection (PJI) in recent research papers. Thus, this meta-analysis aimed to estimate the diagnostic efficiency of synovial fluid α-defensin and leukocyte esterase (LE) for PJI. Methods: We conducted our systematic review by searching the keywords in online databases such as PubMed, Embase, Cochrane, Elsevier, Springer, and Web of Science from the time of database inception to October 2018. Inclusion criteria were as follows: Patients who have undergone knee, hip, or shoulder joint replacements; α-defensin or leukocyte esterase (LE strip) of synovial fluid was detected as the biomarker for PJI diagnosis; and Musculoskeletal Infection Society (MSIS) or utilizing a combination of clinical data was considered as the gold standard. Diagnostic parameters including sensitivity, specificity, diagnostic odds ratio (DOR), and area under the summary of receiver operating characteristics curve (AUSROC) were calculated for the included studies to evaluate the synovial fluid α-defensin and LE for PJI diagnosis. Results: After full-text review, 28 studies were qualified for this systematic review, 16 studies used α-defensin and the other 12 were conducted using LE strip. The pooled sensitivity, specificity, and DOR of LE strip were 87% (95% CI 84-90%), 96% (95% CI 95-97%), and 170.09 (95% CI 97.63-296.32), respectively, while the pooled sensitivity, specificity, and DOR of α-defensin were 87% (95% CI 83-90%), 97% (95% CI 96-98%), and 158.18 (95% CI 74.26-336.91), respectively. The AUSROC for LE strip and α-defensin were 0.9818 and 0.9685, respectively. Conclusion: Both LE strip and α-defensin of synovial fluid provide rapid and convenient diagnosis for PJI. Sensitivity of α-defensin and LE strip are the same, while both these two methods have high specificity in clinical practice.","author":[{"dropping-particle":"","family":"Chen","given":"Yisheng","non-dropping-particle":"","parse-names":false,"suffix":""},{"dropping-particle":"","family":"Kang","given":"Xueran","non-dropping-particle":"","parse-names":false,"suffix":""},{"dropping-particle":"","family":"Tao","given":"Jie","non-dropping-particle":"","parse-names":false,"suffix":""},{"dropping-particle":"","family":"Zhang","given":"Yunpeng","non-dropping-particle":"","parse-names":false,"suffix":""},{"dropping-particle":"","family":"Ying","given":"Chenting","non-dropping-particle":"","parse-names":false,"suffix":""},{"dropping-particle":"","family":"Lin","given":"Weiwei","non-dropping-particle":"","parse-names":false,"suffix":""}],"container-title":"Journal of Orthopaedic Surgery and Research","id":"ITEM-2","issue":"1","issued":{"date-parts":[["2019","12","19"]]},"publisher":"BioMed Central Ltd.","title":"Reliability of synovial fluid alpha-defensin and leukocyte esterase in diagnosing periprosthetic joint infection (PJI): A systematic review and meta-analysis","type":"article","volume":"14"},"uris":["http://www.mendeley.com/documents/?uuid=b793cb8f-deed-331b-b9e5-068d3244a6a8"]}],"mendeley":{"formattedCitation":"[70,71]","plainTextFormattedCitation":"[70,71]","previouslyFormattedCitation":"[70,71]"},"properties":{"noteIndex":0},"schema":"https://github.com/citation-style-language/schema/raw/master/csl-citation.json"}</w:instrText>
      </w:r>
      <w:r w:rsidR="00A3362E">
        <w:fldChar w:fldCharType="separate"/>
      </w:r>
      <w:r w:rsidR="004259EF" w:rsidRPr="004259EF">
        <w:rPr>
          <w:noProof/>
        </w:rPr>
        <w:t>[70,71]</w:t>
      </w:r>
      <w:r w:rsidR="00A3362E">
        <w:fldChar w:fldCharType="end"/>
      </w:r>
      <w:r w:rsidR="00A3362E">
        <w:t>, and sensitivity and specificity for infection is high.</w:t>
      </w:r>
      <w:r w:rsidR="00C41CFF">
        <w:t xml:space="preserve"> </w:t>
      </w:r>
      <w:bookmarkStart w:id="7" w:name="_Hlk112874224"/>
      <w:r w:rsidR="00C41CFF">
        <w:t xml:space="preserve">However, there are limitations to its precision and readability, and it most likely </w:t>
      </w:r>
      <w:r w:rsidR="001A1576">
        <w:t>to be</w:t>
      </w:r>
      <w:r w:rsidR="00C41CFF">
        <w:t xml:space="preserve"> useful as part of a panel of tests</w:t>
      </w:r>
      <w:r w:rsidR="001A1576">
        <w:t>.</w:t>
      </w:r>
      <w:bookmarkEnd w:id="7"/>
    </w:p>
    <w:p w14:paraId="3CFFB864" w14:textId="77EFF0F0" w:rsidR="00A3362E" w:rsidRDefault="00A3362E" w:rsidP="00973521">
      <w:r>
        <w:t xml:space="preserve">Another synovial fluid biomarker commonly used in the diagnosis of </w:t>
      </w:r>
      <w:r w:rsidR="00B533D0">
        <w:t>PJI</w:t>
      </w:r>
      <w:r>
        <w:t xml:space="preserve"> is alpha-defensin. However, we identified no studies on the use of this marker in native septic arthritis. It may be interesting for future studies to evaluate its use in the native hot joint setting. It is</w:t>
      </w:r>
      <w:r w:rsidR="00FC3F29">
        <w:t>, however,</w:t>
      </w:r>
      <w:r>
        <w:t xml:space="preserve"> important to note several differences between prosthetic and native joint infections, which may account for the limited use of markers such as alpha-defensin and leukocyte esterase, and the overall lack of research in </w:t>
      </w:r>
      <w:r w:rsidR="00FC3F29">
        <w:t>native joint infection markers</w:t>
      </w:r>
      <w:r w:rsidR="00B533D0">
        <w:t xml:space="preserve"> </w:t>
      </w:r>
      <w:r w:rsidR="00B533D0">
        <w:fldChar w:fldCharType="begin" w:fldLock="1"/>
      </w:r>
      <w:r w:rsidR="002E1F7C">
        <w:instrText>ADDIN CSL_CITATION {"citationItems":[{"id":"ITEM-1","itemData":{"DOI":"10.1177/2309499019860468","ISSN":"2309-4990","PMID":"31284831","abstract":"Current literature occasionally considers septic arthritis in native joints and prosthetic joint infections as equal pathologies. However, significant differences can be identified. The aim of this review of literature is to describe these differences in definitions, pathology, diagnostic workups, treatment strategies, and prognosis.","author":[{"dropping-particle":"","family":"Roerdink","given":"Ramon Lucas","non-dropping-particle":"","parse-names":false,"suffix":""},{"dropping-particle":"","family":"Huijbregts","given":"Henricus Johannus Theodorus Antonius Maria","non-dropping-particle":"","parse-names":false,"suffix":""},{"dropping-particle":"","family":"Lieshout","given":"Antoine Willy Tonny","non-dropping-particle":"van","parse-names":false,"suffix":""},{"dropping-particle":"","family":"Dietvorst","given":"Martijn","non-dropping-particle":"","parse-names":false,"suffix":""},{"dropping-particle":"","family":"Zwaard","given":"Babette Corine","non-dropping-particle":"van der","parse-names":false,"suffix":""}],"container-title":"Journal of orthopaedic surgery (Hong Kong)","id":"ITEM-1","issue":"2","issued":{"date-parts":[["0"]]},"page":"2309499019860468","title":"The difference between native septic arthritis and prosthetic joint infections: A review of literature.","type":"article-journal","volume":"27"},"uris":["http://www.mendeley.com/documents/?uuid=a761e62b-9c0b-3a2f-87a4-4e507e9a4294"]}],"mendeley":{"formattedCitation":"[72]","plainTextFormattedCitation":"[72]","previouslyFormattedCitation":"[72]"},"properties":{"noteIndex":0},"schema":"https://github.com/citation-style-language/schema/raw/master/csl-citation.json"}</w:instrText>
      </w:r>
      <w:r w:rsidR="00B533D0">
        <w:fldChar w:fldCharType="separate"/>
      </w:r>
      <w:r w:rsidR="004259EF" w:rsidRPr="004259EF">
        <w:rPr>
          <w:noProof/>
        </w:rPr>
        <w:t>[72]</w:t>
      </w:r>
      <w:r w:rsidR="00B533D0">
        <w:fldChar w:fldCharType="end"/>
      </w:r>
      <w:r w:rsidR="00B533D0">
        <w:t>. An important difference is in the pathogenesis, crucially the formation of a biofilm in PJI aids the survival and growth of bacteria and, if left to mature, can lead to difficult-to-treat chronic PJI.</w:t>
      </w:r>
      <w:r w:rsidR="00FC3F29">
        <w:t xml:space="preserve"> Another key difference is the feature of blood cultures in the </w:t>
      </w:r>
      <w:r w:rsidR="00551770">
        <w:t>definition</w:t>
      </w:r>
      <w:r w:rsidR="00FC3F29">
        <w:t xml:space="preserve"> for septic arthritis, </w:t>
      </w:r>
      <w:r w:rsidR="00551770">
        <w:t xml:space="preserve">and its absence from PJI criteria </w:t>
      </w:r>
      <w:r w:rsidR="00551770">
        <w:fldChar w:fldCharType="begin" w:fldLock="1"/>
      </w:r>
      <w:r w:rsidR="002E1F7C">
        <w:instrText>ADDIN CSL_CITATION {"citationItems":[{"id":"ITEM-1","itemData":{"DOI":"10.1016/j.arth.2018.09.045","ISSN":"15328406","PMID":"30343971","author":[{"dropping-particle":"","family":"Shohat","given":"Noam","non-dropping-particle":"","parse-names":false,"suffix":""},{"dropping-particle":"","family":"Bauer","given":"Thomas","non-dropping-particle":"","parse-names":false,"suffix":""},{"dropping-particle":"","family":"Buttaro","given":"Martin","non-dropping-particle":"","parse-names":false,"suffix":""},{"dropping-particle":"","family":"Budhiparama","given":"Nicolaas","non-dropping-particle":"","parse-names":false,"suffix":""},{"dropping-particle":"","family":"Cashman","given":"James","non-dropping-particle":"","parse-names":false,"suffix":""},{"dropping-particle":"","family":"Valle","given":"Craig J.","non-dropping-particle":"Della","parse-names":false,"suffix":""},{"dropping-particle":"","family":"Drago","given":"Lorenzo","non-dropping-particle":"","parse-names":false,"suffix":""},{"dropping-particle":"","family":"Gehrke","given":"Thorsten","non-dropping-particle":"","parse-names":false,"suffix":""},{"dropping-particle":"","family":"Marcelino Gomes","given":"Luiz S.","non-dropping-particle":"","parse-names":false,"suffix":""},{"dropping-particle":"","family":"Goswami","given":"Karan","non-dropping-particle":"","parse-names":false,"suffix":""},{"dropping-particle":"","family":"Hailer","given":"Nils P.","non-dropping-particle":"","parse-names":false,"suffix":""},{"dropping-particle":"","family":"Han","given":"Seung Beom","non-dropping-particle":"","parse-names":false,"suffix":""},{"dropping-particle":"","family":"Higuera","given":"Carlos A.","non-dropping-particle":"","parse-names":false,"suffix":""},{"dropping-particle":"","family":"Inaba","given":"Yutaka","non-dropping-particle":"","parse-names":false,"suffix":""},{"dropping-particle":"","family":"Jenny","given":"Jean Yves","non-dropping-particle":"","parse-names":false,"suffix":""},{"dropping-particle":"","family":"Kjaersgaard-Andersen","given":"Per","non-dropping-particle":"","parse-names":false,"suffix":""},{"dropping-particle":"","family":"Lee","given":"Mel","non-dropping-particle":"","parse-names":false,"suffix":""},{"dropping-particle":"","family":"Llinás","given":"Adolfo","non-dropping-particle":"","parse-names":false,"suffix":""},{"dropping-particle":"","family":"Malizos","given":"Konstantinos","non-dropping-particle":"","parse-names":false,"suffix":""},{"dropping-particle":"","family":"Mont","given":"Michael A.","non-dropping-particle":"","parse-names":false,"suffix":""},{"dropping-particle":"","family":"Jones","given":"Rhidian Morgan","non-dropping-particle":"","parse-names":false,"suffix":""},{"dropping-particle":"","family":"Parvizi","given":"Javad","non-dropping-particle":"","parse-names":false,"suffix":""},{"dropping-particle":"","family":"Peel","given":"Trisha","non-dropping-particle":"","parse-names":false,"suffix":""},{"dropping-particle":"","family":"Rivero-Boschert","given":"Salvador","non-dropping-particle":"","parse-names":false,"suffix":""},{"dropping-particle":"","family":"Segreti","given":"John","non-dropping-particle":"","parse-names":false,"suffix":""},{"dropping-particle":"","family":"Soriano","given":"Alex","non-dropping-particle":"","parse-names":false,"suffix":""},{"dropping-particle":"","family":"Sousa","given":"Ricardo","non-dropping-particle":"","parse-names":false,"suffix":""},{"dropping-particle":"","family":"Spangehl","given":"Mark","non-dropping-particle":"","parse-names":false,"suffix":""},{"dropping-particle":"","family":"Tan","given":"Timothy L.","non-dropping-particle":"","parse-names":false,"suffix":""},{"dropping-particle":"","family":"Tikhilov","given":"Rashid","non-dropping-particle":"","parse-names":false,"suffix":""},{"dropping-particle":"","family":"Tuncay","given":"Ibrahim","non-dropping-particle":"","parse-names":false,"suffix":""},{"dropping-particle":"","family":"Winkler","given":"Heinz","non-dropping-particle":"","parse-names":false,"suffix":""},{"dropping-particle":"","family":"Witso","given":"Eivind","non-dropping-particle":"","parse-names":false,"suffix":""},{"dropping-particle":"","family":"Wouthuyzen-Bakker","given":"Marjan","non-dropping-particle":"","parse-names":false,"suffix":""},{"dropping-particle":"","family":"Young","given":"Simon","non-dropping-particle":"","parse-names":false,"suffix":""},{"dropping-particle":"","family":"Zhang","given":"Xianlong","non-dropping-particle":"","parse-names":false,"suffix":""},{"dropping-particle":"","family":"Zhou","given":"Yixin","non-dropping-particle":"","parse-names":false,"suffix":""},{"dropping-particle":"","family":"Zimmerli","given":"Werner","non-dropping-particle":"","parse-names":false,"suffix":""}],"container-title":"Journal of Arthroplasty","id":"ITEM-1","issue":"2","issued":{"date-parts":[["2019","2","1"]]},"page":"S325-S327","publisher":"Churchill Livingstone Inc.","title":"Hip and Knee Section, What is the Definition of a Periprosthetic Joint Infection (PJI) of the Knee and the Hip? Can the Same Criteria be Used for Both Joints?: Proceedings of International Consensus on Orthopedic Infections","type":"article","volume":"34"},"uris":["http://www.mendeley.com/documents/?uuid=e8b4f36d-e7a7-39fb-9bc3-25315de6711b"]},{"id":"ITEM-2","itemData":{"DOI":"10.1136/ard.35.3.198","ISSN":"00034967","PMID":"984899","abstract":"134 Patients with septic arthritis who have been treated at the Nuffield Orthopedic Center during a 30 year period have been reviewed. There has been little change in the overall incidence during the last 20 years, but recently the disease has become more common among the elderly and patients tend to be less ill on presentation. The problems and necessity of rapidly establishing a diagnosis are stressed. Overall, 70% attained a good result though infection in infants' hips and all joints in the elderly carried a poor prognosis. Once a good result was achieved the joint did not deteriorate with the passage of time.","author":[{"dropping-particle":"","family":"Newman","given":"J. H.","non-dropping-particle":"","parse-names":false,"suffix":""}],"container-title":"Annals of the Rheumatic Diseases","id":"ITEM-2","issue":"3","issued":{"date-parts":[["1976"]]},"page":"198-205","publisher":"BMJ Publishing Group","title":"Review of septic arthritis throughout the antibiotic era","type":"article-journal","volume":"35"},"uris":["http://www.mendeley.com/documents/?uuid=08afc9c2-da45-3368-9e70-cb2fa7ab2a0d"]}],"mendeley":{"formattedCitation":"[73,74]","plainTextFormattedCitation":"[73,74]","previouslyFormattedCitation":"[73,74]"},"properties":{"noteIndex":0},"schema":"https://github.com/citation-style-language/schema/raw/master/csl-citation.json"}</w:instrText>
      </w:r>
      <w:r w:rsidR="00551770">
        <w:fldChar w:fldCharType="separate"/>
      </w:r>
      <w:r w:rsidR="004259EF" w:rsidRPr="004259EF">
        <w:rPr>
          <w:noProof/>
        </w:rPr>
        <w:t>[73,74]</w:t>
      </w:r>
      <w:r w:rsidR="00551770">
        <w:fldChar w:fldCharType="end"/>
      </w:r>
      <w:r w:rsidR="00551770">
        <w:t xml:space="preserve">. This has led to the development and use of alternative diagnostic tests in PJI, while blood cultures remain key to the diagnosis of septic arthritis, along with physician or clinical assessment. </w:t>
      </w:r>
    </w:p>
    <w:p w14:paraId="039751E5" w14:textId="293461AA" w:rsidR="000855A9" w:rsidRDefault="000855A9">
      <w:pPr>
        <w:rPr>
          <w:lang w:eastAsia="zh-CN"/>
        </w:rPr>
      </w:pPr>
      <w:r>
        <w:t xml:space="preserve">Tests such as glucose, pH and WCC levels are easy to conduct, quick and cost-effective. Meta-analysis of glucose and WCC in synovial fluid at same thresholds found high pooled specificity but low sensitivity. However, one study testing the use of a glucometer at a threshold of 1.4mmol/l demonstrated greater sensitivity for joint infection </w:t>
      </w:r>
      <w:r>
        <w:fldChar w:fldCharType="begin" w:fldLock="1"/>
      </w:r>
      <w:r w:rsidR="002E1F7C">
        <w:instrText>ADDIN CSL_CITATION {"citationItems":[{"id":"ITEM-1","itemData":{"abstract":"Bacterial arthritis is a medical emergency. However, prompt diagnosis and differentiation from non-infectious diseases are challenging. As bacterial metabolism leads to glucose reduction, measurement of synovial fluid glucose seems to be a promising diagnostic approach. The purpose of this study was to determine whether synovial fluid glucose levels could be accurately measured by using a glucometer and to evaluate its diagnostic accuracy in diagnosing bacterial arthritis compared to currently available markers. In a prospective diagnostic study, 102 consecutive patients with atraumatic joint effusion were included. Synovial fluid glucose concentrations were determined using both glucometer and automated analyzer respectively. Synovial fluid culture, crystal analysis, and synovial cell analysis were performed. Blood samples were taken for blood cultures, analyses of serum infection markers, and serum glucose. There was a high correlation between synovial fluid glucose measured by the glucometer and the automated analyzer (r 2 = 0.92). According to the receiver operating characteristic curve, a threshold of 1.4 mmol/l had a sensitivity of 100 % (95 % CI 78.2-100 %), a specificity of 92.0 % (95 % CI 84.1-96.7 %), a positive predictive value of 68.2 % (95 % CI 45.1-86.1 %), and a negative predictive value of 100 % (95 % CI 95.5-100 %). These results suggest that synovial fluid glucose concentrations could be reliably measured using a glucometer. Due to its simplicity, this test has the potential to be an adjunct in the diagnostic cascade of bacterial arthritis.","author":[{"dropping-particle":"","family":"Omar","given":"Mohamed","non-dropping-particle":"","parse-names":false,"suffix":""},{"dropping-particle":"","family":"Reichling","given":"Moritz","non-dropping-particle":"","parse-names":false,"suffix":""},{"dropping-particle":"","family":"Liodakis","given":"Emmanouil","non-dropping-particle":"","parse-names":false,"suffix":""},{"dropping-particle":"","family":"Ettinger","given":"Max","non-dropping-particle":"","parse-names":false,"suffix":""},{"dropping-particle":"","family":"Guenther","given":"Daniel","non-dropping-particle":"","parse-names":false,"suffix":""},{"dropping-particle":"","family":"Decker","given":"Sebastian","non-dropping-particle":"","parse-names":false,"suffix":""},{"dropping-particle":"","family":"Krettek","given":"Christian","non-dropping-particle":"","parse-names":false,"suffix":""},{"dropping-particle":"","family":"Suero","given":"Eduardo M","non-dropping-particle":"","parse-names":false,"suffix":""},{"dropping-particle":"","family":"Mommsen","given":"Philipp","non-dropping-particle":"","parse-names":false,"suffix":""}],"container-title":"Clinical rheumatology","id":"ITEM-1","issue":"3 PG  - 591-598","issued":{"date-parts":[["2017"]]},"note":"Mrinalini Dey (2019-07-07 03:10:33)(Included): confirmed;","page":"591-598","title":"Rapid exclusion of bacterial arthritis using a glucometer","type":"article-journal","volume":"36"},"uris":["http://www.mendeley.com/documents/?uuid=ae7b397b-2c83-474a-b7cb-fce8c3a6595f"]}],"mendeley":{"formattedCitation":"[15]","plainTextFormattedCitation":"[15]","previouslyFormattedCitation":"[15]"},"properties":{"noteIndex":0},"schema":"https://github.com/citation-style-language/schema/raw/master/csl-citation.json"}</w:instrText>
      </w:r>
      <w:r>
        <w:fldChar w:fldCharType="separate"/>
      </w:r>
      <w:r w:rsidR="004259EF" w:rsidRPr="004259EF">
        <w:rPr>
          <w:noProof/>
        </w:rPr>
        <w:t>[15]</w:t>
      </w:r>
      <w:r>
        <w:fldChar w:fldCharType="end"/>
      </w:r>
      <w:r>
        <w:t xml:space="preserve">. Similarly, sensitivities for synovial fluid WCC, at various thresholds, were wide-ranging, suggesting further work is required in this area to assess its utility to distinguish joint infection. </w:t>
      </w:r>
      <w:bookmarkStart w:id="8" w:name="_Hlk112870590"/>
      <w:r w:rsidR="00DD55EA">
        <w:t xml:space="preserve">It is also important to note that smaller joints may have a higher WCC than larger ones in the presence of similar clinical inflammation, which can also be misleading </w:t>
      </w:r>
      <w:r w:rsidR="00DD55EA">
        <w:fldChar w:fldCharType="begin" w:fldLock="1"/>
      </w:r>
      <w:r w:rsidR="002E1F7C">
        <w:instrText>ADDIN CSL_CITATION {"citationItems":[{"id":"ITEM-1","itemData":{"DOI":"10.1093/RHEUMATOLOGY/28.1.28","ISSN":"0263-7103","PMID":"2783872","abstract":"The mean leucocyte count (LC) of the synovial fluid (SF) obtained from 22 elbow joints of patients with chronic inflammatory polyarthritides was 23.4±17.8×109/1 while the mean LC of the SF from their paired larger knee joints with similar degree of clinically detectable inflammation was 10.9±9.9×109/1 (p&lt;0.00l). The mean of the ratios between the LC of the paired joints (LC elbow/LC knee) was 2.92±2.07, above the ratio 1.0 (p&lt;0.00l) which would be expected if the LCs of both joints were similar. Different sizes of the paired joints presumably explained the phenomenon, which may be due to dilution factors. The size of the joint should be considered when interpreting the leucocyte counts of synovial fluid. © 1989 Oxford University Press.","author":[{"dropping-particle":"","family":"Pascual-gomez","given":"E.","non-dropping-particle":"","parse-names":false,"suffix":""}],"container-title":"British journal of rheumatology","id":"ITEM-1","issue":"1","issued":{"date-parts":[["1989","2"]]},"page":"28-30","publisher":"Br J Rheumatol","title":"Joint size influence on the leucocyte count of inflammatory synovial fluids","type":"article-journal","volume":"28"},"uris":["http://www.mendeley.com/documents/?uuid=81df1b38-3b6f-378e-a76c-6b558b2ab12f"]}],"mendeley":{"formattedCitation":"[75]","plainTextFormattedCitation":"[75]","previouslyFormattedCitation":"[75]"},"properties":{"noteIndex":0},"schema":"https://github.com/citation-style-language/schema/raw/master/csl-citation.json"}</w:instrText>
      </w:r>
      <w:r w:rsidR="00DD55EA">
        <w:fldChar w:fldCharType="separate"/>
      </w:r>
      <w:r w:rsidR="004259EF" w:rsidRPr="004259EF">
        <w:rPr>
          <w:noProof/>
        </w:rPr>
        <w:t>[75]</w:t>
      </w:r>
      <w:r w:rsidR="00DD55EA">
        <w:fldChar w:fldCharType="end"/>
      </w:r>
      <w:r w:rsidR="00DD55EA">
        <w:t>.</w:t>
      </w:r>
      <w:bookmarkEnd w:id="8"/>
      <w:r w:rsidR="00DD55EA">
        <w:t xml:space="preserve"> </w:t>
      </w:r>
      <w:bookmarkStart w:id="9" w:name="_Hlk112874376"/>
      <w:r>
        <w:t>Lactate is another marker which is easy and cost-effective to test,</w:t>
      </w:r>
      <w:r w:rsidR="001A1576">
        <w:t xml:space="preserve"> and at a threshold </w:t>
      </w:r>
      <w:r w:rsidR="001A1576">
        <w:t>&gt;10mmol/L in synovial fluid, had best specificity. However, overall results were variable between the included studies.</w:t>
      </w:r>
      <w:bookmarkEnd w:id="9"/>
      <w:r>
        <w:t xml:space="preserve"> A marker which is less widely-available, but may have diagnostic utility and was investigated by t</w:t>
      </w:r>
      <w:r>
        <w:rPr>
          <w:lang w:eastAsia="zh-CN"/>
        </w:rPr>
        <w:t xml:space="preserve">wo studies, is synovial fluid PCT </w:t>
      </w:r>
      <w:r>
        <w:rPr>
          <w:lang w:eastAsia="zh-CN"/>
        </w:rPr>
        <w:fldChar w:fldCharType="begin" w:fldLock="1"/>
      </w:r>
      <w:r w:rsidR="002E1F7C">
        <w:rPr>
          <w:lang w:eastAsia="zh-CN"/>
        </w:rPr>
        <w:instrText>ADDIN CSL_CITATION {"citationItems":[{"id":"ITEM-1","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1","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id":"ITEM-2","itemData":{"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 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2","issue":"4 PG  - 1075-1080","issued":{"date-parts":[["2014"]]},"page":"1075-1080","title":"Procalcitonin levels in fresh serum and fresh synovial fluid for the differential diagnosis of knee septic arthritis from rheumatoid arthritis, osteoarthritis and gouty arthritis","type":"article-journal","volume":"8"},"uris":["http://www.mendeley.com/documents/?uuid=b338ad9a-59ff-4793-9cd8-10fee7718a0f"]}],"mendeley":{"formattedCitation":"[20,38]","plainTextFormattedCitation":"[20,38]","previouslyFormattedCitation":"[20,38]"},"properties":{"noteIndex":0},"schema":"https://github.com/citation-style-language/schema/raw/master/csl-citation.json"}</w:instrText>
      </w:r>
      <w:r>
        <w:rPr>
          <w:lang w:eastAsia="zh-CN"/>
        </w:rPr>
        <w:fldChar w:fldCharType="separate"/>
      </w:r>
      <w:r w:rsidR="004259EF" w:rsidRPr="004259EF">
        <w:rPr>
          <w:noProof/>
          <w:lang w:eastAsia="zh-CN"/>
        </w:rPr>
        <w:t>[20,38]</w:t>
      </w:r>
      <w:r>
        <w:rPr>
          <w:lang w:eastAsia="zh-CN"/>
        </w:rPr>
        <w:fldChar w:fldCharType="end"/>
      </w:r>
      <w:r>
        <w:rPr>
          <w:lang w:eastAsia="zh-CN"/>
        </w:rPr>
        <w:t xml:space="preserve">. </w:t>
      </w:r>
      <w:r w:rsidRPr="00BC2089">
        <w:rPr>
          <w:lang w:eastAsia="zh-CN"/>
        </w:rPr>
        <w:t xml:space="preserve">PCT in serum has been shown to be a useful early indicator of sepsis </w:t>
      </w:r>
      <w:r w:rsidRPr="00BC2089">
        <w:rPr>
          <w:lang w:eastAsia="zh-CN"/>
        </w:rPr>
        <w:fldChar w:fldCharType="begin" w:fldLock="1"/>
      </w:r>
      <w:r w:rsidR="002E1F7C">
        <w:rPr>
          <w:lang w:eastAsia="zh-CN"/>
        </w:rPr>
        <w:instrText>ADDIN CSL_CITATION {"citationItems":[{"id":"ITEM-1","itemData":{"DOI":"10.3892/etm.2014.1870","ISBN":"1792-0981","ISSN":"17921015","PMID":"25187799","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1","issue":"4","issued":{"date-parts":[["2014"]]},"page":"1075-1080","title":"Procalcitonin levels in fresh serum and fresh synovial fluid for the differential diagnosis of knee septic arthritis from rheumatoid arthritis, osteoarthritis and gouty arthritis","type":"article-journal","volume":"8"},"uris":["http://www.mendeley.com/documents/?uuid=764bbdfa-befe-4a73-9b98-a713a9b3f7fc"]}],"mendeley":{"formattedCitation":"[76]","plainTextFormattedCitation":"[76]","previouslyFormattedCitation":"[76]"},"properties":{"noteIndex":0},"schema":"https://github.com/citation-style-language/schema/raw/master/csl-citation.json"}</w:instrText>
      </w:r>
      <w:r w:rsidRPr="00BC2089">
        <w:rPr>
          <w:lang w:eastAsia="zh-CN"/>
        </w:rPr>
        <w:fldChar w:fldCharType="separate"/>
      </w:r>
      <w:r w:rsidR="004259EF" w:rsidRPr="004259EF">
        <w:rPr>
          <w:noProof/>
          <w:lang w:eastAsia="zh-CN"/>
        </w:rPr>
        <w:t>[76]</w:t>
      </w:r>
      <w:r w:rsidRPr="00BC2089">
        <w:rPr>
          <w:lang w:eastAsia="zh-CN"/>
        </w:rPr>
        <w:fldChar w:fldCharType="end"/>
      </w:r>
      <w:r>
        <w:rPr>
          <w:lang w:eastAsia="zh-CN"/>
        </w:rPr>
        <w:t>, and from these initial two studies, it appears to be able to distinguish between an infected and non-infected joints at certain thresholds. This is a biomarker which certainly warrants further research in this area.</w:t>
      </w:r>
    </w:p>
    <w:p w14:paraId="39519F68" w14:textId="0F5A2408" w:rsidR="00C8357A" w:rsidRDefault="00451EC8">
      <w:r>
        <w:lastRenderedPageBreak/>
        <w:t xml:space="preserve">Of the included studies, seven  aimed to either distinguish crystal from non-crystal, or inflammatory from non-inflammatory arthritis </w:t>
      </w:r>
      <w:r>
        <w:fldChar w:fldCharType="begin" w:fldLock="1"/>
      </w:r>
      <w:r w:rsidR="002E1F7C">
        <w:instrText>ADDIN CSL_CITATION {"citationItems":[{"id":"ITEM-1","itemData":{"abstract":"Examination of urate crystal in synovial fluid (SF) remains the gold standard for diagnosis of gout, but is not universally available. SF uric acid (UA) level may be measured by the uricase method with an automated analyzer. The present study aimed to evaluate the utility of SF to serum UA ratio (SSR) for diagnosis of gout. A cross-sectional study was conducted at the National Center for Rheumatic Diseases, Nepal. Patients presenting with acute (&lt;1 day) joint pain and/or swelling were included. Aspiration was performed in all patients and fluid was subjected to testing for urate level, pH and cell counts and microscopy. Serum samples were also assessed for urate levels, and the SSR was calculated for each patient. A receiver operating characteristic curve was plotted to determine the cutoff value for indicating diagnosis of gout. The difference in SSR between gout and non-gout effusion was evaluated by one-way analysis of variance. A total of 181 patients were included of which 77 had gout. The remaining cases included osteoarthritis, pseudogout, rheumatoid arthritis and ankylosing spondylitis. SSR was significantly higher in gout patients than in any other group (P&lt;0.05). An SSR of ≥1.01 had the highest sensitivity and specificity at 89.6 and 66.3%, respectively, for identifying gout effusion. The present results indicated that SSR may be used as an aid for gout diagnosis when polarizing microscopy is not available.","author":[{"dropping-particle":"","family":"Vaidya","given":"Binit","non-dropping-particle":"","parse-names":false,"suffix":""},{"dropping-particle":"","family":"Bhochhibhoya","given":"Manisha","non-dropping-particle":"","parse-names":false,"suffix":""},{"dropping-particle":"","family":"Nakarmi","given":"Shweta","non-dropping-particle":"","parse-names":false,"suffix":""}],"container-title":"Biomedical reports","id":"ITEM-1","issue":"1 PG  - 60-64","issued":{"date-parts":[["2018"]]},"note":"Mrinalini Dey (2019-07-10 05:45:54)(Included): confirmed;","page":"60-64","title":"Synovial fluid uric acid level aids diagnosis of gout","type":"article-journal","volume":"9"},"uris":["http://www.mendeley.com/documents/?uuid=ce9df62c-445c-4efc-aa42-1cd42e6e4458"]},{"id":"ITEM-2","itemData":{"DOI":"10.1016/j.jbspin.2016.04.002","author":[{"dropping-particle":"","family":"Ferreyra  Coiffier, G., Albert, J.-D., David, C., Perdriger, A., Guggenbuhl, P.","given":"M","non-dropping-particle":"","parse-names":false,"suffix":""}],"container-title":"Joint Bone Spine","id":"ITEM-2","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id":"ITEM-3","itemData":{"DOI":"10.1016/j.clinbiochem.2020.05.010","ISSN":"00099120 (ISSN)","abstract":"Background: Synovial fluid analysis is essential for diagnosing crystal-induced arthritis. Monosodium urate monohydrate (MSU) crystals in gout and calcium pyrophosphate dihydrate (CPP) crystals in pseudogout trigger inflammatory reactions that result in white blood cell (WBC) activation. This study aimed to evaluate the predictive value of synovial fluid WBC count and total protein concentration for the absence of microcrystals. Materials and methods: This prospective study analyzed all synovial fluid samples collected at a single center in a 6–month period. The absolute WBC count and total protein concentration were recorded for each sample. A single expert used polarized light microscopy to detect microcrystals. Mann-Whitney U-tests was used to compare mean counts and concentrations in samples with and without crystals. Diagnostic performance was assessed through the area under the receiver-operating characteristic curve (AUC). Results: A total of 205 samples were included. The absolute WBC count was significantly higher in samples with crystals than in those without. No differences were found between MSU and CPP. The ROC curve showed an AUC 0.773, and an absolute WBC count &amp;lt;1650/mm3 yielded 95.7% sensitivity, 53.1% specificity, and 97.7% negative predictive value for predicting the absence of microcrystals. Total protein concentration was not significantly different between samples with and without crystals. Conclusion: The WBC count is useful for screening for the absence of microcrystals in synovial fluid; the cutoff &amp;lt;1650 WBC/mm3 accurately predicts the absence of crystals, obviating the need for polarized light microscopy and thus simplifying and shortening laboratory analysis of synovial fluid, leading to a reduction in laboratory turnaround time. © 2020 The Canadian Society of Clinical Chemists","author":[{"dropping-particle":"","family":"Aliste-Fernández","given":"M","non-dropping-particle":"","parse-names":false,"suffix":""},{"dropping-particle":"","family":"San-José","given":"P","non-dropping-particle":"","parse-names":false,"suffix":""},{"dropping-particle":"","family":"Aguadero","given":"V","non-dropping-particle":"","parse-names":false,"suffix":""}],"container-title":"Clinical Biochemistry","id":"ITEM-3","issued":{"date-parts":[["2020"]]},"language":"English","note":"Export Date: 11 September 2020\n\nCODEN: CLBIA\n\nCorrespondence Address: Aliste-Fernández, M.ParcTauli 1, CP: 08208, Sabadell, Spain; email: mikel.92af@gmail.com","page":"81-85","publisher":"Elsevier Inc.","publisher-place":"Clinical Laboratory. Emergency Department, Parc Taulí Hospital Universitari, Institut d'Investigació i Innovació Parc Taulí I3PT, Universitat Autònoma de Barcelona, Sabadell, Spain","title":"White blood cell count and total protein concentration to predict the absence of microcrystals in synovial fluid","type":"article-journal","volume":"83"},"uris":["http://www.mendeley.com/documents/?uuid=851817e7-f8b3-41c6-950c-c947e9591c19"]},{"id":"ITEM-4","itemData":{"abstract":"It is proposed that synovial fluid biomarkers may help in differentiating the type of arthritis. The aim of study is to determine whether synovial fluid adenosine deaminase (ADA) and high-sensitivity C-reactive protein (hs-CRP) can be useful in this regard. A total of 75 patients with knee monoarthritis that were admitted in Shahid Beheshti Kashan hospital in 2009 included in the study. There were 18 rheumatoid arthritis, 13 crystal-induced arthritis, 3 septic arthritis and 41 osteoarthritis. Inflammatory arthritis was diagnosed if more than 2,000 white blood cells existed in per milliliter of the synovial fluid. There was statistically significant difference in mean synovial fluid ADA and hs-CRP concentration between inflammatory (26.06 ± 8.96 IU/l, 12.72 ± 9.25 μg/ml) and non-inflammatory arthritis (14.8 ± 2.79 IU/l, 2.36 ± 2.7 μg/ml) (P values = 0.00, 0.00). There was statistically significant difference in mean synovial fluid ADA and hs-CRP concentration when rheumatoid arthritis (23.77 ± 4.58 IU/l, 10.47 ± 6.99 μg/ml), crystal-induced arthritis (22.76 ± 3.65 IU/l, 14.37 ± 11.58 μg/ml) and septic arthritis (49.66 ± 8.96 IU/l, 18.25 ± 5.37 μg/ml) were compared with osteoarthritis (14.58 ± 2.63 IU/l, 1.91 ± 1.31 μg/ml) (All P values = 0.00). There was statistically significant difference in mean synovial fluid ADA concentration between septic and rheumatoid arthritis and also between septic arthritis and crystal-induced arthritis (P values = 0.00, 0.00). This study showed that synovial fluid ADA and hs-CRP can properly differentiate inflammatory from non-inflammatory arthritis. Synovial fluid ADA is a useful marker in differentiating septic from rheumatoid and crystal-induced arthritis.","author":[{"dropping-particle":"","family":"Zamani","given":"Batool","non-dropping-particle":"","parse-names":false,"suffix":""},{"dropping-particle":"","family":"Jamali","given":"Raika","non-dropping-particle":"","parse-names":false,"suffix":""},{"dropping-particle":"","family":"Ehteram","given":"Hassan","non-dropping-particle":"","parse-names":false,"suffix":""}],"container-title":"Rheumatology international","id":"ITEM-4","issue":"1 PG  - 183-188","issued":{"date-parts":[["2012"]]},"note":"Mrinalini Dey (2019-07-07 04:13:43)(Included): confirmed;","page":"183-188","title":"Synovial fluid adenosine deaminase and high-sensitivity C-reactive protein activity in differentiating monoarthritis","type":"article-journal","volume":"32"},"uris":["http://www.mendeley.com/documents/?uuid=c152139b-8103-4945-a93a-3f57776d237c"]},{"id":"ITEM-5","itemData":{"abstract":"To determine which synovial fluid tests are most useful, we prospectively analyzed the synovial fluid test results of 100 consecutive patients undergoing diagnostic arthrocentesis. Each patient's diagnosis was established independently of synovial fluid laboratory test results; in 69 patients a definite inflammatory or noninflammatory categorization could be made. Sensitivity and specificity were estimated for synovial fluid white blood cell count (sensitivity, 0.84; specificity, 0.84), percentage of polymorphonuclear cells (sensitivity, 0.75; specificity, 0.92), glucose (sensitivity, 0.20; specificity, 0.84), protein (sensitivity, 0.52; specificity, 0.56), and lactate dehydrogenase (sensitivity, 0.83; specificity 0.71). Receiver operating characteristic regression analysis indicated that both white blood cell count and percentage of polymorphonuclear cells were found to contribute independent diagnostic information but lactate dehydrogenase did not. In a separate, retrospective analysis of 19 patients with definite septic arthritis, similar results were observed. We conclude that synovial fluid white blood cell count and percentage of polymorphonuclear cells perform well as discriminators between inflammatory and noninflammatory disease. Ordering chemistry studies of synovial fluid should be discouraged because they are likely to provide misleading or redundant information.","author":[{"dropping-particle":"","family":"Shmerling","given":"R H","non-dropping-particle":"","parse-names":false,"suffix":""},{"dropping-particle":"","family":"Delbanco","given":"T L","non-dropping-particle":"","parse-names":false,"suffix":""},{"dropping-particle":"","family":"Tosteson","given":"A N","non-dropping-particle":"","parse-names":false,"suffix":""},{"dropping-particle":"","family":"Trentham","given":"D E","non-dropping-particle":"","parse-names":false,"suffix":""}],"container-title":"JAMA","id":"ITEM-5","issue":"8 PG  - 1009-1014","issued":{"date-parts":[["1990"]]},"note":"Mrinalini Dey (2019-07-07 04:03:10)(Included): confirmed;","page":"1009-1014","title":"Synovial fluid tests. What should be ordered?","type":"article-journal","volume":"264"},"uris":["http://www.mendeley.com/documents/?uuid=17b486b1-56cd-4194-af5d-e80d3ae15f22"]},{"id":"ITEM-6","itemData":{"DOI":"10.1016/j.jbspin.2013.04.001","author":[{"dropping-particle":"","family":"Coiffier  Pollet, S., Albert, J.-D., Perdriger, A., Guggenbuhl, P., Chales, G.","given":"G","non-dropping-particle":"","parse-names":false,"suffix":""}],"container-title":"Joint Bone Spine","id":"ITEM-6","issue":"6 PG  -","issued":{"date-parts":[["2013"]]},"note":"Mrinalini Dey (2019-07-07 00:40:24)(Included): confirmed;","title":"Usefulness and limitations of rapid urine dipstick testing for joint-fluid analysis. Prospective single-center study of 98specimens","type":"article-journal","volume":"80"},"uris":["http://www.mendeley.com/documents/?uuid=904876d8-7ee7-4599-a425-cec45f61434e"]},{"id":"ITEM-7","itemData":{"DOI":"10.7860/JCDR/2018/31333.11790","author":[{"dropping-particle":"","family":"Garg  Goyal, V.","given":"P","non-dropping-particle":"","parse-names":false,"suffix":""}],"container-title":"Journal of Clinical and Diagnostic Research","id":"ITEM-7","issue":"7 PG  -","issued":{"date-parts":[["2018"]]},"note":"Mrinalini Dey (2019-07-07 02:08:08)(Included): confirmed;","title":"Role of synovial fluid examination in diagnosis of joint diseases","type":"article-journal","volume":"12"},"uris":["http://www.mendeley.com/documents/?uuid=ac845441-8096-402c-bbe5-9dad64e49cf1"]}],"mendeley":{"formattedCitation":"[31,56–61]","plainTextFormattedCitation":"[31,56–61]","previouslyFormattedCitation":"[31,56–61]"},"properties":{"noteIndex":0},"schema":"https://github.com/citation-style-language/schema/raw/master/csl-citation.json"}</w:instrText>
      </w:r>
      <w:r>
        <w:fldChar w:fldCharType="separate"/>
      </w:r>
      <w:r w:rsidR="004259EF" w:rsidRPr="004259EF">
        <w:rPr>
          <w:noProof/>
        </w:rPr>
        <w:t>[31,56–61]</w:t>
      </w:r>
      <w:r>
        <w:fldChar w:fldCharType="end"/>
      </w:r>
      <w:r>
        <w:t>. It is ultimately most important to distinguish an infected from non-infected joint, perhaps reflected by the small numbers of studies focussing on non-infectious causes of a hot joint. Nonetheless, this raises the question of whether a panel of rapid tests</w:t>
      </w:r>
      <w:r w:rsidR="00C8357A">
        <w:t xml:space="preserve"> for synovial fluid</w:t>
      </w:r>
      <w:r>
        <w:t>, each with high sensitivity and specificity for a given diagnosis, may be of greater utility in the acute setting than a single test</w:t>
      </w:r>
      <w:r w:rsidR="00C8357A">
        <w:t xml:space="preserve">. This would not simply exclude infection as a cause of the hot joint, but also provide an indication as to the possible cause, while more specific tests are awaited. For example, one included study found sensitivity and specificity of 0.9 or greater for synovial fluid calcium pyrophosphate crystals and monosodium urate crystals for pseudogout and gout respectively </w:t>
      </w:r>
      <w:r w:rsidR="00C8357A">
        <w:fldChar w:fldCharType="begin" w:fldLock="1"/>
      </w:r>
      <w:r w:rsidR="002E1F7C">
        <w:instrText>ADDIN CSL_CITATION {"citationItems":[{"id":"ITEM-1","itemData":{"DOI":"10.1016/j.jbspin.2016.04.002","author":[{"dropping-particle":"","family":"Ferreyra  Coiffier, G., Albert, J.-D., David, C., Perdriger, A., Guggenbuhl, P.","given":"M","non-dropping-particle":"","parse-names":false,"suffix":""}],"container-title":"Joint Bone Spine","id":"ITEM-1","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mendeley":{"formattedCitation":"[31]","plainTextFormattedCitation":"[31]","previouslyFormattedCitation":"[31]"},"properties":{"noteIndex":0},"schema":"https://github.com/citation-style-language/schema/raw/master/csl-citation.json"}</w:instrText>
      </w:r>
      <w:r w:rsidR="00C8357A">
        <w:fldChar w:fldCharType="separate"/>
      </w:r>
      <w:r w:rsidR="004259EF" w:rsidRPr="004259EF">
        <w:rPr>
          <w:noProof/>
        </w:rPr>
        <w:t>[31]</w:t>
      </w:r>
      <w:r w:rsidR="00C8357A">
        <w:fldChar w:fldCharType="end"/>
      </w:r>
      <w:r w:rsidR="00C8357A">
        <w:t xml:space="preserve">. </w:t>
      </w:r>
    </w:p>
    <w:p w14:paraId="248527C3" w14:textId="59938CD9" w:rsidR="00AE4771" w:rsidRDefault="002E1F7C" w:rsidP="00AE4771">
      <w:bookmarkStart w:id="10" w:name="_Hlk112876105"/>
      <w:r>
        <w:t>Studies have shown that no single biomarker, in serum or synovial fluid, can diagnose or exclude septic arthritis alone</w:t>
      </w:r>
      <w:r>
        <w:t xml:space="preserve"> </w:t>
      </w:r>
      <w:r>
        <w:fldChar w:fldCharType="begin" w:fldLock="1"/>
      </w:r>
      <w:r w:rsidR="00A36472">
        <w:instrText>ADDIN CSL_CITATION {"citationItems":[{"id":"ITEM-1","itemData":{"abstract":"OBJECTIVETo determine the sensitivity and specificity of clinical and laboratory signs for the diagnosis of septic arthritis (SA). Patients and methods This prospective study included all adult patients with suspected SA seen in the emergency department or rheumatology department at the University Hospital, Clermont-Ferrand, France, over a period of 18 months.RESULTSIn total, 105 patients with suspected SA were included, 38 (36%) presenting with SA (29 [28%] with bacteriologically documented SA). In the univariate analysis, chills (p=0.015), gradual onset (p=0.04), local redness (p=0.01), as well as an entry site for infection (p=0.01) were most often identified in SA. A history of crystal-induced arthritis (p=0.004) was more frequent in non-SA cases. An erythrocyte sedimentation rate (ESR)&gt;50 mm (p=0.005), a C-reactive protein (CRP) level &gt;100 mg/L (p=0.019), and radiological signs suggestive of SA (p=0.001) were more frequent in the SA cases. Synovial fluid appearance: purulent (p50,000/μL (p &lt; 0.001), differentiated between SA and non-SA. In multivariate analysis, only chills (odds ration [OR]=4.7, 95% confidence interval [CI] 1.3-17.1), a history of crystal-induced arthritis (OR=0.09, 95% CI 0.01-0.9), purulent appearance of the joint fluid (OR=8.4, 95% CI 2.4-28.5), synovial WBC count &gt;50,000/mm3 (OR=6.8, 95% CI 1.3-36), and radiological findings (OR=7.1, 95% CI 13-37.9) remained significant.CONCLUSIONNo clinical sign or laboratory test (excluding bacteriological test), taken alone, is conclusive for the differentiation between SA and non-SA, but the association of several signs, notably chills, history of crystal-induced arthritis, radiological findings, and the appearance and cellularity of joint fluid may be suggestive.","author":[{"dropping-particle":"","family":"Couderc","given":"Marion","non-dropping-particle":"","parse-names":false,"suffix":""},{"dropping-particle":"","family":"Pereira","given":"Bruno","non-dropping-particle":"","parse-names":false,"suffix":""},{"dropping-particle":"","family":"Mathieu","given":"Sylvain","non-dropping-particle":"","parse-names":false,"suffix":""},{"dropping-particle":"","family":"Schmidt","given":"Jeannot","non-dropping-particle":"","parse-names":false,"suffix":""},{"dropping-particle":"","family":"Lesens","given":"Olivier","non-dropping-particle":"","parse-names":false,"suffix":""},{"dropping-particle":"","family":"Bonnet","given":"Richard","non-dropping-particle":"","parse-names":false,"suffix":""},{"dropping-particle":"","family":"Soubrier","given":"Martin","non-dropping-particle":"","parse-names":false,"suffix":""},{"dropping-particle":"","family":"Dubost","given":"Jean-Jacques","non-dropping-particle":"","parse-names":false,"suffix":""}],"container-title":"CJEM","id":"ITEM-1","issue":"4 PG  - 403-410","issued":{"date-parts":[["2015"]]},"note":"Mrinalini Dey (2019-07-07 01:01:19)(Included): confirmed;","page":"403-410","title":"Predictive value of the usual clinical signs and laboratory tests in the diagnosis of septic arthritis","type":"article-journal","volume":"17"},"uris":["http://www.mendeley.com/documents/?uuid=2d5ae2c4-09be-4923-a493-1a5eade11726"]}],"mendeley":{"formattedCitation":"[25]","plainTextFormattedCitation":"[25]","previouslyFormattedCitation":"[25]"},"properties":{"noteIndex":0},"schema":"https://github.com/citation-style-language/schema/raw/master/csl-citation.json"}</w:instrText>
      </w:r>
      <w:r>
        <w:fldChar w:fldCharType="separate"/>
      </w:r>
      <w:r w:rsidRPr="002E1F7C">
        <w:rPr>
          <w:noProof/>
        </w:rPr>
        <w:t>[25]</w:t>
      </w:r>
      <w:r>
        <w:fldChar w:fldCharType="end"/>
      </w:r>
      <w:r>
        <w:t>. I</w:t>
      </w:r>
      <w:r>
        <w:t xml:space="preserve">t requires a combination of clinical findings, physical examination and multiple laboratory investigations, some of which may be feasible at point-of-care to form a panel or score. </w:t>
      </w:r>
      <w:r w:rsidR="00AE4771">
        <w:t xml:space="preserve">Scores using multiple biomarkers </w:t>
      </w:r>
      <w:r>
        <w:t>are</w:t>
      </w:r>
      <w:r w:rsidR="00AE4771">
        <w:t xml:space="preserve"> reliable in identifying septic arthritis in acute hot joints, comprising synovial fluid lactate, WCC, crystals and glucose tests </w:t>
      </w:r>
      <w:r w:rsidR="00AE4771">
        <w:fldChar w:fldCharType="begin" w:fldLock="1"/>
      </w:r>
      <w:r>
        <w:instrText>ADDIN CSL_CITATION {"citationItems":[{"id":"ITEM-1","itemData":{"DOI":"10.1093/rheumatology/keaa567","ISSN":"1462-0324","author":[{"dropping-particle":"","family":"Coiffier","given":"Guillaume","non-dropping-particle":"","parse-names":false,"suffix":""},{"dropping-particle":"","family":"Berthoud","given":"Olivia","non-dropping-particle":"","parse-names":false,"suffix":""},{"dropping-particle":"","family":"Albert","given":"Jean David","non-dropping-particle":"","parse-names":false,"suffix":""},{"dropping-particle":"","family":"Robin","given":"François","non-dropping-particle":"","parse-names":false,"suffix":""},{"dropping-particle":"","family":"Goussault","given":"Claire","non-dropping-particle":"","parse-names":false,"suffix":""},{"dropping-particle":"","family":"Gougeon-Jolivet","given":"Anne","non-dropping-particle":"","parse-names":false,"suffix":""},{"dropping-particle":"","family":"Bendavid","given":"Claude","non-dropping-particle":"","parse-names":false,"suffix":""},{"dropping-particle":"","family":"Guggenbuhl","given":"Pascal","non-dropping-particle":"","parse-names":false,"suffix":""}],"container-title":"Rheumatology","id":"ITEM-1","issued":{"date-parts":[["2020","11","16"]]},"publisher":"Oxford University Press (OUP)","title":"Elaboration of a new synovial predictive score of septic origin for acute arthritis on the native joint (RESAS)","type":"article-journal"},"uris":["http://www.mendeley.com/documents/?uuid=7f317dcf-1433-30e0-8197-52c5c786b5e9"]}],"mendeley":{"formattedCitation":"[77]","plainTextFormattedCitation":"[77]","previouslyFormattedCitation":"[77]"},"properties":{"noteIndex":0},"schema":"https://github.com/citation-style-language/schema/raw/master/csl-citation.json"}</w:instrText>
      </w:r>
      <w:r w:rsidR="00AE4771">
        <w:fldChar w:fldCharType="separate"/>
      </w:r>
      <w:r w:rsidR="004259EF" w:rsidRPr="004259EF">
        <w:rPr>
          <w:noProof/>
        </w:rPr>
        <w:t>[77]</w:t>
      </w:r>
      <w:r w:rsidR="00AE4771">
        <w:fldChar w:fldCharType="end"/>
      </w:r>
      <w:r w:rsidR="00AE4771">
        <w:t xml:space="preserve">. </w:t>
      </w:r>
      <w:bookmarkEnd w:id="10"/>
      <w:r w:rsidR="00AE4771">
        <w:t xml:space="preserve">Similar criteria or scores are used in other specialties to aid diagnosis, such as in pleural effusions in which Light’s criteria (comprising lactate dehydrogenase and protein levels) to distinguish a transudative from exudative effusion, and the use of pH to distinguish a complicated from uncomplicated parapneumonic effusion </w:t>
      </w:r>
      <w:r w:rsidR="00AE4771">
        <w:fldChar w:fldCharType="begin" w:fldLock="1"/>
      </w:r>
      <w:r>
        <w:instrText>ADDIN CSL_CITATION {"citationItems":[{"id":"ITEM-1","itemData":{"DOI":"10.1164/ajrccm.151.6.7767510","ISSN":"1073-449X (Print)","PMID":"7767510","abstract":"Controversy exists regarding the clinical utility of pleural fluid pH, lactate dehydrogenase (LDH), and glucose for identifying complicated parapneumonic effusions that require drainage. In this report, we performed a meta-analysis of pertinent studies, using receiver operating characteristic (ROC) techniques, to assess the diagnostic accuracy of these tests, to determine appropriate decision thresholds, and to evaluate the quality of the primary studies. Seven primary studies reporting values for pleural fluid pH (n = 251), LDH (n = 114), or glucose (n = 135) in pneumonia patients were identified. We found that pleural fluid pH had the highest diagnostic accuracy for all patients with parapneumonic effusions as measured by the area under the ROC curve (AUC = 0.92) compared with pleural fluid glucose (AUC = 0.84) or LDH (AUC = 0.82). After excluding patients with purulent effusions, pH (AUC = 0.89) retained the highest diagnostic accuracy. Pleural fluid pH decision thresholds varied between 7.21 and 7.29 depending on cost-prevalence considerations. The quality of the primary studies was the major limitation in determining the value of pleural fluid chemical analysis. We conclude that meta-analysis of the available data refines the application of pleural fluid chemical analysis but a clearer understanding of the usefulness of these tests awaits more rigorous primary investigations.","author":[{"dropping-particle":"","family":"Heffner","given":"J E","non-dropping-particle":"","parse-names":false,"suffix":""},{"dropping-particle":"","family":"Brown","given":"L K","non-dropping-particle":"","parse-names":false,"suffix":""},{"dropping-particle":"","family":"Barbieri","given":"C","non-dropping-particle":"","parse-names":false,"suffix":""},{"dropping-particle":"","family":"DeLeo","given":"J M","non-dropping-particle":"","parse-names":false,"suffix":""}],"container-title":"American journal of respiratory and critical care medicine","id":"ITEM-1","issue":"6","issued":{"date-parts":[["1995","6"]]},"language":"eng","page":"1700-1708","publisher-place":"United States","title":"Pleural fluid chemical analysis in parapneumonic effusions. A meta-analysis.","type":"article-journal","volume":"151"},"uris":["http://www.mendeley.com/documents/?uuid=4ec72695-ad50-44b9-921e-e1bf8651f0f8"]}],"mendeley":{"formattedCitation":"[78]","plainTextFormattedCitation":"[78]","previouslyFormattedCitation":"[78]"},"properties":{"noteIndex":0},"schema":"https://github.com/citation-style-language/schema/raw/master/csl-citation.json"}</w:instrText>
      </w:r>
      <w:r w:rsidR="00AE4771">
        <w:fldChar w:fldCharType="separate"/>
      </w:r>
      <w:r w:rsidR="004259EF" w:rsidRPr="004259EF">
        <w:rPr>
          <w:noProof/>
        </w:rPr>
        <w:t>[78]</w:t>
      </w:r>
      <w:r w:rsidR="00AE4771">
        <w:fldChar w:fldCharType="end"/>
      </w:r>
      <w:r w:rsidR="00AE4771">
        <w:t>.</w:t>
      </w:r>
      <w:r w:rsidR="00072347">
        <w:t xml:space="preserve"> Give the variation in utility of tests identified in this review, it is likely that a panel of multiple tests, rather than a single test, would be of greater benefit and accuracy in the acute setting when assessing hot joints.</w:t>
      </w:r>
      <w:r>
        <w:t xml:space="preserve"> </w:t>
      </w:r>
      <w:bookmarkStart w:id="11" w:name="_Hlk112876272"/>
      <w:r>
        <w:t xml:space="preserve">Based on our results, such a panel may comprise </w:t>
      </w:r>
      <w:r w:rsidR="00A36472">
        <w:t>synovial</w:t>
      </w:r>
      <w:r>
        <w:t xml:space="preserve"> fluid lactate, WCC and leukocyte esterase</w:t>
      </w:r>
      <w:r>
        <w:t xml:space="preserve">, along with point-of-care uric acid </w:t>
      </w:r>
      <w:r w:rsidR="00A36472">
        <w:t xml:space="preserve">identification which is already available. However, further work, including validation of such tests is required. </w:t>
      </w:r>
      <w:bookmarkStart w:id="12" w:name="_GoBack"/>
      <w:bookmarkEnd w:id="12"/>
    </w:p>
    <w:bookmarkEnd w:id="11"/>
    <w:p w14:paraId="4C37C706" w14:textId="23F7D1D9" w:rsidR="00324F47" w:rsidRDefault="00324F47" w:rsidP="00324F47">
      <w:pPr>
        <w:pStyle w:val="Heading2"/>
      </w:pPr>
      <w:r>
        <w:t>Strengths and limitations</w:t>
      </w:r>
    </w:p>
    <w:p w14:paraId="753A2A66" w14:textId="46A291AC" w:rsidR="00324F47" w:rsidRPr="00324F47" w:rsidRDefault="00072347" w:rsidP="00324F47">
      <w:r>
        <w:t xml:space="preserve">Our review has several strengths. </w:t>
      </w:r>
      <w:r w:rsidR="0063397E">
        <w:t xml:space="preserve">To our knowledge, this is the first review of this scale undertaken to compare tests used in the setting of an acute hot joint, in a largely understudied area. </w:t>
      </w:r>
      <w:r>
        <w:t xml:space="preserve">We identified a large number of papers, enabling comparison of </w:t>
      </w:r>
      <w:r w:rsidR="0063397E">
        <w:t xml:space="preserve">many </w:t>
      </w:r>
      <w:r>
        <w:t>synovial fluid and serum markers at multiple threshold</w:t>
      </w:r>
      <w:r w:rsidR="0063397E">
        <w:t>s</w:t>
      </w:r>
      <w:r>
        <w:t xml:space="preserve"> and</w:t>
      </w:r>
      <w:r w:rsidR="0063397E">
        <w:t xml:space="preserve"> for</w:t>
      </w:r>
      <w:r>
        <w:t xml:space="preserve"> multiple diagnos</w:t>
      </w:r>
      <w:r w:rsidR="0063397E">
        <w:t>e</w:t>
      </w:r>
      <w:r>
        <w:t xml:space="preserve">s in the acute hot joint setting. </w:t>
      </w:r>
      <w:r w:rsidR="0063397E">
        <w:t>We were able to extract a large volume of data to facilitate these comparisons and analyse this topic in depth. However, our study was limited by the fact that many markers were tested at multiple thresholds and meta-analysis is only possible where markers are tested for a given diagnosis at a specified threshold. Therefore, meta-analysis was only possible on a small number of markers. Nonetheless, valuable comparisons were possible even in the absence of meta-analysis for those studies where this was not possible. Additionally, the nature of acute hot joints means that multiple potential diagnoses are possible, which can help as well as hinder comparisons across studies. We stratified studies by septic vs non-septic, crystal vs non-crystal and inflammatory vs non-inflammatory arthritis, to facilitate comparisons between markers testing for the same diagnoses.</w:t>
      </w:r>
    </w:p>
    <w:p w14:paraId="12759638" w14:textId="7FCE93FB" w:rsidR="00324F47" w:rsidRDefault="00324F47" w:rsidP="00324F47">
      <w:pPr>
        <w:pStyle w:val="Heading2"/>
      </w:pPr>
      <w:r>
        <w:t>Conclusion</w:t>
      </w:r>
    </w:p>
    <w:p w14:paraId="34D79237" w14:textId="77777777" w:rsidR="00D476D2" w:rsidRDefault="0063397E">
      <w:r>
        <w:t xml:space="preserve">Our review demonstrates the potential of multiple individual tests in synovial fluid and serum which may be able to facilitate prompt exclusion of joint sepsis in the acute setting. </w:t>
      </w:r>
      <w:r w:rsidR="00AE4771">
        <w:t>Having a reliable score</w:t>
      </w:r>
      <w:r>
        <w:t xml:space="preserve"> or testing panel</w:t>
      </w:r>
      <w:r w:rsidR="00AE4771">
        <w:t xml:space="preserve"> to distinguish septic from non-septic arthritis in acute hot joints would ensure antibiotic treatment is delivered promptly where needed, and avoided where there is very low likelihood of infection, avoiding complications such as unnecessary admissions and antimicrobial-use. Further work developing testing panels including serum, urine and synovial panels of tests to facilitate prompt bedside diagnosis is essential. If effective this could be employed in </w:t>
      </w:r>
      <w:r w:rsidR="00546C71">
        <w:t>emergency</w:t>
      </w:r>
      <w:r w:rsidR="00AE4771">
        <w:t xml:space="preserve"> </w:t>
      </w:r>
      <w:r w:rsidR="00AE4771">
        <w:lastRenderedPageBreak/>
        <w:t>care and even primary care setting to reduce the need for hospital admission and unnecessary antibiotic</w:t>
      </w:r>
      <w:r w:rsidR="00072347">
        <w:t xml:space="preserve"> use</w:t>
      </w:r>
      <w:r w:rsidR="00AE4771">
        <w:t>.</w:t>
      </w:r>
    </w:p>
    <w:p w14:paraId="2966AD87" w14:textId="77777777" w:rsidR="006A3BAF" w:rsidRDefault="006A3BAF"/>
    <w:p w14:paraId="4996C323" w14:textId="77777777" w:rsidR="006A3BAF" w:rsidRDefault="006A3BAF">
      <w:r>
        <w:t>Data available upon request.</w:t>
      </w:r>
    </w:p>
    <w:p w14:paraId="20D4D3F5" w14:textId="4EE9D2A5" w:rsidR="006A3BAF" w:rsidRPr="00324F47" w:rsidRDefault="006A3BAF">
      <w:pPr>
        <w:sectPr w:rsidR="006A3BAF" w:rsidRPr="00324F47" w:rsidSect="00276E15">
          <w:footerReference w:type="default" r:id="rId9"/>
          <w:pgSz w:w="11906" w:h="16838"/>
          <w:pgMar w:top="1440" w:right="1440" w:bottom="1440" w:left="1440" w:header="708" w:footer="708" w:gutter="0"/>
          <w:lnNumType w:countBy="1" w:restart="continuous"/>
          <w:cols w:space="708"/>
          <w:docGrid w:linePitch="360"/>
        </w:sectPr>
      </w:pPr>
      <w:r>
        <w:t>Authors declare no conflicts of interest.</w:t>
      </w:r>
    </w:p>
    <w:p w14:paraId="2A5297F2" w14:textId="1782AB10" w:rsidR="00D476D2" w:rsidRDefault="00D476D2">
      <w:pPr>
        <w:rPr>
          <w:b/>
        </w:rPr>
      </w:pPr>
    </w:p>
    <w:p w14:paraId="0AE93F69" w14:textId="31325445" w:rsidR="00D476D2" w:rsidRDefault="00D476D2" w:rsidP="00D476D2"/>
    <w:tbl>
      <w:tblPr>
        <w:tblW w:w="16433" w:type="dxa"/>
        <w:jc w:val="center"/>
        <w:tblLayout w:type="fixed"/>
        <w:tblLook w:val="04A0" w:firstRow="1" w:lastRow="0" w:firstColumn="1" w:lastColumn="0" w:noHBand="0" w:noVBand="1"/>
      </w:tblPr>
      <w:tblGrid>
        <w:gridCol w:w="841"/>
        <w:gridCol w:w="1134"/>
        <w:gridCol w:w="709"/>
        <w:gridCol w:w="708"/>
        <w:gridCol w:w="851"/>
        <w:gridCol w:w="992"/>
        <w:gridCol w:w="2268"/>
        <w:gridCol w:w="2268"/>
        <w:gridCol w:w="851"/>
        <w:gridCol w:w="992"/>
        <w:gridCol w:w="992"/>
        <w:gridCol w:w="2126"/>
        <w:gridCol w:w="1701"/>
      </w:tblGrid>
      <w:tr w:rsidR="00D476D2" w:rsidRPr="00D476D2" w14:paraId="5C5CB25C" w14:textId="77777777" w:rsidTr="000E47A1">
        <w:trPr>
          <w:trHeight w:val="300"/>
          <w:jc w:val="center"/>
        </w:trPr>
        <w:tc>
          <w:tcPr>
            <w:tcW w:w="84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C432853" w14:textId="77777777" w:rsidR="00D476D2" w:rsidRPr="00D476D2" w:rsidRDefault="00D476D2" w:rsidP="00D476D2">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Source</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776ED79C" w14:textId="77777777" w:rsidR="00D476D2" w:rsidRPr="00D476D2" w:rsidRDefault="00D476D2" w:rsidP="00D476D2">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Study quality/ Level of evidence</w:t>
            </w:r>
          </w:p>
        </w:tc>
        <w:tc>
          <w:tcPr>
            <w:tcW w:w="709" w:type="dxa"/>
            <w:tcBorders>
              <w:top w:val="single" w:sz="8" w:space="0" w:color="auto"/>
              <w:left w:val="nil"/>
              <w:bottom w:val="single" w:sz="8" w:space="0" w:color="auto"/>
              <w:right w:val="single" w:sz="8" w:space="0" w:color="auto"/>
            </w:tcBorders>
            <w:shd w:val="clear" w:color="auto" w:fill="auto"/>
            <w:vAlign w:val="center"/>
            <w:hideMark/>
          </w:tcPr>
          <w:p w14:paraId="7252653E" w14:textId="117DCFB7" w:rsidR="00D476D2" w:rsidRPr="00D476D2" w:rsidRDefault="00D476D2" w:rsidP="00D476D2">
            <w:pPr>
              <w:spacing w:after="0" w:line="240" w:lineRule="auto"/>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Country</w:t>
            </w:r>
          </w:p>
        </w:tc>
        <w:tc>
          <w:tcPr>
            <w:tcW w:w="708" w:type="dxa"/>
            <w:tcBorders>
              <w:top w:val="single" w:sz="8" w:space="0" w:color="auto"/>
              <w:left w:val="nil"/>
              <w:bottom w:val="single" w:sz="8" w:space="0" w:color="auto"/>
              <w:right w:val="single" w:sz="8" w:space="0" w:color="auto"/>
            </w:tcBorders>
            <w:shd w:val="clear" w:color="auto" w:fill="auto"/>
            <w:vAlign w:val="center"/>
            <w:hideMark/>
          </w:tcPr>
          <w:p w14:paraId="331E24B7"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Sample size</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26735381"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Median age (y)</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3157393B"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Study design</w:t>
            </w:r>
          </w:p>
        </w:tc>
        <w:tc>
          <w:tcPr>
            <w:tcW w:w="2268" w:type="dxa"/>
            <w:tcBorders>
              <w:top w:val="single" w:sz="8" w:space="0" w:color="auto"/>
              <w:left w:val="nil"/>
              <w:bottom w:val="single" w:sz="8" w:space="0" w:color="auto"/>
              <w:right w:val="single" w:sz="8" w:space="0" w:color="auto"/>
            </w:tcBorders>
            <w:shd w:val="clear" w:color="auto" w:fill="auto"/>
            <w:vAlign w:val="center"/>
            <w:hideMark/>
          </w:tcPr>
          <w:p w14:paraId="7A3B5D34"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Inclusion criteria</w:t>
            </w:r>
          </w:p>
        </w:tc>
        <w:tc>
          <w:tcPr>
            <w:tcW w:w="2268" w:type="dxa"/>
            <w:tcBorders>
              <w:top w:val="single" w:sz="8" w:space="0" w:color="auto"/>
              <w:left w:val="nil"/>
              <w:bottom w:val="single" w:sz="8" w:space="0" w:color="auto"/>
              <w:right w:val="single" w:sz="8" w:space="0" w:color="auto"/>
            </w:tcBorders>
            <w:shd w:val="clear" w:color="auto" w:fill="auto"/>
            <w:vAlign w:val="center"/>
            <w:hideMark/>
          </w:tcPr>
          <w:p w14:paraId="52738CC0" w14:textId="481E76B6"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Excl</w:t>
            </w:r>
            <w:r w:rsidR="000E47A1">
              <w:rPr>
                <w:rFonts w:eastAsia="Times New Roman" w:cstheme="minorHAnsi"/>
                <w:b/>
                <w:bCs/>
                <w:color w:val="000000"/>
                <w:sz w:val="14"/>
                <w:szCs w:val="14"/>
                <w:lang w:eastAsia="en-GB"/>
              </w:rPr>
              <w:t xml:space="preserve">usion </w:t>
            </w:r>
            <w:r w:rsidRPr="00D476D2">
              <w:rPr>
                <w:rFonts w:eastAsia="Times New Roman" w:cstheme="minorHAnsi"/>
                <w:b/>
                <w:bCs/>
                <w:color w:val="000000"/>
                <w:sz w:val="14"/>
                <w:szCs w:val="14"/>
                <w:lang w:eastAsia="en-GB"/>
              </w:rPr>
              <w:t>criteria</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35EB7B24"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Prevalence of septic arthritis (%)</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25DFE24E"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Prevalence of crystal arthritis (%)</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18F99617"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Prevalence of other diagnosis (%)</w:t>
            </w:r>
          </w:p>
        </w:tc>
        <w:tc>
          <w:tcPr>
            <w:tcW w:w="2126" w:type="dxa"/>
            <w:tcBorders>
              <w:top w:val="single" w:sz="8" w:space="0" w:color="auto"/>
              <w:left w:val="nil"/>
              <w:bottom w:val="single" w:sz="8" w:space="0" w:color="auto"/>
              <w:right w:val="single" w:sz="8" w:space="0" w:color="auto"/>
            </w:tcBorders>
            <w:shd w:val="clear" w:color="auto" w:fill="auto"/>
            <w:vAlign w:val="center"/>
            <w:hideMark/>
          </w:tcPr>
          <w:p w14:paraId="39FFBC55"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Diagnostic marker</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14:paraId="22E8E9C3" w14:textId="77777777" w:rsidR="00D476D2" w:rsidRPr="00D476D2" w:rsidRDefault="00D476D2" w:rsidP="000E47A1">
            <w:pPr>
              <w:spacing w:after="0" w:line="240" w:lineRule="auto"/>
              <w:jc w:val="center"/>
              <w:rPr>
                <w:rFonts w:eastAsia="Times New Roman" w:cstheme="minorHAnsi"/>
                <w:b/>
                <w:bCs/>
                <w:color w:val="000000"/>
                <w:sz w:val="14"/>
                <w:szCs w:val="14"/>
                <w:lang w:eastAsia="en-GB"/>
              </w:rPr>
            </w:pPr>
            <w:r w:rsidRPr="00D476D2">
              <w:rPr>
                <w:rFonts w:eastAsia="Times New Roman" w:cstheme="minorHAnsi"/>
                <w:b/>
                <w:bCs/>
                <w:color w:val="000000"/>
                <w:sz w:val="14"/>
                <w:szCs w:val="14"/>
                <w:lang w:eastAsia="en-GB"/>
              </w:rPr>
              <w:t>Gold-standard</w:t>
            </w:r>
          </w:p>
        </w:tc>
      </w:tr>
      <w:tr w:rsidR="00D476D2" w:rsidRPr="00D476D2" w14:paraId="69A27699"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B334910" w14:textId="383BD47D"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Aliste</w:t>
            </w:r>
            <w:proofErr w:type="spellEnd"/>
            <w:r w:rsidRPr="00D476D2">
              <w:rPr>
                <w:rFonts w:eastAsia="Times New Roman" w:cstheme="minorHAnsi"/>
                <w:color w:val="000000"/>
                <w:sz w:val="14"/>
                <w:szCs w:val="14"/>
                <w:lang w:eastAsia="en-GB"/>
              </w:rPr>
              <w:t>-Fernández 2020</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clinbiochem.2020.05.010","ISSN":"00099120 (ISSN)","abstract":"Background: Synovial fluid analysis is essential for diagnosing crystal-induced arthritis. Monosodium urate monohydrate (MSU) crystals in gout and calcium pyrophosphate dihydrate (CPP) crystals in pseudogout trigger inflammatory reactions that result in white blood cell (WBC) activation. This study aimed to evaluate the predictive value of synovial fluid WBC count and total protein concentration for the absence of microcrystals. Materials and methods: This prospective study analyzed all synovial fluid samples collected at a single center in a 6–month period. The absolute WBC count and total protein concentration were recorded for each sample. A single expert used polarized light microscopy to detect microcrystals. Mann-Whitney U-tests was used to compare mean counts and concentrations in samples with and without crystals. Diagnostic performance was assessed through the area under the receiver-operating characteristic curve (AUC). Results: A total of 205 samples were included. The absolute WBC count was significantly higher in samples with crystals than in those without. No differences were found between MSU and CPP. The ROC curve showed an AUC 0.773, and an absolute WBC count &amp;lt;1650/mm3 yielded 95.7% sensitivity, 53.1% specificity, and 97.7% negative predictive value for predicting the absence of microcrystals. Total protein concentration was not significantly different between samples with and without crystals. Conclusion: The WBC count is useful for screening for the absence of microcrystals in synovial fluid; the cutoff &amp;lt;1650 WBC/mm3 accurately predicts the absence of crystals, obviating the need for polarized light microscopy and thus simplifying and shortening laboratory analysis of synovial fluid, leading to a reduction in laboratory turnaround time. © 2020 The Canadian Society of Clinical Chemists","author":[{"dropping-particle":"","family":"Aliste-Fernández","given":"M","non-dropping-particle":"","parse-names":false,"suffix":""},{"dropping-particle":"","family":"San-José","given":"P","non-dropping-particle":"","parse-names":false,"suffix":""},{"dropping-particle":"","family":"Aguadero","given":"V","non-dropping-particle":"","parse-names":false,"suffix":""}],"container-title":"Clinical Biochemistry","id":"ITEM-1","issued":{"date-parts":[["2020"]]},"language":"English","note":"Export Date: 11 September 2020\n\nCODEN: CLBIA\n\nCorrespondence Address: Aliste-Fernández, M.ParcTauli 1, CP: 08208, Sabadell, Spain; email: mikel.92af@gmail.com","page":"81-85","publisher":"Elsevier Inc.","publisher-place":"Clinical Laboratory. Emergency Department, Parc Taulí Hospital Universitari, Institut d'Investigació i Innovació Parc Taulí I3PT, Universitat Autònoma de Barcelona, Sabadell, Spain","title":"White blood cell count and total protein concentration to predict the absence of microcrystals in synovial fluid","type":"article-journal","volume":"83"},"uris":["http://www.mendeley.com/documents/?uuid=851817e7-f8b3-41c6-950c-c947e9591c19"]}],"mendeley":{"formattedCitation":"[57]","plainTextFormattedCitation":"[57]","previouslyFormattedCitation":"[57]"},"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7]</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986DC4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35BC83C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ESP</w:t>
            </w:r>
          </w:p>
        </w:tc>
        <w:tc>
          <w:tcPr>
            <w:tcW w:w="708" w:type="dxa"/>
            <w:tcBorders>
              <w:top w:val="nil"/>
              <w:left w:val="nil"/>
              <w:bottom w:val="single" w:sz="8" w:space="0" w:color="auto"/>
              <w:right w:val="single" w:sz="8" w:space="0" w:color="auto"/>
            </w:tcBorders>
            <w:shd w:val="clear" w:color="auto" w:fill="auto"/>
            <w:vAlign w:val="center"/>
            <w:hideMark/>
          </w:tcPr>
          <w:p w14:paraId="448A0E8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05</w:t>
            </w:r>
          </w:p>
        </w:tc>
        <w:tc>
          <w:tcPr>
            <w:tcW w:w="851" w:type="dxa"/>
            <w:tcBorders>
              <w:top w:val="nil"/>
              <w:left w:val="nil"/>
              <w:bottom w:val="single" w:sz="8" w:space="0" w:color="auto"/>
              <w:right w:val="single" w:sz="8" w:space="0" w:color="auto"/>
            </w:tcBorders>
            <w:shd w:val="clear" w:color="auto" w:fill="auto"/>
            <w:vAlign w:val="center"/>
            <w:hideMark/>
          </w:tcPr>
          <w:p w14:paraId="7F5BADA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4 (mean)</w:t>
            </w:r>
          </w:p>
        </w:tc>
        <w:tc>
          <w:tcPr>
            <w:tcW w:w="992" w:type="dxa"/>
            <w:tcBorders>
              <w:top w:val="nil"/>
              <w:left w:val="nil"/>
              <w:bottom w:val="single" w:sz="8" w:space="0" w:color="auto"/>
              <w:right w:val="single" w:sz="8" w:space="0" w:color="auto"/>
            </w:tcBorders>
            <w:shd w:val="clear" w:color="auto" w:fill="auto"/>
            <w:vAlign w:val="center"/>
            <w:hideMark/>
          </w:tcPr>
          <w:p w14:paraId="7B22A9E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7BDBE318" w14:textId="2E5F44E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cute or chronic arthritis with joint effusion</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3DA3FF2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577FBF7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8</w:t>
            </w:r>
          </w:p>
        </w:tc>
        <w:tc>
          <w:tcPr>
            <w:tcW w:w="992" w:type="dxa"/>
            <w:tcBorders>
              <w:top w:val="nil"/>
              <w:left w:val="nil"/>
              <w:bottom w:val="single" w:sz="8" w:space="0" w:color="auto"/>
              <w:right w:val="single" w:sz="8" w:space="0" w:color="auto"/>
            </w:tcBorders>
            <w:shd w:val="clear" w:color="auto" w:fill="auto"/>
            <w:vAlign w:val="center"/>
            <w:hideMark/>
          </w:tcPr>
          <w:p w14:paraId="5AE0818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2</w:t>
            </w:r>
          </w:p>
        </w:tc>
        <w:tc>
          <w:tcPr>
            <w:tcW w:w="992" w:type="dxa"/>
            <w:tcBorders>
              <w:top w:val="nil"/>
              <w:left w:val="nil"/>
              <w:bottom w:val="single" w:sz="8" w:space="0" w:color="auto"/>
              <w:right w:val="single" w:sz="8" w:space="0" w:color="auto"/>
            </w:tcBorders>
            <w:shd w:val="clear" w:color="auto" w:fill="auto"/>
            <w:vAlign w:val="center"/>
            <w:hideMark/>
          </w:tcPr>
          <w:p w14:paraId="71D627A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0.2</w:t>
            </w:r>
          </w:p>
        </w:tc>
        <w:tc>
          <w:tcPr>
            <w:tcW w:w="2126" w:type="dxa"/>
            <w:tcBorders>
              <w:top w:val="nil"/>
              <w:left w:val="nil"/>
              <w:bottom w:val="single" w:sz="8" w:space="0" w:color="auto"/>
              <w:right w:val="single" w:sz="8" w:space="0" w:color="auto"/>
            </w:tcBorders>
            <w:shd w:val="clear" w:color="auto" w:fill="auto"/>
            <w:vAlign w:val="center"/>
            <w:hideMark/>
          </w:tcPr>
          <w:p w14:paraId="3FBD1FE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WBC</w:t>
            </w:r>
          </w:p>
        </w:tc>
        <w:tc>
          <w:tcPr>
            <w:tcW w:w="1701" w:type="dxa"/>
            <w:tcBorders>
              <w:top w:val="nil"/>
              <w:left w:val="nil"/>
              <w:bottom w:val="single" w:sz="8" w:space="0" w:color="auto"/>
              <w:right w:val="single" w:sz="8" w:space="0" w:color="auto"/>
            </w:tcBorders>
            <w:shd w:val="clear" w:color="auto" w:fill="auto"/>
            <w:vAlign w:val="center"/>
            <w:hideMark/>
          </w:tcPr>
          <w:p w14:paraId="557E4ED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Diagnosis of gout/pseudogout: Polarized light microscopy to examine all samples for microcrystals</w:t>
            </w:r>
          </w:p>
        </w:tc>
      </w:tr>
      <w:tr w:rsidR="00D476D2" w:rsidRPr="00D476D2" w14:paraId="1F805671"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8ACC126" w14:textId="1CF74B0F"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Baillet</w:t>
            </w:r>
            <w:proofErr w:type="spellEnd"/>
            <w:r w:rsidRPr="00D476D2">
              <w:rPr>
                <w:rFonts w:eastAsia="Times New Roman" w:cstheme="minorHAnsi"/>
                <w:color w:val="000000"/>
                <w:sz w:val="14"/>
                <w:szCs w:val="14"/>
                <w:lang w:eastAsia="en-GB"/>
              </w:rPr>
              <w:t xml:space="preserve"> 2019</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93/rheumatology/kez098","ISSN":"14620324 (ISSN)","abstract":"Objective: We aimed to determine whether calprotectin and α-defensins could discriminate septic from other inflammatory arthritides. Methods: Synovial fluids with a predominance of neutrophils from patients with septic arthritis, pseudogout and RA were prospectively collected. Neutrophil-related proteins calprotectin and human neutrophil α-defensins levels were assessed in synovial fluids. Demographic parameters and biomarkers with P-value ≤0.05 for differentiating septic from non-septic arthritis were included in a multivariable model. Multivariable logistic regression with stepwise selection was performed to build the final combined model. Results: A total of 74 patients were included: septic arthritis (n = 26), pseudogout (n = 28) and RA (n = 20). Patients with septic arthritis were more likely to be male and young, and to display higher synovial neutrophil count. Calprotectin was significantly increased in patients with septic arthritis. The multivariable model included calprotectin, synovial fluid neutrophil count and gender. Calprotectin was the only biomarker that discriminated septic arthritis from non-septic inflammatory arthritides, with 76% sensitivity, 94% specificity and a positive likelihood ratio = 12.2 at the threshold for calprotectin of 150 mg/l. Conclusion: Synovial fluid calprotectin is a relevant biomarker to discriminate septic arthritis from other inflammatory arthritides. This biomarker should be tested in an independent cohort. © 2019 The Author(s).","author":[{"dropping-particle":"","family":"Baillet","given":"A","non-dropping-particle":"","parse-names":false,"suffix":""},{"dropping-particle":"","family":"Trocmé","given":"C","non-dropping-particle":"","parse-names":false,"suffix":""},{"dropping-particle":"","family":"Romand","given":"X","non-dropping-particle":"","parse-names":false,"suffix":""},{"dropping-particle":"V","family":"Nguyen","given":"C M","non-dropping-particle":"","parse-names":false,"suffix":""},{"dropping-particle":"","family":"Courtier","given":"A","non-dropping-particle":"","parse-names":false,"suffix":""},{"dropping-particle":"","family":"Toussaint","given":"B","non-dropping-particle":"","parse-names":false,"suffix":""},{"dropping-particle":"","family":"Gaudin","given":"P","non-dropping-particle":"","parse-names":false,"suffix":""},{"dropping-particle":"","family":"Epaulard","given":"O","non-dropping-particle":"","parse-names":false,"suffix":""}],"container-title":"Rheumatology (United Kingdom)","id":"ITEM-1","issue":"9","issued":{"date-parts":[["2019"]]},"language":"English","note":"Cited By :3\n\nExport Date: 11 September 2020\n\nCODEN: RUMAF\n\nCorrespondence Address: Baillet, A.; CHUGA-Hôpital Sud, Avenue de Kimberley CS 90338, France; email: abaillet@chu-grenoble.fr","page":"1644-1648","publisher":"Oxford University Press","publisher-place":"University Grenoble-Alpes, GREPI EA74 08, France","title":"Calprotectin discriminates septic arthritis from pseudogout and rheumatoid arthritis","type":"article-journal","volume":"58"},"uris":["http://www.mendeley.com/documents/?uuid=f2d98fe1-cf10-4633-a479-9f2577e032eb"]}],"mendeley":{"formattedCitation":"[35]","plainTextFormattedCitation":"[35]","previouslyFormattedCitation":"[35]"},"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5]</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67A820E"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14DC363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53CD166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4</w:t>
            </w:r>
          </w:p>
        </w:tc>
        <w:tc>
          <w:tcPr>
            <w:tcW w:w="851" w:type="dxa"/>
            <w:tcBorders>
              <w:top w:val="nil"/>
              <w:left w:val="nil"/>
              <w:bottom w:val="single" w:sz="8" w:space="0" w:color="auto"/>
              <w:right w:val="single" w:sz="8" w:space="0" w:color="auto"/>
            </w:tcBorders>
            <w:shd w:val="clear" w:color="auto" w:fill="auto"/>
            <w:vAlign w:val="center"/>
            <w:hideMark/>
          </w:tcPr>
          <w:p w14:paraId="7DE11D5E" w14:textId="00074150"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SA: 66, PG: 81, RA: 63</w:t>
            </w:r>
          </w:p>
        </w:tc>
        <w:tc>
          <w:tcPr>
            <w:tcW w:w="992" w:type="dxa"/>
            <w:tcBorders>
              <w:top w:val="nil"/>
              <w:left w:val="nil"/>
              <w:bottom w:val="single" w:sz="8" w:space="0" w:color="auto"/>
              <w:right w:val="single" w:sz="8" w:space="0" w:color="auto"/>
            </w:tcBorders>
            <w:shd w:val="clear" w:color="auto" w:fill="auto"/>
            <w:vAlign w:val="center"/>
            <w:hideMark/>
          </w:tcPr>
          <w:p w14:paraId="4030A8F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25CE00E4" w14:textId="17E2163A" w:rsidR="00D476D2" w:rsidRPr="00D476D2" w:rsidRDefault="000E47A1"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A</w:t>
            </w:r>
            <w:r w:rsidR="00D476D2" w:rsidRPr="00D476D2">
              <w:rPr>
                <w:rFonts w:eastAsia="Times New Roman" w:cstheme="minorHAnsi"/>
                <w:color w:val="000000"/>
                <w:sz w:val="14"/>
                <w:szCs w:val="14"/>
                <w:lang w:eastAsia="en-GB"/>
              </w:rPr>
              <w:t xml:space="preserve">cute </w:t>
            </w:r>
            <w:proofErr w:type="spellStart"/>
            <w:r w:rsidR="00D476D2" w:rsidRPr="00D476D2">
              <w:rPr>
                <w:rFonts w:eastAsia="Times New Roman" w:cstheme="minorHAnsi"/>
                <w:color w:val="000000"/>
                <w:sz w:val="14"/>
                <w:szCs w:val="14"/>
                <w:lang w:eastAsia="en-GB"/>
              </w:rPr>
              <w:t>monoarthritis</w:t>
            </w:r>
            <w:proofErr w:type="spellEnd"/>
            <w:r w:rsidR="00D476D2" w:rsidRPr="00D476D2">
              <w:rPr>
                <w:rFonts w:eastAsia="Times New Roman" w:cstheme="minorHAnsi"/>
                <w:color w:val="000000"/>
                <w:sz w:val="14"/>
                <w:szCs w:val="14"/>
                <w:lang w:eastAsia="en-GB"/>
              </w:rPr>
              <w:t xml:space="preserve"> with inflammatory synovial fluid (i.e. with white blood cell count &gt;2000/mm3 and &gt;80% neutrophils) consistent with septic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B04EE69" w14:textId="4CF7C09B"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Nil </w:t>
            </w:r>
            <w:r w:rsidR="00B038CF">
              <w:rPr>
                <w:rFonts w:eastAsia="Times New Roman" w:cstheme="minorHAnsi"/>
                <w:color w:val="000000"/>
                <w:sz w:val="14"/>
                <w:szCs w:val="14"/>
                <w:lang w:eastAsia="en-GB"/>
              </w:rPr>
              <w:t>described</w:t>
            </w:r>
          </w:p>
        </w:tc>
        <w:tc>
          <w:tcPr>
            <w:tcW w:w="851" w:type="dxa"/>
            <w:tcBorders>
              <w:top w:val="nil"/>
              <w:left w:val="nil"/>
              <w:bottom w:val="single" w:sz="8" w:space="0" w:color="auto"/>
              <w:right w:val="single" w:sz="8" w:space="0" w:color="auto"/>
            </w:tcBorders>
            <w:shd w:val="clear" w:color="auto" w:fill="auto"/>
            <w:vAlign w:val="center"/>
            <w:hideMark/>
          </w:tcPr>
          <w:p w14:paraId="373B2C3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5.14</w:t>
            </w:r>
          </w:p>
        </w:tc>
        <w:tc>
          <w:tcPr>
            <w:tcW w:w="992" w:type="dxa"/>
            <w:tcBorders>
              <w:top w:val="nil"/>
              <w:left w:val="nil"/>
              <w:bottom w:val="single" w:sz="8" w:space="0" w:color="auto"/>
              <w:right w:val="single" w:sz="8" w:space="0" w:color="auto"/>
            </w:tcBorders>
            <w:shd w:val="clear" w:color="auto" w:fill="auto"/>
            <w:vAlign w:val="center"/>
            <w:hideMark/>
          </w:tcPr>
          <w:p w14:paraId="741B9CA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7.84</w:t>
            </w:r>
          </w:p>
        </w:tc>
        <w:tc>
          <w:tcPr>
            <w:tcW w:w="992" w:type="dxa"/>
            <w:tcBorders>
              <w:top w:val="nil"/>
              <w:left w:val="nil"/>
              <w:bottom w:val="single" w:sz="8" w:space="0" w:color="auto"/>
              <w:right w:val="single" w:sz="8" w:space="0" w:color="auto"/>
            </w:tcBorders>
            <w:shd w:val="clear" w:color="auto" w:fill="auto"/>
            <w:vAlign w:val="center"/>
            <w:hideMark/>
          </w:tcPr>
          <w:p w14:paraId="6256BE9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03</w:t>
            </w:r>
          </w:p>
        </w:tc>
        <w:tc>
          <w:tcPr>
            <w:tcW w:w="2126" w:type="dxa"/>
            <w:tcBorders>
              <w:top w:val="nil"/>
              <w:left w:val="nil"/>
              <w:bottom w:val="single" w:sz="8" w:space="0" w:color="auto"/>
              <w:right w:val="single" w:sz="8" w:space="0" w:color="auto"/>
            </w:tcBorders>
            <w:shd w:val="clear" w:color="auto" w:fill="auto"/>
            <w:vAlign w:val="center"/>
            <w:hideMark/>
          </w:tcPr>
          <w:p w14:paraId="34DA789A"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Calprotectin, alpha-defensin</w:t>
            </w:r>
          </w:p>
        </w:tc>
        <w:tc>
          <w:tcPr>
            <w:tcW w:w="1701" w:type="dxa"/>
            <w:tcBorders>
              <w:top w:val="nil"/>
              <w:left w:val="nil"/>
              <w:bottom w:val="single" w:sz="8" w:space="0" w:color="auto"/>
              <w:right w:val="single" w:sz="8" w:space="0" w:color="auto"/>
            </w:tcBorders>
            <w:shd w:val="clear" w:color="auto" w:fill="auto"/>
            <w:vAlign w:val="center"/>
            <w:hideMark/>
          </w:tcPr>
          <w:p w14:paraId="3C518C4E"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ynovial fluid/blood culture</w:t>
            </w:r>
          </w:p>
        </w:tc>
      </w:tr>
      <w:tr w:rsidR="00D476D2" w:rsidRPr="00D476D2" w14:paraId="35B30798" w14:textId="77777777" w:rsidTr="000E47A1">
        <w:trPr>
          <w:trHeight w:val="16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980F92E" w14:textId="16F849FF"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Baran 2014</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07/s00590-013-1331-x","ISSN":"1633-8065","PMID":"24121795","abstract":"In order to identify the predictive value of synovial fluid white blood cell (WBC) count and differential white blood cell count in identifying nonprosthetic joint infection in immunocompetent and immunosuppressed populations, we retrospectively reviewed 96 adult patients who underwent hip or knee aspiration because of symptoms suggesting a possible nonprosthetic joint infection. Medical history, including immunosuppressive disease or drugs, was recorded, and synovial fluid cell count, differential, and culture results were compared. There were 44 patients with positive synovial cultures. Of 36 patients who had a synovial WBC ≥50,000/mm³, 89% had positive cultures. The sensitivity to synovial WBC ≥50,000/mm³ was 0.727 (95% CI 0.570-0.845), and specificity was 0.923 (95% CI 0.806-0.975). There were 12 patients with a synovial WBC &lt;50,000/mm³ that had positive cultures. The sensitivity of percentage polymorphonuclear cells (%PMNs) to predict positive cultures when the %PMNs were at least 80, 85, and 90% was 0.932, 0.886, and 0.818, respectively. The specificity when the %PMNs was at least 80, 85, and 90% was 0.598, 0.577, and 0.673, respectively. Among the 29% of immunocompromised patients, the sensitivity to synovial WBC ≥50,000/mm³ was 0.714 (95% CI 0.420-0.904), and specificity was 1.000 (95% CI 0.732-1.000). Twenty-nine percent of patients with a synovial WBC &lt;50,000/mm³ had positive cultures. The sensitivity of %PMNs to predict positive cultures when the %PMNs was at least 80, 85, and 90% was 1.000, 0.929, and 0.786, respectively. The specificity when the %PMNs were at least 80, 85, and 90% was 0.500, 0.643, and 0.714, respectively. We found that the synovial WBC differential (percentage synovial fluid PMNs) is a more sensitive predictor for nonprosthetic adult joint infection than the synovial absolute WBC count. This was true in both the general population and the immunosuppressed population.","author":[{"dropping-particle":"","family":"Baran","given":"Sean","non-dropping-particle":"","parse-names":false,"suffix":""},{"dropping-particle":"","family":"Price","given":"Connie","non-dropping-particle":"","parse-names":false,"suffix":""},{"dropping-particle":"","family":"Hak","given":"David J","non-dropping-particle":"","parse-names":false,"suffix":""}],"container-title":"European journal of orthopaedic surgery &amp; traumatology : orthopedie traumatologie","id":"ITEM-1","issue":"8","issued":{"date-parts":[["2014","12"]]},"page":"1469-74","title":"Diagnosing joint infections: synovial fluid differential is more sensitive than white blood cell count.","type":"article-journal","volume":"24"},"uris":["http://www.mendeley.com/documents/?uuid=0404a2be-aee6-3a0e-841f-acafa356236d"]}],"mendeley":{"formattedCitation":"[21]","plainTextFormattedCitation":"[21]","previouslyFormattedCitation":"[21]"},"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1]</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3E4222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61FF97E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4DF6B65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6</w:t>
            </w:r>
          </w:p>
        </w:tc>
        <w:tc>
          <w:tcPr>
            <w:tcW w:w="851" w:type="dxa"/>
            <w:tcBorders>
              <w:top w:val="nil"/>
              <w:left w:val="nil"/>
              <w:bottom w:val="single" w:sz="8" w:space="0" w:color="auto"/>
              <w:right w:val="single" w:sz="8" w:space="0" w:color="auto"/>
            </w:tcBorders>
            <w:shd w:val="clear" w:color="auto" w:fill="auto"/>
            <w:vAlign w:val="center"/>
            <w:hideMark/>
          </w:tcPr>
          <w:p w14:paraId="0CBCF23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7</w:t>
            </w:r>
          </w:p>
        </w:tc>
        <w:tc>
          <w:tcPr>
            <w:tcW w:w="992" w:type="dxa"/>
            <w:tcBorders>
              <w:top w:val="nil"/>
              <w:left w:val="nil"/>
              <w:bottom w:val="single" w:sz="8" w:space="0" w:color="auto"/>
              <w:right w:val="single" w:sz="8" w:space="0" w:color="auto"/>
            </w:tcBorders>
            <w:shd w:val="clear" w:color="auto" w:fill="auto"/>
            <w:vAlign w:val="center"/>
            <w:hideMark/>
          </w:tcPr>
          <w:p w14:paraId="47A4983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ase-control</w:t>
            </w:r>
          </w:p>
        </w:tc>
        <w:tc>
          <w:tcPr>
            <w:tcW w:w="2268" w:type="dxa"/>
            <w:tcBorders>
              <w:top w:val="nil"/>
              <w:left w:val="nil"/>
              <w:bottom w:val="single" w:sz="8" w:space="0" w:color="auto"/>
              <w:right w:val="single" w:sz="8" w:space="0" w:color="auto"/>
            </w:tcBorders>
            <w:shd w:val="clear" w:color="auto" w:fill="auto"/>
            <w:vAlign w:val="center"/>
            <w:hideMark/>
          </w:tcPr>
          <w:p w14:paraId="10717D2F" w14:textId="577B622C"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Hip or knee symptoms suggestive of septic arthritis requiring arthrocentes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CDC34CF" w14:textId="3372072E"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Age &lt; 18, inmate in the county jail, at the time of aspiration, synovial fluid analysis done at outside facility, results listed as contaminants, prosthetic joints, repeat aspirate shows negative </w:t>
            </w:r>
            <w:proofErr w:type="gramStart"/>
            <w:r w:rsidRPr="00D476D2">
              <w:rPr>
                <w:rFonts w:eastAsia="Times New Roman" w:cstheme="minorHAnsi"/>
                <w:color w:val="000000"/>
                <w:sz w:val="14"/>
                <w:szCs w:val="14"/>
                <w:lang w:eastAsia="en-GB"/>
              </w:rPr>
              <w:t xml:space="preserve">culture </w:t>
            </w:r>
            <w:r w:rsidR="00B038CF">
              <w:rPr>
                <w:rFonts w:eastAsia="Times New Roman" w:cstheme="minorHAnsi"/>
                <w:color w:val="000000"/>
                <w:sz w:val="14"/>
                <w:szCs w:val="14"/>
                <w:lang w:eastAsia="en-GB"/>
              </w:rPr>
              <w:t>.</w:t>
            </w:r>
            <w:proofErr w:type="gramEnd"/>
          </w:p>
        </w:tc>
        <w:tc>
          <w:tcPr>
            <w:tcW w:w="851" w:type="dxa"/>
            <w:tcBorders>
              <w:top w:val="nil"/>
              <w:left w:val="nil"/>
              <w:bottom w:val="single" w:sz="8" w:space="0" w:color="auto"/>
              <w:right w:val="single" w:sz="8" w:space="0" w:color="auto"/>
            </w:tcBorders>
            <w:shd w:val="clear" w:color="auto" w:fill="auto"/>
            <w:vAlign w:val="center"/>
            <w:hideMark/>
          </w:tcPr>
          <w:p w14:paraId="56E2E70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5.83</w:t>
            </w:r>
          </w:p>
        </w:tc>
        <w:tc>
          <w:tcPr>
            <w:tcW w:w="992" w:type="dxa"/>
            <w:tcBorders>
              <w:top w:val="nil"/>
              <w:left w:val="nil"/>
              <w:bottom w:val="single" w:sz="8" w:space="0" w:color="auto"/>
              <w:right w:val="single" w:sz="8" w:space="0" w:color="auto"/>
            </w:tcBorders>
            <w:shd w:val="clear" w:color="auto" w:fill="auto"/>
            <w:vAlign w:val="center"/>
            <w:hideMark/>
          </w:tcPr>
          <w:p w14:paraId="59C4EA4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725D7D1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0795A605"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ercentage polymorphonuclear cells in synovial WBC</w:t>
            </w:r>
          </w:p>
        </w:tc>
        <w:tc>
          <w:tcPr>
            <w:tcW w:w="1701" w:type="dxa"/>
            <w:tcBorders>
              <w:top w:val="nil"/>
              <w:left w:val="nil"/>
              <w:bottom w:val="single" w:sz="8" w:space="0" w:color="auto"/>
              <w:right w:val="single" w:sz="8" w:space="0" w:color="auto"/>
            </w:tcBorders>
            <w:shd w:val="clear" w:color="auto" w:fill="auto"/>
            <w:vAlign w:val="center"/>
            <w:hideMark/>
          </w:tcPr>
          <w:p w14:paraId="130EB14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ynovial culture</w:t>
            </w:r>
          </w:p>
        </w:tc>
      </w:tr>
      <w:tr w:rsidR="00D476D2" w:rsidRPr="00D476D2" w14:paraId="2654C43E" w14:textId="77777777" w:rsidTr="000E47A1">
        <w:trPr>
          <w:trHeight w:val="21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30372B29" w14:textId="11DD8D14"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Berthoud 2020</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jbspin.2020.03.009","ISSN":"17787254","PMID":"32234547","abstract":"Objective: To evaluate the diagnostic performance of the synovial lactate, glucose and lactate/glucose ratio assay for the diagnosis of septic arthritis. Methods: In this monocentric cross-sectional study, synovial fluids were prospectively obtained from patients with acute joint effusion (&lt;30 days) on native joint. Septic arthritis was defined using Newman's criteria. To evaluate diagnostic performance, Receiver Operating Characteristic (ROC) curves with Area under the curve (AUC), Sensitivities (Se), Specificities (Sp), LR+ their 95% confidence intervals were calculated. Synovial fluid cultures with gram staining, crystal analyses, synovial fluid white blood cell counts (WBC), lactate and glucose assays were performed. Results: A total of 233 synovial fluids were included. 25 patients had septic arthritis and 208 had non-septic arthritis (104 crystal-induced arthritis, 15 RA, 8 SpA, 6 reactive arthritis, and 75 acute arthritis of undifferentiated origin). Synovial lactate/glucose ratio performed higher than the synovial lactate or glucose assay separately (AUC: 0.859 [0.772–0.945]). Best synovial lactate/glucose ratio threshold to differentiate septic arthritis from non-septic arthritis was 5 Se 52% [0.34–0.7], Sp 98.1% [0.95–0.99], LR+ 27.0[9.50–76.00]). Conclusion: The diagnostic performance of synovial lactate/glucose allows septic arthritis to be effectively and very quickly distinguished from other types of arthritis.","author":[{"dropping-particle":"","family":"Berthoud","given":"Olivia","non-dropping-particle":"","parse-names":false,"suffix":""},{"dropping-particle":"","family":"Coiffier","given":"Guillaume","non-dropping-particle":"","parse-names":false,"suffix":""},{"dropping-particle":"","family":"Albert","given":"Jean David","non-dropping-particle":"","parse-names":false,"suffix":""},{"dropping-particle":"","family":"Gougeon-Jolivet","given":"Anne","non-dropping-particle":"","parse-names":false,"suffix":""},{"dropping-particle":"","family":"Goussault","given":"Claire","non-dropping-particle":"","parse-names":false,"suffix":""},{"dropping-particle":"","family":"Bendavid","given":"Claude","non-dropping-particle":"","parse-names":false,"suffix":""},{"dropping-particle":"","family":"Guggenbuhl","given":"Pascal","non-dropping-particle":"","parse-names":false,"suffix":""}],"container-title":"Joint Bone Spine","id":"ITEM-1","issued":{"date-parts":[["2020","3","29"]]},"publisher":"Elsevier Masson SAS","title":"Performance of a new rapid diagnostic test the lactate/glucose ratio of synovial fluid for the diagnosis of septic arthritis","type":"article-journal"},"uris":["http://www.mendeley.com/documents/?uuid=d94cd54e-c8c0-32df-85f3-b4b01887c2bf"]}],"mendeley":{"formattedCitation":"[45]","plainTextFormattedCitation":"[45]","previouslyFormattedCitation":"[45]"},"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5]</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F7F8EA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6B9140F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51EF378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33</w:t>
            </w:r>
          </w:p>
        </w:tc>
        <w:tc>
          <w:tcPr>
            <w:tcW w:w="851" w:type="dxa"/>
            <w:tcBorders>
              <w:top w:val="nil"/>
              <w:left w:val="nil"/>
              <w:bottom w:val="single" w:sz="8" w:space="0" w:color="auto"/>
              <w:right w:val="single" w:sz="8" w:space="0" w:color="auto"/>
            </w:tcBorders>
            <w:shd w:val="clear" w:color="auto" w:fill="auto"/>
            <w:vAlign w:val="center"/>
            <w:hideMark/>
          </w:tcPr>
          <w:p w14:paraId="6131A00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1.8 (mean)</w:t>
            </w:r>
          </w:p>
        </w:tc>
        <w:tc>
          <w:tcPr>
            <w:tcW w:w="992" w:type="dxa"/>
            <w:tcBorders>
              <w:top w:val="nil"/>
              <w:left w:val="nil"/>
              <w:bottom w:val="single" w:sz="8" w:space="0" w:color="auto"/>
              <w:right w:val="single" w:sz="8" w:space="0" w:color="auto"/>
            </w:tcBorders>
            <w:shd w:val="clear" w:color="auto" w:fill="auto"/>
            <w:vAlign w:val="center"/>
            <w:hideMark/>
          </w:tcPr>
          <w:p w14:paraId="47D483D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ross-sectional</w:t>
            </w:r>
          </w:p>
        </w:tc>
        <w:tc>
          <w:tcPr>
            <w:tcW w:w="2268" w:type="dxa"/>
            <w:tcBorders>
              <w:top w:val="nil"/>
              <w:left w:val="nil"/>
              <w:bottom w:val="single" w:sz="8" w:space="0" w:color="auto"/>
              <w:right w:val="single" w:sz="8" w:space="0" w:color="auto"/>
            </w:tcBorders>
            <w:shd w:val="clear" w:color="auto" w:fill="auto"/>
            <w:vAlign w:val="center"/>
            <w:hideMark/>
          </w:tcPr>
          <w:p w14:paraId="3ED3508F" w14:textId="388A3758"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A</w:t>
            </w:r>
            <w:r w:rsidR="00D476D2" w:rsidRPr="00D476D2">
              <w:rPr>
                <w:rFonts w:eastAsia="Times New Roman" w:cstheme="minorHAnsi"/>
                <w:color w:val="000000"/>
                <w:sz w:val="14"/>
                <w:szCs w:val="14"/>
                <w:lang w:eastAsia="en-GB"/>
              </w:rPr>
              <w:t>ge &gt; 18 years, acute joint effusion on a native joint, atraumatic, evolving for less than 30 days</w:t>
            </w:r>
            <w:r>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BC65C49"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13CF2A4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7</w:t>
            </w:r>
          </w:p>
        </w:tc>
        <w:tc>
          <w:tcPr>
            <w:tcW w:w="992" w:type="dxa"/>
            <w:tcBorders>
              <w:top w:val="nil"/>
              <w:left w:val="nil"/>
              <w:bottom w:val="single" w:sz="8" w:space="0" w:color="auto"/>
              <w:right w:val="single" w:sz="8" w:space="0" w:color="auto"/>
            </w:tcBorders>
            <w:shd w:val="clear" w:color="auto" w:fill="auto"/>
            <w:vAlign w:val="center"/>
            <w:hideMark/>
          </w:tcPr>
          <w:p w14:paraId="0D966DE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4.6</w:t>
            </w:r>
          </w:p>
        </w:tc>
        <w:tc>
          <w:tcPr>
            <w:tcW w:w="992" w:type="dxa"/>
            <w:tcBorders>
              <w:top w:val="nil"/>
              <w:left w:val="nil"/>
              <w:bottom w:val="single" w:sz="8" w:space="0" w:color="auto"/>
              <w:right w:val="single" w:sz="8" w:space="0" w:color="auto"/>
            </w:tcBorders>
            <w:shd w:val="clear" w:color="auto" w:fill="auto"/>
            <w:vAlign w:val="center"/>
            <w:hideMark/>
          </w:tcPr>
          <w:p w14:paraId="5F038EB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4.7</w:t>
            </w:r>
          </w:p>
        </w:tc>
        <w:tc>
          <w:tcPr>
            <w:tcW w:w="2126" w:type="dxa"/>
            <w:tcBorders>
              <w:top w:val="nil"/>
              <w:left w:val="nil"/>
              <w:bottom w:val="single" w:sz="8" w:space="0" w:color="auto"/>
              <w:right w:val="single" w:sz="8" w:space="0" w:color="auto"/>
            </w:tcBorders>
            <w:shd w:val="clear" w:color="auto" w:fill="auto"/>
            <w:vAlign w:val="center"/>
            <w:hideMark/>
          </w:tcPr>
          <w:p w14:paraId="2686BAC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actate &amp; glucose</w:t>
            </w:r>
          </w:p>
        </w:tc>
        <w:tc>
          <w:tcPr>
            <w:tcW w:w="1701" w:type="dxa"/>
            <w:tcBorders>
              <w:top w:val="nil"/>
              <w:left w:val="nil"/>
              <w:bottom w:val="single" w:sz="8" w:space="0" w:color="auto"/>
              <w:right w:val="single" w:sz="8" w:space="0" w:color="auto"/>
            </w:tcBorders>
            <w:shd w:val="clear" w:color="auto" w:fill="auto"/>
            <w:vAlign w:val="center"/>
            <w:hideMark/>
          </w:tcPr>
          <w:p w14:paraId="19B74167" w14:textId="77777777" w:rsidR="00D476D2" w:rsidRPr="00D476D2" w:rsidRDefault="00D476D2" w:rsidP="000E47A1">
            <w:pPr>
              <w:spacing w:after="0" w:line="240" w:lineRule="auto"/>
              <w:rPr>
                <w:rFonts w:eastAsia="Times New Roman" w:cstheme="minorHAnsi"/>
                <w:color w:val="2E2E2E"/>
                <w:sz w:val="14"/>
                <w:szCs w:val="14"/>
                <w:lang w:eastAsia="en-GB"/>
              </w:rPr>
            </w:pPr>
            <w:r w:rsidRPr="00D476D2">
              <w:rPr>
                <w:rFonts w:eastAsia="Times New Roman" w:cstheme="minorHAnsi"/>
                <w:color w:val="2E2E2E"/>
                <w:sz w:val="14"/>
                <w:szCs w:val="14"/>
                <w:lang w:eastAsia="en-GB"/>
              </w:rPr>
              <w:t>Newman's criteria </w:t>
            </w:r>
            <w:r w:rsidRPr="00D476D2">
              <w:rPr>
                <w:rFonts w:eastAsia="Times New Roman" w:cstheme="minorHAnsi"/>
                <w:color w:val="000000"/>
                <w:sz w:val="14"/>
                <w:szCs w:val="14"/>
                <w:lang w:eastAsia="en-GB"/>
              </w:rPr>
              <w:t xml:space="preserve">and SF </w:t>
            </w:r>
            <w:r w:rsidRPr="00D476D2">
              <w:rPr>
                <w:rFonts w:eastAsia="Times New Roman" w:cstheme="minorHAnsi"/>
                <w:color w:val="2E2E2E"/>
                <w:sz w:val="14"/>
                <w:szCs w:val="14"/>
                <w:lang w:eastAsia="en-GB"/>
              </w:rPr>
              <w:t>analysis when one of the following present: pathogen was isolated from SF; pathogen isolated from blood culture with typical clinical presentation for septic arthritis; arthrocentesis revealed purulent SF with clinical presentation for septic arthritis, absence of crystals and absence of other suitable diagnoses.</w:t>
            </w:r>
          </w:p>
        </w:tc>
      </w:tr>
      <w:tr w:rsidR="00D476D2" w:rsidRPr="00D476D2" w14:paraId="72215214"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CF93E5D" w14:textId="5E967F03"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Bonilla 2011</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Few studies address the utility of molecular techniques for diagnosis of infection in synovial fluid (SF). We evaluated 3 different methods using 16S rDNA polymerase chain reaction (PCR) on 63 specimens for the diagnosis of joint infection. SF samples were classified as normal, inflammatory, or septic based on the patient's clinical and laboratory results. Samples were analyzed by conventional PCR using primers for the bacterial 16S rDNA gene and by real-time PCR utilizing 2 different sets of primers for the target gene 16S rDNA. PCR results were compared to culture results. All inflammatory and normal SF samples were culture negative. There was concordance with 10 of the 16 septic samples by 2 of the PCR methods. When comparing 3 methods for rapid detection of septic arthritis, real-time PCR using SYBR-Green I and conventional PCR demonstrated favorable test characteristics, but need further study.","author":[{"dropping-particle":"","family":"Bonilla","given":"Hector","non-dropping-particle":"","parse-names":false,"suffix":""},{"dropping-particle":"","family":"Kepley","given":"Robert","non-dropping-particle":"","parse-names":false,"suffix":""},{"dropping-particle":"","family":"Pawlak","given":"Joan","non-dropping-particle":"","parse-names":false,"suffix":""},{"dropping-particle":"","family":"Belian","given":"Bradley","non-dropping-particle":"","parse-names":false,"suffix":""},{"dropping-particle":"","family":"Raynor","given":"Andrew","non-dropping-particle":"","parse-names":false,"suffix":""},{"dropping-particle":"","family":"Saravolatz","given":"Louis D","non-dropping-particle":"","parse-names":false,"suffix":""}],"container-title":"Diagnostic microbiology and infectious disease","id":"ITEM-1","issue":"4 PG  - 390-395","issued":{"date-parts":[["2011"]]},"note":"Mrinalini Dey (2019-07-06 23:59:57)(Included): confirmed;","page":"390-395","title":"Rapid diagnosis of septic arthritis using 16S rDNA PCR: a comparison of 3 methods","type":"article-journal","volume":"69"},"uris":["http://www.mendeley.com/documents/?uuid=2400e5ac-40be-416c-8cdf-db8755bb2700"]}],"mendeley":{"formattedCitation":"[26]","plainTextFormattedCitation":"[26]","previouslyFormattedCitation":"[26]"},"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6]</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0DA465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0C90ED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108EF0A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3</w:t>
            </w:r>
          </w:p>
        </w:tc>
        <w:tc>
          <w:tcPr>
            <w:tcW w:w="851" w:type="dxa"/>
            <w:tcBorders>
              <w:top w:val="nil"/>
              <w:left w:val="nil"/>
              <w:bottom w:val="single" w:sz="8" w:space="0" w:color="auto"/>
              <w:right w:val="single" w:sz="8" w:space="0" w:color="auto"/>
            </w:tcBorders>
            <w:shd w:val="clear" w:color="auto" w:fill="auto"/>
            <w:vAlign w:val="center"/>
            <w:hideMark/>
          </w:tcPr>
          <w:p w14:paraId="56B33E8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35720D7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737C75CF" w14:textId="7C38E968"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P</w:t>
            </w:r>
            <w:r w:rsidR="00D476D2" w:rsidRPr="00D476D2">
              <w:rPr>
                <w:rFonts w:eastAsia="Times New Roman" w:cstheme="minorHAnsi"/>
                <w:color w:val="000000"/>
                <w:sz w:val="14"/>
                <w:szCs w:val="14"/>
                <w:lang w:eastAsia="en-GB"/>
              </w:rPr>
              <w:t>atients with clinically suspected infection, inflammatory arthritis, or normal joints under evaluation by the rheumatologist.</w:t>
            </w:r>
          </w:p>
        </w:tc>
        <w:tc>
          <w:tcPr>
            <w:tcW w:w="2268" w:type="dxa"/>
            <w:tcBorders>
              <w:top w:val="nil"/>
              <w:left w:val="nil"/>
              <w:bottom w:val="single" w:sz="8" w:space="0" w:color="auto"/>
              <w:right w:val="single" w:sz="8" w:space="0" w:color="auto"/>
            </w:tcBorders>
            <w:shd w:val="clear" w:color="auto" w:fill="auto"/>
            <w:vAlign w:val="center"/>
            <w:hideMark/>
          </w:tcPr>
          <w:p w14:paraId="08C07AA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ot described</w:t>
            </w:r>
          </w:p>
        </w:tc>
        <w:tc>
          <w:tcPr>
            <w:tcW w:w="851" w:type="dxa"/>
            <w:tcBorders>
              <w:top w:val="nil"/>
              <w:left w:val="nil"/>
              <w:bottom w:val="single" w:sz="8" w:space="0" w:color="auto"/>
              <w:right w:val="single" w:sz="8" w:space="0" w:color="auto"/>
            </w:tcBorders>
            <w:shd w:val="clear" w:color="auto" w:fill="auto"/>
            <w:vAlign w:val="center"/>
            <w:hideMark/>
          </w:tcPr>
          <w:p w14:paraId="5B2DA38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5.4</w:t>
            </w:r>
          </w:p>
        </w:tc>
        <w:tc>
          <w:tcPr>
            <w:tcW w:w="992" w:type="dxa"/>
            <w:tcBorders>
              <w:top w:val="nil"/>
              <w:left w:val="nil"/>
              <w:bottom w:val="single" w:sz="8" w:space="0" w:color="auto"/>
              <w:right w:val="single" w:sz="8" w:space="0" w:color="auto"/>
            </w:tcBorders>
            <w:shd w:val="clear" w:color="auto" w:fill="auto"/>
            <w:vAlign w:val="center"/>
            <w:hideMark/>
          </w:tcPr>
          <w:p w14:paraId="00E7EDA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0</w:t>
            </w:r>
          </w:p>
        </w:tc>
        <w:tc>
          <w:tcPr>
            <w:tcW w:w="992" w:type="dxa"/>
            <w:tcBorders>
              <w:top w:val="nil"/>
              <w:left w:val="nil"/>
              <w:bottom w:val="single" w:sz="8" w:space="0" w:color="auto"/>
              <w:right w:val="single" w:sz="8" w:space="0" w:color="auto"/>
            </w:tcBorders>
            <w:shd w:val="clear" w:color="auto" w:fill="auto"/>
            <w:vAlign w:val="center"/>
            <w:hideMark/>
          </w:tcPr>
          <w:p w14:paraId="5C94F78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4.6 (inflammatory and normal)</w:t>
            </w:r>
          </w:p>
        </w:tc>
        <w:tc>
          <w:tcPr>
            <w:tcW w:w="2126" w:type="dxa"/>
            <w:tcBorders>
              <w:top w:val="nil"/>
              <w:left w:val="nil"/>
              <w:bottom w:val="single" w:sz="8" w:space="0" w:color="auto"/>
              <w:right w:val="single" w:sz="8" w:space="0" w:color="auto"/>
            </w:tcBorders>
            <w:shd w:val="clear" w:color="auto" w:fill="auto"/>
            <w:vAlign w:val="center"/>
            <w:hideMark/>
          </w:tcPr>
          <w:p w14:paraId="59EA054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16S rDNA PCR</w:t>
            </w:r>
          </w:p>
        </w:tc>
        <w:tc>
          <w:tcPr>
            <w:tcW w:w="1701" w:type="dxa"/>
            <w:tcBorders>
              <w:top w:val="nil"/>
              <w:left w:val="nil"/>
              <w:bottom w:val="single" w:sz="8" w:space="0" w:color="auto"/>
              <w:right w:val="single" w:sz="8" w:space="0" w:color="auto"/>
            </w:tcBorders>
            <w:shd w:val="clear" w:color="auto" w:fill="auto"/>
            <w:vAlign w:val="center"/>
            <w:hideMark/>
          </w:tcPr>
          <w:p w14:paraId="01D8B84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17E021FD" w14:textId="77777777" w:rsidTr="000E47A1">
        <w:trPr>
          <w:trHeight w:val="145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356B984" w14:textId="55052815"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lastRenderedPageBreak/>
              <w:t>Borzio</w:t>
            </w:r>
            <w:proofErr w:type="spellEnd"/>
            <w:r w:rsidRPr="00D476D2">
              <w:rPr>
                <w:rFonts w:eastAsia="Times New Roman" w:cstheme="minorHAnsi"/>
                <w:color w:val="000000"/>
                <w:sz w:val="14"/>
                <w:szCs w:val="14"/>
                <w:lang w:eastAsia="en-GB"/>
              </w:rPr>
              <w:t xml:space="preserve"> 2016</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Septic arthritis is a devastating condition; well-established criteria for diagnosis exist in the pediatric population, but not for adults. This study evaluated patient factors and laboratory parameters that may be associated with the diagnosis of septic arthritis in adults. A total of 458 knee aspirates for suspected septic arthritis were evaluated with serum and synovial leukocyte counts and differentials as well as Kocher criteria for pediatric septic arthritis. Twenty-two patients (4.8%) had septic arthritis confirmed by a positive synovial fluid culture. Erythrocyte sedimentation rate (ESR) and serum white blood cell (WBC) counts were not statistically different between the 2 groups, with 64% of septic arthritis patients having a normal serum WBC count and 77% being afebrile. Mean synovial fluid WBC count was 26,758 cells/µL and 70,581 cells/µL in the nonseptic and septic groups, respectively. The likelihood ratio for a synovial fluid WBC count greater than 65,000 cells/µL was 2.8 (95% confidence interval, 1.2-6.7). Evaluation receiver operating characteristic curves using synovial WBC counts resulted in a significant area under the curve of 0.66 (P=.02). To achieve 90% specificity, a WBC cutoff of 64,000 cells/µL was required with a corresponding sensitivity of 40%. There was no significant difference in the synovial cell differential of 80% vs 90% in diagnosing infection. Synovial fluid WBC count greater than 64,000 cells/µL yielded the optimal combination of sensitivity and specificity. Polymorphonuclear leukocytes, ESR, serum WBC count, fever, and weight-bearing status were not significant predictors of septic arthritis. This study demonstrates the limited utility of Kocher criteria in the adult population and the importance of synovial leukocyte counts. [Orthopedics. 2016; 39(4):e657-e663.].","author":[{"dropping-particle":"","family":"Borzio","given":"Robert","non-dropping-particle":"","parse-names":false,"suffix":""},{"dropping-particle":"","family":"Mulchandani","given":"Neil","non-dropping-particle":"","parse-names":false,"suffix":""},{"dropping-particle":"","family":"Pivec","given":"Robert","non-dropping-particle":"","parse-names":false,"suffix":""},{"dropping-particle":"","family":"Kapadia","given":"Bhaveen H","non-dropping-particle":"","parse-names":false,"suffix":""},{"dropping-particle":"","family":"Leven","given":"Dante","non-dropping-particle":"","parse-names":false,"suffix":""},{"dropping-particle":"","family":"Harwin","given":"Steven F","non-dropping-particle":"","parse-names":false,"suffix":""},{"dropping-particle":"","family":"Urban","given":"William P","non-dropping-particle":"","parse-names":false,"suffix":""}],"container-title":"Orthopedics","id":"ITEM-1","issue":"4 PG  - e657","issued":{"date-parts":[["2016"]]},"note":"Mrinalini Dey (2019-07-07 00:08:26)(Included): confirmed;","page":"e657","title":"Predictors of Septic Arthritis in the Adult Population","type":"article-journal","volume":"39"},"uris":["http://www.mendeley.com/documents/?uuid=18a65f6d-bf86-4fed-81ce-ee1b95ad5777"]}],"mendeley":{"formattedCitation":"[28]","plainTextFormattedCitation":"[28]","previouslyFormattedCitation":"[28]"},"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8]</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117A4E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31D918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643B5E9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58</w:t>
            </w:r>
          </w:p>
        </w:tc>
        <w:tc>
          <w:tcPr>
            <w:tcW w:w="851" w:type="dxa"/>
            <w:tcBorders>
              <w:top w:val="nil"/>
              <w:left w:val="nil"/>
              <w:bottom w:val="single" w:sz="8" w:space="0" w:color="auto"/>
              <w:right w:val="single" w:sz="8" w:space="0" w:color="auto"/>
            </w:tcBorders>
            <w:shd w:val="clear" w:color="auto" w:fill="auto"/>
            <w:vAlign w:val="center"/>
            <w:hideMark/>
          </w:tcPr>
          <w:p w14:paraId="54A8EB8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1.7</w:t>
            </w:r>
          </w:p>
        </w:tc>
        <w:tc>
          <w:tcPr>
            <w:tcW w:w="992" w:type="dxa"/>
            <w:tcBorders>
              <w:top w:val="nil"/>
              <w:left w:val="nil"/>
              <w:bottom w:val="single" w:sz="8" w:space="0" w:color="auto"/>
              <w:right w:val="single" w:sz="8" w:space="0" w:color="auto"/>
            </w:tcBorders>
            <w:shd w:val="clear" w:color="auto" w:fill="auto"/>
            <w:vAlign w:val="center"/>
            <w:hideMark/>
          </w:tcPr>
          <w:p w14:paraId="6F613D2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00735B69" w14:textId="71DF9EB9"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Patients undergoing a</w:t>
            </w:r>
            <w:r w:rsidR="00D476D2" w:rsidRPr="00D476D2">
              <w:rPr>
                <w:rFonts w:eastAsia="Times New Roman" w:cstheme="minorHAnsi"/>
                <w:color w:val="000000"/>
                <w:sz w:val="14"/>
                <w:szCs w:val="14"/>
                <w:lang w:eastAsia="en-GB"/>
              </w:rPr>
              <w:t>rthrocentesis and septic arthritis of the knee and shoulder</w:t>
            </w:r>
            <w:r>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48669A3" w14:textId="1BF7DE09"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I</w:t>
            </w:r>
            <w:r w:rsidR="00D476D2" w:rsidRPr="00D476D2">
              <w:rPr>
                <w:rFonts w:eastAsia="Times New Roman" w:cstheme="minorHAnsi"/>
                <w:color w:val="000000"/>
                <w:sz w:val="14"/>
                <w:szCs w:val="14"/>
                <w:lang w:eastAsia="en-GB"/>
              </w:rPr>
              <w:t>ncomplete clinical or imaging data, atypical patients, periprosthetic infections, postoperative septic arthritis, and associated proximal femoral osteomyelitis</w:t>
            </w:r>
            <w:r>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138F8FA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8</w:t>
            </w:r>
          </w:p>
        </w:tc>
        <w:tc>
          <w:tcPr>
            <w:tcW w:w="992" w:type="dxa"/>
            <w:tcBorders>
              <w:top w:val="nil"/>
              <w:left w:val="nil"/>
              <w:bottom w:val="single" w:sz="8" w:space="0" w:color="auto"/>
              <w:right w:val="single" w:sz="8" w:space="0" w:color="auto"/>
            </w:tcBorders>
            <w:shd w:val="clear" w:color="auto" w:fill="auto"/>
            <w:vAlign w:val="center"/>
            <w:hideMark/>
          </w:tcPr>
          <w:p w14:paraId="058694CC" w14:textId="1B07B25A" w:rsidR="00D476D2" w:rsidRPr="00D476D2" w:rsidRDefault="00FA46DB" w:rsidP="000E47A1">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7070026" w14:textId="5F08FD49" w:rsidR="00D476D2" w:rsidRPr="00D476D2" w:rsidRDefault="00FA46DB" w:rsidP="000E47A1">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029D617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WBC</w:t>
            </w:r>
          </w:p>
        </w:tc>
        <w:tc>
          <w:tcPr>
            <w:tcW w:w="1701" w:type="dxa"/>
            <w:tcBorders>
              <w:top w:val="nil"/>
              <w:left w:val="nil"/>
              <w:bottom w:val="single" w:sz="8" w:space="0" w:color="auto"/>
              <w:right w:val="single" w:sz="8" w:space="0" w:color="auto"/>
            </w:tcBorders>
            <w:shd w:val="clear" w:color="auto" w:fill="auto"/>
            <w:vAlign w:val="center"/>
            <w:hideMark/>
          </w:tcPr>
          <w:p w14:paraId="6AB0B36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5DEC424A"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C8492AC" w14:textId="74A356A6"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Bram 2018</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BACKGROUNDThe diagnosis of pediatric septic arthritis (SA) can be challenging due to wide variability in the presentation of musculoskeletal infection. Synovial fluid Gram stain is routinely obtained and often used as an initial indicator of the presence or absence of pediatric SA. The purpose of this study was to examine the clinical utility of the Gram stain results from a joint aspiration in the diagnosis and management of pediatric SA.METHODSAll patients with suspected SA who underwent arthrocentesis and subsequent surgical irrigation and debridement at an urban tertiary care children's hospital between January 2007 and October 2016 were identified. Results of the synovial fluid Gram stain, as well as synovial cell count/differential and serum markers, were evaluated.RESULTSA total of 302 patients that underwent incision and drainage for suspected SA were identified. In total, 102 patients (34%) had positive synovial fluid cultures and 47 patients (16%) had a microorganism detected on Gram stain. Gram stain sensitivity and specificity for the detection of SA were 0.40 and 0.97, respectively. This yielded a number needed to misdiagnose of 4.5 (ie, every fifth patient was misdiagnosed by Gram stain). For gram-negative organisms, the sensitivity dropped further to 0.13, with only 2/16 gram-negative organisms identified on Gram stain. Stepwise regression showed that age, serum white blood cell, and absolute neutrophil count were significant independent predictors for having a true positive Gram stain result. Elevated synovial white blood cell count was a significant predictor of having an accurate (culture matching the Gram stain) result.CONCLUSIONSThe Gram stain result is a poor screening tool for the detection of SA and is particularly ineffective for the detection of gram-negative organisms. The clinical relevance of the Gram stain and cost-effectiveness of this test performed on every joint aspiration sent for culture requires additional evaluation. Patients with gram-negative SA may be at high risk for inadequate coverage with empiric antibiotics due to poor detection of gram-negative organisms on initial Gram stain.LEVEL OF EVIDENCELevel III-case-control study.","author":[{"dropping-particle":"","family":"Bram","given":"Joshua T","non-dropping-particle":"","parse-names":false,"suffix":""},{"dropping-particle":"","family":"Baldwin","given":"Keith D","non-dropping-particle":"","parse-names":false,"suffix":""},{"dropping-particle":"","family":"Blumberg","given":"Todd J","non-dropping-particle":"","parse-names":false,"suffix":""}],"container-title":"Journal of pediatric orthopedics","id":"ITEM-1","issue":"9 PG  - e536","issued":{"date-parts":[["2018"]]},"note":"Mrinalini Dey (2019-07-07 00:23:40)(Included): confirmed;","page":"e536","title":"Gram Stain is Not Clinically Relevant in Treatment of Pediatric Septic Arthritis","type":"article-journal","volume":"38"},"uris":["http://www.mendeley.com/documents/?uuid=a851a1e5-4c9b-407a-9d79-efc5bab46e20"]}],"mendeley":{"formattedCitation":"[29]","plainTextFormattedCitation":"[29]","previouslyFormattedCitation":"[29]"},"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9]</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4FB86F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507540DE"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4DDD878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02</w:t>
            </w:r>
          </w:p>
        </w:tc>
        <w:tc>
          <w:tcPr>
            <w:tcW w:w="851" w:type="dxa"/>
            <w:tcBorders>
              <w:top w:val="nil"/>
              <w:left w:val="nil"/>
              <w:bottom w:val="single" w:sz="8" w:space="0" w:color="auto"/>
              <w:right w:val="single" w:sz="8" w:space="0" w:color="auto"/>
            </w:tcBorders>
            <w:shd w:val="clear" w:color="auto" w:fill="auto"/>
            <w:vAlign w:val="center"/>
            <w:hideMark/>
          </w:tcPr>
          <w:p w14:paraId="46A4AB4B" w14:textId="31613C4E"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0 (4.5)</w:t>
            </w:r>
          </w:p>
        </w:tc>
        <w:tc>
          <w:tcPr>
            <w:tcW w:w="992" w:type="dxa"/>
            <w:tcBorders>
              <w:top w:val="nil"/>
              <w:left w:val="nil"/>
              <w:bottom w:val="single" w:sz="8" w:space="0" w:color="auto"/>
              <w:right w:val="single" w:sz="8" w:space="0" w:color="auto"/>
            </w:tcBorders>
            <w:shd w:val="clear" w:color="auto" w:fill="auto"/>
            <w:vAlign w:val="center"/>
            <w:hideMark/>
          </w:tcPr>
          <w:p w14:paraId="364C3C0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25A6D173" w14:textId="193391BF"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All patients with suspected SA who underwent </w:t>
            </w:r>
            <w:r w:rsidR="00B038CF" w:rsidRPr="00D476D2">
              <w:rPr>
                <w:rFonts w:eastAsia="Times New Roman" w:cstheme="minorHAnsi"/>
                <w:color w:val="000000"/>
                <w:sz w:val="14"/>
                <w:szCs w:val="14"/>
                <w:lang w:eastAsia="en-GB"/>
              </w:rPr>
              <w:t>arthrocentesis and</w:t>
            </w:r>
            <w:r w:rsidRPr="00D476D2">
              <w:rPr>
                <w:rFonts w:eastAsia="Times New Roman" w:cstheme="minorHAnsi"/>
                <w:color w:val="000000"/>
                <w:sz w:val="14"/>
                <w:szCs w:val="14"/>
                <w:lang w:eastAsia="en-GB"/>
              </w:rPr>
              <w:t xml:space="preserve"> subsequent surgical irrigation and debridement</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BBDEF83" w14:textId="6A6B0661"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ho underwent foreign body removal, or with contiguous osteomyelitis and/or pyomyositis</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109A3A0D" w14:textId="27F1CFE6"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4</w:t>
            </w:r>
          </w:p>
        </w:tc>
        <w:tc>
          <w:tcPr>
            <w:tcW w:w="992" w:type="dxa"/>
            <w:tcBorders>
              <w:top w:val="nil"/>
              <w:left w:val="nil"/>
              <w:bottom w:val="single" w:sz="8" w:space="0" w:color="auto"/>
              <w:right w:val="single" w:sz="8" w:space="0" w:color="auto"/>
            </w:tcBorders>
            <w:shd w:val="clear" w:color="auto" w:fill="auto"/>
            <w:vAlign w:val="center"/>
            <w:hideMark/>
          </w:tcPr>
          <w:p w14:paraId="07B1C6D0" w14:textId="6FB02EF2" w:rsidR="00D476D2" w:rsidRPr="00D476D2" w:rsidRDefault="00FA46DB" w:rsidP="000E47A1">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A24D4F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16% had positive Lyme </w:t>
            </w:r>
            <w:proofErr w:type="spellStart"/>
            <w:r w:rsidRPr="00D476D2">
              <w:rPr>
                <w:rFonts w:eastAsia="Times New Roman" w:cstheme="minorHAnsi"/>
                <w:color w:val="000000"/>
                <w:sz w:val="14"/>
                <w:szCs w:val="14"/>
                <w:lang w:eastAsia="en-GB"/>
              </w:rPr>
              <w:t>titers</w:t>
            </w:r>
            <w:proofErr w:type="spellEnd"/>
          </w:p>
        </w:tc>
        <w:tc>
          <w:tcPr>
            <w:tcW w:w="2126" w:type="dxa"/>
            <w:tcBorders>
              <w:top w:val="nil"/>
              <w:left w:val="nil"/>
              <w:bottom w:val="single" w:sz="8" w:space="0" w:color="auto"/>
              <w:right w:val="single" w:sz="8" w:space="0" w:color="auto"/>
            </w:tcBorders>
            <w:shd w:val="clear" w:color="auto" w:fill="auto"/>
            <w:vAlign w:val="center"/>
            <w:hideMark/>
          </w:tcPr>
          <w:p w14:paraId="020B7C9A"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Gram stain</w:t>
            </w:r>
          </w:p>
        </w:tc>
        <w:tc>
          <w:tcPr>
            <w:tcW w:w="1701" w:type="dxa"/>
            <w:tcBorders>
              <w:top w:val="nil"/>
              <w:left w:val="nil"/>
              <w:bottom w:val="single" w:sz="8" w:space="0" w:color="auto"/>
              <w:right w:val="single" w:sz="8" w:space="0" w:color="auto"/>
            </w:tcBorders>
            <w:shd w:val="clear" w:color="auto" w:fill="auto"/>
            <w:vAlign w:val="center"/>
            <w:hideMark/>
          </w:tcPr>
          <w:p w14:paraId="0DB7C42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6FE9E15C"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4BB7FDFA" w14:textId="7182C274"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arpenter 2020</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jemermed.2020.06.068","ISSN":"07364679 (ISSN)","abstract":"Background: Adult septic arthritis can be challenging to differentiate from other causes of acute joint pain. The diagnostic accuracy of synovial lactate and polymerase chain reaction (PCR) remains uncertain. Objective: Our aim was to quantify the diagnostic accuracy of synovial lactate, PCR, and clinical evaluation for adults with possible septic arthritis in the emergency department (ED). Methods: We report a prospective sampling of ED patients aged ≥ 18 years with knee symptoms concerning for septic arthritis. Clinicians and research assistants independently performed history and physical examination. Serum and synovial laboratory testing was ordered at the discretion of the clinician. We analyzed frozen synovial fluid specimens for L- and D-lactate and PCR. The criterion standard for septic arthritis was bacterial growth on synovial culture and treated by consultants with operative drainage, prolonged antibiotics, or both. Diagnostic accuracy measures included sensitivity, specificity, likelihood ratios, interval likelihood ratios, and receiver operating characteristic area under the curve. Results: Seventy-one patients were included with septic arthritis prevalence of 7%. No finding on history or physical examination accurately ruled in or ruled out septic arthritis. Synovial L- and D-lactate and PCR were inaccurate for the diagnosis of septic arthritis. Synovial white blood cell count and synovial Gram stain most accurately rule in and rule out septic arthritis. Conclusions: Septic arthritis prevalence in ED adults is lower than reported previously. History and physical examination, synovial lactate, and PCR are inadequate for the diagnosis of septic arthritis. Synovial white blood cell count and Gram stain are the most accurate tests available for septic arthritis. © 2020 Elsevier Inc.","author":[{"dropping-particle":"","family":"Carpenter","given":"C R","non-dropping-particle":"","parse-names":false,"suffix":""},{"dropping-particle":"","family":"Vandenberg","given":"J","non-dropping-particle":"","parse-names":false,"suffix":""},{"dropping-particle":"","family":"Solomon","given":"M","non-dropping-particle":"","parse-names":false,"suffix":""},{"dropping-particle":"","family":"McAndrew","given":"C","non-dropping-particle":"","parse-names":false,"suffix":""},{"dropping-particle":"","family":"Lane","given":"M A","non-dropping-particle":"","parse-names":false,"suffix":""},{"dropping-particle":"","family":"Burnham","given":"C.-A.","non-dropping-particle":"","parse-names":false,"suffix":""},{"dropping-particle":"","family":"Scott","given":"M","non-dropping-particle":"","parse-names":false,"suffix":""},{"dropping-particle":"","family":"Farnsworth","given":"C","non-dropping-particle":"","parse-names":false,"suffix":""}],"container-title":"Journal of Emergency Medicine","id":"ITEM-1","issued":{"date-parts":[["2020"]]},"language":"English","note":"Export Date: 11 September 2020\n\nCODEN: JEMMD\n\nCorrespondence Address: Carpenter, C.R.; Department of Emergency Medicine, Washington University in St. Louis School of Medicine, Emergency Care Research Core, Campus Box 8072, 660 S. Euclid Avenue, United States","publisher":"Elsevier USA","publisher-place":"Department of Emergency Medicine, Washington University in St. Louis School of Medicine, Emergency Care Research Core, St. Louis, MO, United States","title":"Diagnostic Accuracy of Synovial Lactate, Polymerase Chain Reaction, or Clinical Examination for Suspected Adult Septic Arthritis","type":"article-journal"},"uris":["http://www.mendeley.com/documents/?uuid=2b97f895-9d6f-45cb-b95e-b6ba62b72c53"]}],"mendeley":{"formattedCitation":"[46]","plainTextFormattedCitation":"[46]","previouslyFormattedCitation":"[46]"},"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6]</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6C974BA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033DBB0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2409545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1</w:t>
            </w:r>
          </w:p>
        </w:tc>
        <w:tc>
          <w:tcPr>
            <w:tcW w:w="851" w:type="dxa"/>
            <w:tcBorders>
              <w:top w:val="nil"/>
              <w:left w:val="nil"/>
              <w:bottom w:val="single" w:sz="8" w:space="0" w:color="auto"/>
              <w:right w:val="single" w:sz="8" w:space="0" w:color="auto"/>
            </w:tcBorders>
            <w:shd w:val="clear" w:color="auto" w:fill="auto"/>
            <w:vAlign w:val="center"/>
            <w:hideMark/>
          </w:tcPr>
          <w:p w14:paraId="14F4341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8 (mean)</w:t>
            </w:r>
          </w:p>
        </w:tc>
        <w:tc>
          <w:tcPr>
            <w:tcW w:w="992" w:type="dxa"/>
            <w:tcBorders>
              <w:top w:val="nil"/>
              <w:left w:val="nil"/>
              <w:bottom w:val="single" w:sz="8" w:space="0" w:color="auto"/>
              <w:right w:val="single" w:sz="8" w:space="0" w:color="auto"/>
            </w:tcBorders>
            <w:shd w:val="clear" w:color="auto" w:fill="auto"/>
            <w:vAlign w:val="center"/>
            <w:hideMark/>
          </w:tcPr>
          <w:p w14:paraId="777F249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63AB33E1" w14:textId="26E0A7B5"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cute monoarticular knee symptoms, possible septic arthritis, with at least 10ml SF aspirated</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39F23128" w14:textId="138E96E2"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Failure to obtain consent or use of antibiotics within 72hrs</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1B548D0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w:t>
            </w:r>
          </w:p>
        </w:tc>
        <w:tc>
          <w:tcPr>
            <w:tcW w:w="992" w:type="dxa"/>
            <w:tcBorders>
              <w:top w:val="nil"/>
              <w:left w:val="nil"/>
              <w:bottom w:val="single" w:sz="8" w:space="0" w:color="auto"/>
              <w:right w:val="single" w:sz="8" w:space="0" w:color="auto"/>
            </w:tcBorders>
            <w:shd w:val="clear" w:color="auto" w:fill="auto"/>
            <w:vAlign w:val="center"/>
            <w:hideMark/>
          </w:tcPr>
          <w:p w14:paraId="15B2C93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06DE190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3</w:t>
            </w:r>
          </w:p>
        </w:tc>
        <w:tc>
          <w:tcPr>
            <w:tcW w:w="2126" w:type="dxa"/>
            <w:tcBorders>
              <w:top w:val="nil"/>
              <w:left w:val="nil"/>
              <w:bottom w:val="single" w:sz="8" w:space="0" w:color="auto"/>
              <w:right w:val="single" w:sz="8" w:space="0" w:color="auto"/>
            </w:tcBorders>
            <w:shd w:val="clear" w:color="auto" w:fill="auto"/>
            <w:vAlign w:val="center"/>
            <w:hideMark/>
          </w:tcPr>
          <w:p w14:paraId="1171DC8F"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actate, SF PCR, SF WBC</w:t>
            </w:r>
          </w:p>
        </w:tc>
        <w:tc>
          <w:tcPr>
            <w:tcW w:w="1701" w:type="dxa"/>
            <w:tcBorders>
              <w:top w:val="nil"/>
              <w:left w:val="nil"/>
              <w:bottom w:val="single" w:sz="8" w:space="0" w:color="auto"/>
              <w:right w:val="single" w:sz="8" w:space="0" w:color="auto"/>
            </w:tcBorders>
            <w:shd w:val="clear" w:color="auto" w:fill="auto"/>
            <w:vAlign w:val="center"/>
            <w:hideMark/>
          </w:tcPr>
          <w:p w14:paraId="58271F55"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bacterial growth</w:t>
            </w:r>
          </w:p>
        </w:tc>
      </w:tr>
      <w:tr w:rsidR="00D476D2" w:rsidRPr="00D476D2" w14:paraId="01A1267E"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A776C52" w14:textId="53548010"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ohen 2019</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07/s10067-019-04740-w","ISSN":"07703198 (ISSN)","abstract":"Objectives: Bacteriological diagnosis of septic arthritis (SA) is complicated. Agar plates are the main culture method and yields 40–60% of positive bacterial detection. Addition of bottled culture broth (Bactec®) as a method for detecting synovial microorganisms is common. The advantages of this method and the combination of both have not been thoroughly investigated. This study evaluates an added value of the Bactec culture broth as a single method or as combined with the agar-plate culture. Methods: All culture aspirates of SA-suspected patients were analyzed. All cases with a positive result by either method were reviewed for background data and clinical diagnosis. Results: Out of 5000 synovial fluid samples, a clinical diagnosis of SA was suspected in 1024 cases. Samples processed by both culture methods were extracted during the same event. Bactec® vials were positive for significant bacterial detection in 113/148 cases (76.4%) while agar-plate cultures were positive in only 96/154 (62.3%) representing higher sensitivity of 0.5 vs. 0.42 and a positive predictive value (PPV) of 0.76 vs. 0.62. Bacterial detection by both methods combined was positive in 137/221 (62%) and did not achieve a significant increment. Conclusions: The Bactec® method has many advantages in bacteriological identification of synovial infection, including a broader identification spectrum, faster response time, and superior qualities of identification although being more expensive. This method has a better yield in detecting septic arthritis and might be considered a single method for synovial fluid culture in cases suspected for SA.Key Points• The Bactec method had improved detection rates.• Culturing by agar plates and Bactec revealed higher sensitivity and lower specificity.• The use of the blood culture bottles (Bactec system) alone will raise the detection rate of septic arthritis with lower false positive rates and at lower costs. © 2019, International League of Associations for Rheumatology (ILAR).","author":[{"dropping-particle":"","family":"Cohen","given":"D","non-dropping-particle":"","parse-names":false,"suffix":""},{"dropping-particle":"","family":"Natshe","given":"A","non-dropping-particle":"","parse-names":false,"suffix":""},{"dropping-particle":"","family":"Chetrit","given":"E","non-dropping-particle":"Ben","parse-names":false,"suffix":""},{"dropping-particle":"","family":"Lebel","given":"E","non-dropping-particle":"","parse-names":false,"suffix":""},{"dropping-particle":"","family":"Breuer","given":"G S","non-dropping-particle":"","parse-names":false,"suffix":""}],"container-title":"Clinical Rheumatology","id":"ITEM-1","issue":"1","issued":{"date-parts":[["2020"]]},"language":"English","note":"Export Date: 11 September 2020\n\nCODEN: CLRHD\n\nCorrespondence Address: Breuer, G.S.; Rheumatology Unit, Shaare Zedek Medical Center, 12 Samuel Bait St., PO Box 329, Israel; email: gbreuer@szmc.org.il","page":"275-279","publisher":"Springer","publisher-place":"Orthopedic Department, Shaare Zedek Medical Center, Jerusalem, Israel","title":"Synovial fluid culture: agar plates vs. blood culture bottles for microbiological identification","type":"article-journal","volume":"39"},"uris":["http://www.mendeley.com/documents/?uuid=5af35e2c-4f3a-40a1-8d27-9f966f18a4d3"]}],"mendeley":{"formattedCitation":"[36]","plainTextFormattedCitation":"[36]","previouslyFormattedCitation":"[36]"},"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6]</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2838730"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1AE630F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ISR</w:t>
            </w:r>
          </w:p>
        </w:tc>
        <w:tc>
          <w:tcPr>
            <w:tcW w:w="708" w:type="dxa"/>
            <w:tcBorders>
              <w:top w:val="nil"/>
              <w:left w:val="nil"/>
              <w:bottom w:val="single" w:sz="8" w:space="0" w:color="auto"/>
              <w:right w:val="single" w:sz="8" w:space="0" w:color="auto"/>
            </w:tcBorders>
            <w:shd w:val="clear" w:color="auto" w:fill="auto"/>
            <w:vAlign w:val="center"/>
            <w:hideMark/>
          </w:tcPr>
          <w:p w14:paraId="2ED2B6B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24</w:t>
            </w:r>
          </w:p>
        </w:tc>
        <w:tc>
          <w:tcPr>
            <w:tcW w:w="851" w:type="dxa"/>
            <w:tcBorders>
              <w:top w:val="nil"/>
              <w:left w:val="nil"/>
              <w:bottom w:val="single" w:sz="8" w:space="0" w:color="auto"/>
              <w:right w:val="single" w:sz="8" w:space="0" w:color="auto"/>
            </w:tcBorders>
            <w:shd w:val="clear" w:color="auto" w:fill="auto"/>
            <w:vAlign w:val="center"/>
            <w:hideMark/>
          </w:tcPr>
          <w:p w14:paraId="64B7AB2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3</w:t>
            </w:r>
          </w:p>
        </w:tc>
        <w:tc>
          <w:tcPr>
            <w:tcW w:w="992" w:type="dxa"/>
            <w:tcBorders>
              <w:top w:val="nil"/>
              <w:left w:val="nil"/>
              <w:bottom w:val="single" w:sz="8" w:space="0" w:color="auto"/>
              <w:right w:val="single" w:sz="8" w:space="0" w:color="auto"/>
            </w:tcBorders>
            <w:shd w:val="clear" w:color="auto" w:fill="auto"/>
            <w:vAlign w:val="center"/>
            <w:hideMark/>
          </w:tcPr>
          <w:p w14:paraId="752E8F0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1631C36E" w14:textId="1647DD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all synovial fluid specimens that were analysed in the microbiology laboratory between 2002 and 2016 of a single general medical </w:t>
            </w:r>
            <w:proofErr w:type="gramStart"/>
            <w:r w:rsidR="00B038CF" w:rsidRPr="00D476D2">
              <w:rPr>
                <w:rFonts w:eastAsia="Times New Roman" w:cstheme="minorHAnsi"/>
                <w:color w:val="000000"/>
                <w:sz w:val="14"/>
                <w:szCs w:val="14"/>
                <w:lang w:eastAsia="en-GB"/>
              </w:rPr>
              <w:t>centre</w:t>
            </w:r>
            <w:proofErr w:type="gramEnd"/>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E231C52" w14:textId="459D422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Nil </w:t>
            </w:r>
            <w:r w:rsidR="00B038CF">
              <w:rPr>
                <w:rFonts w:eastAsia="Times New Roman" w:cstheme="minorHAnsi"/>
                <w:color w:val="000000"/>
                <w:sz w:val="14"/>
                <w:szCs w:val="14"/>
                <w:lang w:eastAsia="en-GB"/>
              </w:rPr>
              <w:t>described</w:t>
            </w:r>
          </w:p>
        </w:tc>
        <w:tc>
          <w:tcPr>
            <w:tcW w:w="851" w:type="dxa"/>
            <w:tcBorders>
              <w:top w:val="nil"/>
              <w:left w:val="nil"/>
              <w:bottom w:val="single" w:sz="8" w:space="0" w:color="auto"/>
              <w:right w:val="single" w:sz="8" w:space="0" w:color="auto"/>
            </w:tcBorders>
            <w:shd w:val="clear" w:color="auto" w:fill="auto"/>
            <w:vAlign w:val="center"/>
            <w:hideMark/>
          </w:tcPr>
          <w:p w14:paraId="7402229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2.3</w:t>
            </w:r>
          </w:p>
        </w:tc>
        <w:tc>
          <w:tcPr>
            <w:tcW w:w="992" w:type="dxa"/>
            <w:tcBorders>
              <w:top w:val="nil"/>
              <w:left w:val="nil"/>
              <w:bottom w:val="single" w:sz="8" w:space="0" w:color="auto"/>
              <w:right w:val="single" w:sz="8" w:space="0" w:color="auto"/>
            </w:tcBorders>
            <w:shd w:val="clear" w:color="auto" w:fill="auto"/>
            <w:vAlign w:val="center"/>
            <w:hideMark/>
          </w:tcPr>
          <w:p w14:paraId="10F612E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B3F571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57FC27C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Bottled culture broth (</w:t>
            </w:r>
            <w:proofErr w:type="spellStart"/>
            <w:r w:rsidRPr="00D476D2">
              <w:rPr>
                <w:rFonts w:eastAsia="Times New Roman" w:cstheme="minorHAnsi"/>
                <w:color w:val="000000"/>
                <w:sz w:val="14"/>
                <w:szCs w:val="14"/>
                <w:lang w:eastAsia="en-GB"/>
              </w:rPr>
              <w:t>Bactec</w:t>
            </w:r>
            <w:proofErr w:type="spellEnd"/>
            <w:r w:rsidRPr="00D476D2">
              <w:rPr>
                <w:rFonts w:eastAsia="Times New Roman" w:cstheme="minorHAnsi"/>
                <w:color w:val="000000"/>
                <w:sz w:val="14"/>
                <w:szCs w:val="14"/>
                <w:lang w:eastAsia="en-GB"/>
              </w:rPr>
              <w:t>)</w:t>
            </w:r>
          </w:p>
        </w:tc>
        <w:tc>
          <w:tcPr>
            <w:tcW w:w="1701" w:type="dxa"/>
            <w:tcBorders>
              <w:top w:val="nil"/>
              <w:left w:val="nil"/>
              <w:bottom w:val="single" w:sz="8" w:space="0" w:color="auto"/>
              <w:right w:val="single" w:sz="8" w:space="0" w:color="auto"/>
            </w:tcBorders>
            <w:shd w:val="clear" w:color="auto" w:fill="auto"/>
            <w:vAlign w:val="center"/>
            <w:hideMark/>
          </w:tcPr>
          <w:p w14:paraId="7F8DE54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culture on agar or a combination of clinical findings highly supporting the diagnosis with a negative culture</w:t>
            </w:r>
          </w:p>
        </w:tc>
      </w:tr>
      <w:tr w:rsidR="00D476D2" w:rsidRPr="00D476D2" w14:paraId="5AC4C655" w14:textId="77777777" w:rsidTr="000E47A1">
        <w:trPr>
          <w:trHeight w:val="76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E4E59A9" w14:textId="380650C6"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Coiffier</w:t>
            </w:r>
            <w:proofErr w:type="spellEnd"/>
            <w:r w:rsidRPr="00D476D2">
              <w:rPr>
                <w:rFonts w:eastAsia="Times New Roman" w:cstheme="minorHAnsi"/>
                <w:color w:val="000000"/>
                <w:sz w:val="14"/>
                <w:szCs w:val="14"/>
                <w:lang w:eastAsia="en-GB"/>
              </w:rPr>
              <w:t xml:space="preserve"> 2013</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jbspin.2013.04.001","author":[{"dropping-particle":"","family":"Coiffier  Pollet, S., Albert, J.-D., Perdriger, A., Guggenbuhl, P., Chales, G.","given":"G","non-dropping-particle":"","parse-names":false,"suffix":""}],"container-title":"Joint Bone Spine","id":"ITEM-1","issue":"6 PG  -","issued":{"date-parts":[["2013"]]},"note":"Mrinalini Dey (2019-07-07 00:40:24)(Included): confirmed;","title":"Usefulness and limitations of rapid urine dipstick testing for joint-fluid analysis. Prospective single-center study of 98specimens","type":"article-journal","volume":"80"},"uris":["http://www.mendeley.com/documents/?uuid=904876d8-7ee7-4599-a425-cec45f61434e"]}],"mendeley":{"formattedCitation":"[60]","plainTextFormattedCitation":"[60]","previouslyFormattedCitation":"[60]"},"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60]</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ED2707A"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A31D39F"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3F1054D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8</w:t>
            </w:r>
          </w:p>
        </w:tc>
        <w:tc>
          <w:tcPr>
            <w:tcW w:w="851" w:type="dxa"/>
            <w:tcBorders>
              <w:top w:val="nil"/>
              <w:left w:val="nil"/>
              <w:bottom w:val="single" w:sz="8" w:space="0" w:color="auto"/>
              <w:right w:val="single" w:sz="8" w:space="0" w:color="auto"/>
            </w:tcBorders>
            <w:shd w:val="clear" w:color="auto" w:fill="auto"/>
            <w:vAlign w:val="center"/>
            <w:hideMark/>
          </w:tcPr>
          <w:p w14:paraId="7094AF4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315F0F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4BCA2565" w14:textId="3CFF9AA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evaluated for joint effusion at a rheumatology department at a single centre over 12 month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2509829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78E387B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1</w:t>
            </w:r>
          </w:p>
        </w:tc>
        <w:tc>
          <w:tcPr>
            <w:tcW w:w="992" w:type="dxa"/>
            <w:tcBorders>
              <w:top w:val="nil"/>
              <w:left w:val="nil"/>
              <w:bottom w:val="single" w:sz="8" w:space="0" w:color="auto"/>
              <w:right w:val="single" w:sz="8" w:space="0" w:color="auto"/>
            </w:tcBorders>
            <w:shd w:val="clear" w:color="auto" w:fill="auto"/>
            <w:vAlign w:val="center"/>
            <w:hideMark/>
          </w:tcPr>
          <w:p w14:paraId="4BDB2FE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0.6</w:t>
            </w:r>
          </w:p>
        </w:tc>
        <w:tc>
          <w:tcPr>
            <w:tcW w:w="992" w:type="dxa"/>
            <w:tcBorders>
              <w:top w:val="nil"/>
              <w:left w:val="nil"/>
              <w:bottom w:val="single" w:sz="8" w:space="0" w:color="auto"/>
              <w:right w:val="single" w:sz="8" w:space="0" w:color="auto"/>
            </w:tcBorders>
            <w:shd w:val="clear" w:color="auto" w:fill="auto"/>
            <w:vAlign w:val="center"/>
            <w:hideMark/>
          </w:tcPr>
          <w:p w14:paraId="32CAA86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2.3</w:t>
            </w:r>
          </w:p>
        </w:tc>
        <w:tc>
          <w:tcPr>
            <w:tcW w:w="2126" w:type="dxa"/>
            <w:tcBorders>
              <w:top w:val="nil"/>
              <w:left w:val="nil"/>
              <w:bottom w:val="single" w:sz="8" w:space="0" w:color="auto"/>
              <w:right w:val="single" w:sz="8" w:space="0" w:color="auto"/>
            </w:tcBorders>
            <w:shd w:val="clear" w:color="auto" w:fill="auto"/>
            <w:vAlign w:val="center"/>
            <w:hideMark/>
          </w:tcPr>
          <w:p w14:paraId="23AA9929"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Leukocyte esterase</w:t>
            </w:r>
          </w:p>
        </w:tc>
        <w:tc>
          <w:tcPr>
            <w:tcW w:w="1701" w:type="dxa"/>
            <w:tcBorders>
              <w:top w:val="nil"/>
              <w:left w:val="nil"/>
              <w:bottom w:val="single" w:sz="8" w:space="0" w:color="auto"/>
              <w:right w:val="single" w:sz="8" w:space="0" w:color="auto"/>
            </w:tcBorders>
            <w:shd w:val="clear" w:color="auto" w:fill="auto"/>
            <w:vAlign w:val="center"/>
            <w:hideMark/>
          </w:tcPr>
          <w:p w14:paraId="62C2806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Leukocyte count per mm</w:t>
            </w:r>
            <w:r w:rsidRPr="00D476D2">
              <w:rPr>
                <w:rFonts w:eastAsia="Times New Roman" w:cstheme="minorHAnsi"/>
                <w:color w:val="000000"/>
                <w:sz w:val="14"/>
                <w:szCs w:val="14"/>
                <w:vertAlign w:val="superscript"/>
                <w:lang w:eastAsia="en-GB"/>
              </w:rPr>
              <w:t>3</w:t>
            </w:r>
            <w:r w:rsidRPr="00D476D2">
              <w:rPr>
                <w:rFonts w:eastAsia="Times New Roman" w:cstheme="minorHAnsi"/>
                <w:color w:val="000000"/>
                <w:sz w:val="14"/>
                <w:szCs w:val="14"/>
                <w:lang w:eastAsia="en-GB"/>
              </w:rPr>
              <w:t>, with microbiological cultures for 72 hours; polarized light microscopy</w:t>
            </w:r>
          </w:p>
        </w:tc>
      </w:tr>
      <w:tr w:rsidR="00D476D2" w:rsidRPr="00D476D2" w14:paraId="5AE8B565"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49F99FB1" w14:textId="3C85ABC7"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Coiffier</w:t>
            </w:r>
            <w:proofErr w:type="spellEnd"/>
            <w:r w:rsidRPr="00D476D2">
              <w:rPr>
                <w:rFonts w:eastAsia="Times New Roman" w:cstheme="minorHAnsi"/>
                <w:color w:val="000000"/>
                <w:sz w:val="14"/>
                <w:szCs w:val="14"/>
                <w:lang w:eastAsia="en-GB"/>
              </w:rPr>
              <w:t xml:space="preserve"> 2019</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07/s10067-019-04492-7","ISSN":"07703198 (ISSN)","abstract":"Objective: To evaluate the diagnostic performance of bacterial identification by broad-range polymerase chain reaction (PCR) of ribosomal DNA (rDNA) 16 s (16S rDNA PCR) for the diagnosis of septic arthritis on native joints. Methods: Patients with acute mono or oligoarthritis who underwent synovial fluid puncture and prospective follow-up allowing definitive diagnosis (septic arthritis, crystal related disease, chronic inflammatory arthritis, undifferentiated arthritis) were recruited in this single-center study. Systematic analysis of synovial fluid included leukocytes count, search for urate and pyrophosphate crystals with polarized light microscopy, direct bacteriological examination (gram staining), bacteriological culture, and 16S rDNA PCR. Results: Ninety-five patients were included, 34 of which (35.8%) had septic arthritis. Nineteen (20.0%) patients had received probabilistic antibiotic therapy prior to joint puncture. Gram + cocci infection accounted for 79.4% of septic arthritis, of which nearly half (47.1%) was caused by Staphylococcus aureus. Eight (23.5%) septic arthritis patients had a 16S rDNA PCR positive in the synovial fluid with an AUC of 0.618 (95% CI, 0.493–0.742), a sensitivity of 0.24 (95% CI, 0.12–0.40), and a specificity of 1.00 (95% CI 0.94–1.00). The diagnostic performance of 16S rDNA PCR was lower than that of direct examination (AUC at 0.691, CI 95%, 0.570–0.812), blood cultures (AUC at 0.727, CI 95%, 0.610–0.844), and culture (0.925, CI 95%, 0.856–0.994) for the diagnosis of septic arthritis. There was no difference in the positivity of 16S rDNA PCR according to previous exposure to antibiotics. Conclusions: 16 s rDNA PCR in the synovial fluid does not improve the diagnostic performance of septic arthritis on native adult joints, particularly for Gram-positive cocci infections. © 2019, International League of Associations for Rheumatology (ILAR).","author":[{"dropping-particle":"","family":"Coiffier","given":"G","non-dropping-particle":"","parse-names":false,"suffix":""},{"dropping-particle":"","family":"David","given":"C","non-dropping-particle":"","parse-names":false,"suffix":""},{"dropping-particle":"","family":"Gauthier","given":"P","non-dropping-particle":"","parse-names":false,"suffix":""},{"dropping-particle":"","family":"Bars","given":"H","non-dropping-particle":"Le","parse-names":false,"suffix":""},{"dropping-particle":"","family":"Guggenbuhl","given":"P","non-dropping-particle":"","parse-names":false,"suffix":""},{"dropping-particle":"","family":"Jolivet-Gougeon","given":"A","non-dropping-particle":"","parse-names":false,"suffix":""},{"dropping-particle":"","family":"Albert","given":"J D","non-dropping-particle":"","parse-names":false,"suffix":""}],"container-title":"Clinical Rheumatology","id":"ITEM-1","issued":{"date-parts":[["2019"]]},"language":"English","note":"Cited By :1\n\nExport Date: 11 September 2020\n\nCODEN: CLRHD\n\nCorrespondence Address: Albert, J.D.; Service de Rhumatologie, CHU Hôpital Sud, 16 boulevard de Bulgarie, France; email: jean-david.albert@chu-rennes.fr","publisher":"Springer London","publisher-place":"Service de Rhumatologie, CHU Hôpital Sud, 16 boulevard de Bulgarie, Rennes, 35203, France","title":"Broad-range 16 s rDNA PCR in synovial fluid does not improve the diagnostic performance of septic arthritis in native joints in adults: cross-sectional single-center study in 95 patients","type":"article-journal"},"uris":["http://www.mendeley.com/documents/?uuid=188f343d-04f3-4642-9c21-0b5716a6f9cb"]}],"mendeley":{"formattedCitation":"[37]","plainTextFormattedCitation":"[37]","previouslyFormattedCitation":"[37]"},"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7]</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87029F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520681FB"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6E9E8DC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5</w:t>
            </w:r>
          </w:p>
        </w:tc>
        <w:tc>
          <w:tcPr>
            <w:tcW w:w="851" w:type="dxa"/>
            <w:tcBorders>
              <w:top w:val="nil"/>
              <w:left w:val="nil"/>
              <w:bottom w:val="single" w:sz="8" w:space="0" w:color="auto"/>
              <w:right w:val="single" w:sz="8" w:space="0" w:color="auto"/>
            </w:tcBorders>
            <w:shd w:val="clear" w:color="auto" w:fill="auto"/>
            <w:vAlign w:val="center"/>
            <w:hideMark/>
          </w:tcPr>
          <w:p w14:paraId="53B109A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Mean 57.7</w:t>
            </w:r>
          </w:p>
        </w:tc>
        <w:tc>
          <w:tcPr>
            <w:tcW w:w="992" w:type="dxa"/>
            <w:tcBorders>
              <w:top w:val="nil"/>
              <w:left w:val="nil"/>
              <w:bottom w:val="single" w:sz="8" w:space="0" w:color="auto"/>
              <w:right w:val="single" w:sz="8" w:space="0" w:color="auto"/>
            </w:tcBorders>
            <w:shd w:val="clear" w:color="auto" w:fill="auto"/>
            <w:vAlign w:val="center"/>
            <w:hideMark/>
          </w:tcPr>
          <w:p w14:paraId="49CCB5F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ross-sectional</w:t>
            </w:r>
          </w:p>
        </w:tc>
        <w:tc>
          <w:tcPr>
            <w:tcW w:w="2268" w:type="dxa"/>
            <w:tcBorders>
              <w:top w:val="nil"/>
              <w:left w:val="nil"/>
              <w:bottom w:val="single" w:sz="8" w:space="0" w:color="auto"/>
              <w:right w:val="single" w:sz="8" w:space="0" w:color="auto"/>
            </w:tcBorders>
            <w:shd w:val="clear" w:color="auto" w:fill="auto"/>
            <w:vAlign w:val="center"/>
            <w:hideMark/>
          </w:tcPr>
          <w:p w14:paraId="4D6DC48F" w14:textId="34DBB86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Adults (≥ 18 years old) referred for acute </w:t>
            </w:r>
            <w:proofErr w:type="spellStart"/>
            <w:r w:rsidRPr="00D476D2">
              <w:rPr>
                <w:rFonts w:eastAsia="Times New Roman" w:cstheme="minorHAnsi"/>
                <w:color w:val="000000"/>
                <w:sz w:val="14"/>
                <w:szCs w:val="14"/>
                <w:lang w:eastAsia="en-GB"/>
              </w:rPr>
              <w:t>monoarthritis</w:t>
            </w:r>
            <w:proofErr w:type="spellEnd"/>
            <w:r w:rsidRPr="00D476D2">
              <w:rPr>
                <w:rFonts w:eastAsia="Times New Roman" w:cstheme="minorHAnsi"/>
                <w:color w:val="000000"/>
                <w:sz w:val="14"/>
                <w:szCs w:val="14"/>
                <w:lang w:eastAsia="en-GB"/>
              </w:rPr>
              <w:t xml:space="preserve"> or </w:t>
            </w:r>
            <w:proofErr w:type="spellStart"/>
            <w:r w:rsidRPr="00D476D2">
              <w:rPr>
                <w:rFonts w:eastAsia="Times New Roman" w:cstheme="minorHAnsi"/>
                <w:color w:val="000000"/>
                <w:sz w:val="14"/>
                <w:szCs w:val="14"/>
                <w:lang w:eastAsia="en-GB"/>
              </w:rPr>
              <w:t>oligoarthritis</w:t>
            </w:r>
            <w:proofErr w:type="spellEnd"/>
            <w:r w:rsidRPr="00D476D2">
              <w:rPr>
                <w:rFonts w:eastAsia="Times New Roman" w:cstheme="minorHAnsi"/>
                <w:color w:val="000000"/>
                <w:sz w:val="14"/>
                <w:szCs w:val="14"/>
                <w:lang w:eastAsia="en-GB"/>
              </w:rPr>
              <w:t xml:space="preserve"> (progression &lt; 6 weeks) on native joint and who received a diagnostic joint fluid punctur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71A772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1D598E1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5.9</w:t>
            </w:r>
          </w:p>
        </w:tc>
        <w:tc>
          <w:tcPr>
            <w:tcW w:w="992" w:type="dxa"/>
            <w:tcBorders>
              <w:top w:val="nil"/>
              <w:left w:val="nil"/>
              <w:bottom w:val="single" w:sz="8" w:space="0" w:color="auto"/>
              <w:right w:val="single" w:sz="8" w:space="0" w:color="auto"/>
            </w:tcBorders>
            <w:shd w:val="clear" w:color="auto" w:fill="auto"/>
            <w:vAlign w:val="center"/>
            <w:hideMark/>
          </w:tcPr>
          <w:p w14:paraId="0FAC3B4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D6A09F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480D7BB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16s rDNA PCR</w:t>
            </w:r>
          </w:p>
        </w:tc>
        <w:tc>
          <w:tcPr>
            <w:tcW w:w="1701" w:type="dxa"/>
            <w:tcBorders>
              <w:top w:val="nil"/>
              <w:left w:val="nil"/>
              <w:bottom w:val="single" w:sz="8" w:space="0" w:color="auto"/>
              <w:right w:val="single" w:sz="8" w:space="0" w:color="auto"/>
            </w:tcBorders>
            <w:shd w:val="clear" w:color="auto" w:fill="auto"/>
            <w:vAlign w:val="center"/>
            <w:hideMark/>
          </w:tcPr>
          <w:p w14:paraId="4850B2D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ewman’s criteria, SF direct examination and culture, blood culture</w:t>
            </w:r>
          </w:p>
        </w:tc>
      </w:tr>
      <w:tr w:rsidR="00D476D2" w:rsidRPr="00D476D2" w14:paraId="633F6C73"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C83C9BF" w14:textId="0CFAC3B9"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olvin 2015</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PURPOSEAnalysis of joint fluid remains a key factor in the diagnosis of periprosthetic infection. Recent reports have shown that neutrophils in infected joint fluid release esterase, an enzyme that is a reliable marker for infection. Testing for leukocyte esterase is routinely done in the analysis of urine for the presence of urinary tract infection, by a simple \"dipstick\" method. We report our experience with this technique in the evaluation of patients suspected of having septic arthritis or periprosthetic joint infection (PJI) by comparing results of leukocyte esterase positivity with confirmed joint infection as defined by the American Academy of Orthopaedic Surgeons (AAOS).MATERIALS AND METHODSWe retrospectively reviewed leukocyte esterase test results performed on synovial fluid aspirated from 57 patients with prosthetic (52) and native (5) joints. Patients either presented with unexplained painful arthroplasties, routine testing of PROSTALAC (PROSthesis with Antibiotic-Loaded Acrylic Cement) orthopedic implants, or clinical suspicion of periprosthetic infection or septic arthritis. Synovial fluid was percutaneously aspirated using a standard technique. The patient age range was 31-91 years with a mean age of 69.1 years, consisting of 30 women (52.6 %) and 27 men (47.4 %). The \"gold standard\" for the presence or absence of infection at our institution and in the study group was based on the most recent recommendations of the AAOS. Positive culture remained the \"gold standard\" for native joint infection.RESULTSOf the total 57 joints aspirated and included in the study, 20 (35.1 %) were read as positive (2+) on the leukocyte test strip and 37 (64.9 %) were read as negative (negative, trace, or 1+). PJI was diagnosed in 19 patients and native joint septic arthritis was identified in one patient. Sensitivities were excellent at 100 % with no false negatives in the entire cohort. There was one false positive in the periprosthetic group yielding a specificity, positive predictive value and negative predictive value of 97, 95, and 100 %, respectively. The results for the native joints showed markedly less specificity and positive predictive value at 50 and 33 %; however, its negative predictive value remained at 100 %.CONCLUSIONSOur test results confirm that the leukocyte esterase test can accurately detect PJI and that it can be used as a part of the traditional PJI workup. In the assessment of native joints, its high negative predictive value suggests …","author":[{"dropping-particle":"","family":"Colvin","given":"Otis C","non-dropping-particle":"","parse-names":false,"suffix":""},{"dropping-particle":"","family":"Kransdorf","given":"Mark J","non-dropping-particle":"","parse-names":false,"suffix":""},{"dropping-particle":"","family":"Roberts","given":"Catherine C","non-dropping-particle":"","parse-names":false,"suffix":""},{"dropping-particle":"","family":"Chivers","given":"F Spencer","non-dropping-particle":"","parse-names":false,"suffix":""},{"dropping-particle":"","family":"Lorans","given":"Roxanne","non-dropping-particle":"","parse-names":false,"suffix":""},{"dropping-particle":"","family":"Beauchamp","given":"Christopher P","non-dropping-particle":"","parse-names":false,"suffix":""},{"dropping-particle":"","family":"Schwartz","given":"Adam J","non-dropping-particle":"","parse-names":false,"suffix":""}],"container-title":"Skeletal radiology","id":"ITEM-1","issue":"5 PG  - 673-677","issued":{"date-parts":[["2015"]]},"note":"Mrinalini Dey (2019-07-07 00:49:29)(Included): confirmed;","page":"673-677","title":"Leukocyte esterase analysis in the diagnosis of joint infection: can we make a diagnosis using a simple urine dipstick?","type":"article-journal","volume":"44"},"uris":["http://www.mendeley.com/documents/?uuid=bfdd3e7d-08ca-4b6e-89e6-8efdf47ee8b3"]}],"mendeley":{"formattedCitation":"[24]","plainTextFormattedCitation":"[24]","previouslyFormattedCitation":"[24]"},"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4]</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6DF66FF"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537F30D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668CE3E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w:t>
            </w:r>
          </w:p>
        </w:tc>
        <w:tc>
          <w:tcPr>
            <w:tcW w:w="851" w:type="dxa"/>
            <w:tcBorders>
              <w:top w:val="nil"/>
              <w:left w:val="nil"/>
              <w:bottom w:val="single" w:sz="8" w:space="0" w:color="auto"/>
              <w:right w:val="single" w:sz="8" w:space="0" w:color="auto"/>
            </w:tcBorders>
            <w:shd w:val="clear" w:color="auto" w:fill="auto"/>
            <w:vAlign w:val="center"/>
            <w:hideMark/>
          </w:tcPr>
          <w:p w14:paraId="460EE5A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48D63B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7F36CC06" w14:textId="6C3E1DCF"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Clinical suspicion of septic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743E0800" w14:textId="01082A01"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333333"/>
                <w:sz w:val="14"/>
                <w:szCs w:val="14"/>
                <w:lang w:eastAsia="en-GB"/>
              </w:rPr>
              <w:t xml:space="preserve">Patients with insufficient fluid </w:t>
            </w:r>
            <w:r w:rsidR="00B038CF">
              <w:rPr>
                <w:rFonts w:eastAsia="Times New Roman" w:cstheme="minorHAnsi"/>
                <w:color w:val="333333"/>
                <w:sz w:val="14"/>
                <w:szCs w:val="14"/>
                <w:lang w:eastAsia="en-GB"/>
              </w:rPr>
              <w:t xml:space="preserve">or </w:t>
            </w:r>
            <w:r w:rsidRPr="00D476D2">
              <w:rPr>
                <w:rFonts w:eastAsia="Times New Roman" w:cstheme="minorHAnsi"/>
                <w:color w:val="333333"/>
                <w:sz w:val="14"/>
                <w:szCs w:val="14"/>
                <w:lang w:eastAsia="en-GB"/>
              </w:rPr>
              <w:t>blood-stained SF</w:t>
            </w:r>
            <w:r w:rsidR="00B038CF">
              <w:rPr>
                <w:rFonts w:eastAsia="Times New Roman" w:cstheme="minorHAnsi"/>
                <w:color w:val="333333"/>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0AC5D1B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0</w:t>
            </w:r>
          </w:p>
        </w:tc>
        <w:tc>
          <w:tcPr>
            <w:tcW w:w="992" w:type="dxa"/>
            <w:tcBorders>
              <w:top w:val="nil"/>
              <w:left w:val="nil"/>
              <w:bottom w:val="single" w:sz="8" w:space="0" w:color="auto"/>
              <w:right w:val="single" w:sz="8" w:space="0" w:color="auto"/>
            </w:tcBorders>
            <w:shd w:val="clear" w:color="auto" w:fill="auto"/>
            <w:vAlign w:val="center"/>
            <w:hideMark/>
          </w:tcPr>
          <w:p w14:paraId="620B8B6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6FF10A5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0</w:t>
            </w:r>
          </w:p>
        </w:tc>
        <w:tc>
          <w:tcPr>
            <w:tcW w:w="2126" w:type="dxa"/>
            <w:tcBorders>
              <w:top w:val="nil"/>
              <w:left w:val="nil"/>
              <w:bottom w:val="single" w:sz="8" w:space="0" w:color="auto"/>
              <w:right w:val="single" w:sz="8" w:space="0" w:color="auto"/>
            </w:tcBorders>
            <w:shd w:val="clear" w:color="auto" w:fill="auto"/>
            <w:vAlign w:val="center"/>
            <w:hideMark/>
          </w:tcPr>
          <w:p w14:paraId="0D27D1AE"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Leukocyte esterase</w:t>
            </w:r>
          </w:p>
        </w:tc>
        <w:tc>
          <w:tcPr>
            <w:tcW w:w="1701" w:type="dxa"/>
            <w:tcBorders>
              <w:top w:val="nil"/>
              <w:left w:val="nil"/>
              <w:bottom w:val="single" w:sz="8" w:space="0" w:color="auto"/>
              <w:right w:val="single" w:sz="8" w:space="0" w:color="auto"/>
            </w:tcBorders>
            <w:shd w:val="clear" w:color="auto" w:fill="auto"/>
            <w:vAlign w:val="center"/>
            <w:hideMark/>
          </w:tcPr>
          <w:p w14:paraId="4BA3BAB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ynovial fluid culture</w:t>
            </w:r>
          </w:p>
        </w:tc>
      </w:tr>
      <w:tr w:rsidR="00D476D2" w:rsidRPr="00D476D2" w14:paraId="34E30FBC" w14:textId="77777777" w:rsidTr="000E47A1">
        <w:trPr>
          <w:trHeight w:val="220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33073C9" w14:textId="19F70BC4"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Couderc</w:t>
            </w:r>
            <w:proofErr w:type="spellEnd"/>
            <w:r w:rsidRPr="00D476D2">
              <w:rPr>
                <w:rFonts w:eastAsia="Times New Roman" w:cstheme="minorHAnsi"/>
                <w:color w:val="000000"/>
                <w:sz w:val="14"/>
                <w:szCs w:val="14"/>
                <w:lang w:eastAsia="en-GB"/>
              </w:rPr>
              <w:t xml:space="preserve"> 2015</w:t>
            </w:r>
            <w:r w:rsidR="000E47A1">
              <w:rPr>
                <w:rFonts w:eastAsia="Times New Roman" w:cstheme="minorHAnsi"/>
                <w:color w:val="000000"/>
                <w:sz w:val="14"/>
                <w:szCs w:val="14"/>
                <w:lang w:eastAsia="en-GB"/>
              </w:rPr>
              <w:t xml:space="preserve"> </w:t>
            </w:r>
            <w:r w:rsidR="000E47A1">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OBJECTIVETo determine the sensitivity and specificity of clinical and laboratory signs for the diagnosis of septic arthritis (SA). Patients and methods This prospective study included all adult patients with suspected SA seen in the emergency department or rheumatology department at the University Hospital, Clermont-Ferrand, France, over a period of 18 months.RESULTSIn total, 105 patients with suspected SA were included, 38 (36%) presenting with SA (29 [28%] with bacteriologically documented SA). In the univariate analysis, chills (p=0.015), gradual onset (p=0.04), local redness (p=0.01), as well as an entry site for infection (p=0.01) were most often identified in SA. A history of crystal-induced arthritis (p=0.004) was more frequent in non-SA cases. An erythrocyte sedimentation rate (ESR)&gt;50 mm (p=0.005), a C-reactive protein (CRP) level &gt;100 mg/L (p=0.019), and radiological signs suggestive of SA (p=0.001) were more frequent in the SA cases. Synovial fluid appearance: purulent (p50,000/μL (p &lt; 0.001), differentiated between SA and non-SA. In multivariate analysis, only chills (odds ration [OR]=4.7, 95% confidence interval [CI] 1.3-17.1), a history of crystal-induced arthritis (OR=0.09, 95% CI 0.01-0.9), purulent appearance of the joint fluid (OR=8.4, 95% CI 2.4-28.5), synovial WBC count &gt;50,000/mm3 (OR=6.8, 95% CI 1.3-36), and radiological findings (OR=7.1, 95% CI 13-37.9) remained significant.CONCLUSIONNo clinical sign or laboratory test (excluding bacteriological test), taken alone, is conclusive for the differentiation between SA and non-SA, but the association of several signs, notably chills, history of crystal-induced arthritis, radiological findings, and the appearance and cellularity of joint fluid may be suggestive.","author":[{"dropping-particle":"","family":"Couderc","given":"Marion","non-dropping-particle":"","parse-names":false,"suffix":""},{"dropping-particle":"","family":"Pereira","given":"Bruno","non-dropping-particle":"","parse-names":false,"suffix":""},{"dropping-particle":"","family":"Mathieu","given":"Sylvain","non-dropping-particle":"","parse-names":false,"suffix":""},{"dropping-particle":"","family":"Schmidt","given":"Jeannot","non-dropping-particle":"","parse-names":false,"suffix":""},{"dropping-particle":"","family":"Lesens","given":"Olivier","non-dropping-particle":"","parse-names":false,"suffix":""},{"dropping-particle":"","family":"Bonnet","given":"Richard","non-dropping-particle":"","parse-names":false,"suffix":""},{"dropping-particle":"","family":"Soubrier","given":"Martin","non-dropping-particle":"","parse-names":false,"suffix":""},{"dropping-particle":"","family":"Dubost","given":"Jean-Jacques","non-dropping-particle":"","parse-names":false,"suffix":""}],"container-title":"CJEM","id":"ITEM-1","issue":"4 PG  - 403-410","issued":{"date-parts":[["2015"]]},"note":"Mrinalini Dey (2019-07-07 01:01:19)(Included): confirmed;","page":"403-410","title":"Predictive value of the usual clinical signs and laboratory tests in the diagnosis of septic arthritis","type":"article-journal","volume":"17"},"uris":["http://www.mendeley.com/documents/?uuid=2d5ae2c4-09be-4923-a493-1a5eade11726"]}],"mendeley":{"formattedCitation":"[25]","plainTextFormattedCitation":"[25]","previouslyFormattedCitation":"[25]"},"properties":{"noteIndex":0},"schema":"https://github.com/citation-style-language/schema/raw/master/csl-citation.json"}</w:instrText>
            </w:r>
            <w:r w:rsidR="000E47A1">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5]</w:t>
            </w:r>
            <w:r w:rsidR="000E47A1">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4D6B119"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7B54E61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5CDD22F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5</w:t>
            </w:r>
          </w:p>
        </w:tc>
        <w:tc>
          <w:tcPr>
            <w:tcW w:w="851" w:type="dxa"/>
            <w:tcBorders>
              <w:top w:val="nil"/>
              <w:left w:val="nil"/>
              <w:bottom w:val="single" w:sz="8" w:space="0" w:color="auto"/>
              <w:right w:val="single" w:sz="8" w:space="0" w:color="auto"/>
            </w:tcBorders>
            <w:shd w:val="clear" w:color="auto" w:fill="auto"/>
            <w:vAlign w:val="center"/>
            <w:hideMark/>
          </w:tcPr>
          <w:p w14:paraId="2A92B99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9E7BE1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2A751E9A" w14:textId="314023B5"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ith suspected septic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A23B908" w14:textId="04A6AB34"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thetic joint; trauma; &lt;18yrs</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777E65D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6.2</w:t>
            </w:r>
          </w:p>
        </w:tc>
        <w:tc>
          <w:tcPr>
            <w:tcW w:w="992" w:type="dxa"/>
            <w:tcBorders>
              <w:top w:val="nil"/>
              <w:left w:val="nil"/>
              <w:bottom w:val="single" w:sz="8" w:space="0" w:color="auto"/>
              <w:right w:val="single" w:sz="8" w:space="0" w:color="auto"/>
            </w:tcBorders>
            <w:shd w:val="clear" w:color="auto" w:fill="auto"/>
            <w:vAlign w:val="center"/>
            <w:hideMark/>
          </w:tcPr>
          <w:p w14:paraId="47168FB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7948E2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3.8</w:t>
            </w:r>
          </w:p>
        </w:tc>
        <w:tc>
          <w:tcPr>
            <w:tcW w:w="2126" w:type="dxa"/>
            <w:tcBorders>
              <w:top w:val="nil"/>
              <w:left w:val="nil"/>
              <w:bottom w:val="single" w:sz="8" w:space="0" w:color="auto"/>
              <w:right w:val="single" w:sz="8" w:space="0" w:color="auto"/>
            </w:tcBorders>
            <w:shd w:val="clear" w:color="auto" w:fill="auto"/>
            <w:vAlign w:val="center"/>
            <w:hideMark/>
          </w:tcPr>
          <w:p w14:paraId="291DBE1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WBC &gt;10000/mm</w:t>
            </w:r>
            <w:proofErr w:type="gramStart"/>
            <w:r w:rsidRPr="00D476D2">
              <w:rPr>
                <w:rFonts w:eastAsia="Times New Roman" w:cstheme="minorHAnsi"/>
                <w:color w:val="000000"/>
                <w:sz w:val="14"/>
                <w:szCs w:val="14"/>
                <w:vertAlign w:val="superscript"/>
                <w:lang w:eastAsia="en-GB"/>
              </w:rPr>
              <w:t xml:space="preserve">3 </w:t>
            </w:r>
            <w:r w:rsidRPr="00D476D2">
              <w:rPr>
                <w:rFonts w:eastAsia="Times New Roman" w:cstheme="minorHAnsi"/>
                <w:color w:val="000000"/>
                <w:sz w:val="14"/>
                <w:szCs w:val="14"/>
                <w:lang w:eastAsia="en-GB"/>
              </w:rPr>
              <w:t>;</w:t>
            </w:r>
            <w:proofErr w:type="gramEnd"/>
            <w:r w:rsidRPr="00D476D2">
              <w:rPr>
                <w:rFonts w:eastAsia="Times New Roman" w:cstheme="minorHAnsi"/>
                <w:color w:val="000000"/>
                <w:sz w:val="14"/>
                <w:szCs w:val="14"/>
                <w:lang w:eastAsia="en-GB"/>
              </w:rPr>
              <w:t xml:space="preserve"> ESR&gt; 15 mm; ESR&gt; 50 mm; ESR&gt; 100 mm; CRP&gt;15 mg/L; CRP&gt;100 mg/L; Uric acid&gt; 420 mg/L; SF WBC &gt;10000/</w:t>
            </w:r>
            <w:proofErr w:type="spellStart"/>
            <w:r w:rsidRPr="00D476D2">
              <w:rPr>
                <w:rFonts w:eastAsia="Times New Roman" w:cstheme="minorHAnsi"/>
                <w:color w:val="000000"/>
                <w:sz w:val="14"/>
                <w:szCs w:val="14"/>
                <w:lang w:eastAsia="en-GB"/>
              </w:rPr>
              <w:t>μL</w:t>
            </w:r>
            <w:proofErr w:type="spellEnd"/>
            <w:r w:rsidRPr="00D476D2">
              <w:rPr>
                <w:rFonts w:eastAsia="Times New Roman" w:cstheme="minorHAnsi"/>
                <w:color w:val="000000"/>
                <w:sz w:val="14"/>
                <w:szCs w:val="14"/>
                <w:lang w:eastAsia="en-GB"/>
              </w:rPr>
              <w:t>; SF WBC &gt;10000/</w:t>
            </w:r>
            <w:proofErr w:type="spellStart"/>
            <w:r w:rsidRPr="00D476D2">
              <w:rPr>
                <w:rFonts w:eastAsia="Times New Roman" w:cstheme="minorHAnsi"/>
                <w:color w:val="000000"/>
                <w:sz w:val="14"/>
                <w:szCs w:val="14"/>
                <w:lang w:eastAsia="en-GB"/>
              </w:rPr>
              <w:t>μL</w:t>
            </w:r>
            <w:proofErr w:type="spellEnd"/>
            <w:r w:rsidRPr="00D476D2">
              <w:rPr>
                <w:rFonts w:eastAsia="Times New Roman" w:cstheme="minorHAnsi"/>
                <w:color w:val="000000"/>
                <w:sz w:val="14"/>
                <w:szCs w:val="14"/>
                <w:lang w:eastAsia="en-GB"/>
              </w:rPr>
              <w:t>; SF WBC &gt;50000/</w:t>
            </w:r>
            <w:proofErr w:type="spellStart"/>
            <w:r w:rsidRPr="00D476D2">
              <w:rPr>
                <w:rFonts w:eastAsia="Times New Roman" w:cstheme="minorHAnsi"/>
                <w:color w:val="000000"/>
                <w:sz w:val="14"/>
                <w:szCs w:val="14"/>
                <w:lang w:eastAsia="en-GB"/>
              </w:rPr>
              <w:t>μL</w:t>
            </w:r>
            <w:proofErr w:type="spellEnd"/>
            <w:r w:rsidRPr="00D476D2">
              <w:rPr>
                <w:rFonts w:eastAsia="Times New Roman" w:cstheme="minorHAnsi"/>
                <w:color w:val="000000"/>
                <w:sz w:val="14"/>
                <w:szCs w:val="14"/>
                <w:lang w:eastAsia="en-GB"/>
              </w:rPr>
              <w:t>; SF WBC &gt;100000/</w:t>
            </w:r>
            <w:proofErr w:type="spellStart"/>
            <w:r w:rsidRPr="00D476D2">
              <w:rPr>
                <w:rFonts w:eastAsia="Times New Roman" w:cstheme="minorHAnsi"/>
                <w:color w:val="000000"/>
                <w:sz w:val="14"/>
                <w:szCs w:val="14"/>
                <w:lang w:eastAsia="en-GB"/>
              </w:rPr>
              <w:t>μL</w:t>
            </w:r>
            <w:proofErr w:type="spellEnd"/>
            <w:r w:rsidRPr="00D476D2">
              <w:rPr>
                <w:rFonts w:eastAsia="Times New Roman" w:cstheme="minorHAnsi"/>
                <w:color w:val="000000"/>
                <w:sz w:val="14"/>
                <w:szCs w:val="14"/>
                <w:lang w:eastAsia="en-GB"/>
              </w:rPr>
              <w:t xml:space="preserve"> ; PMNs &gt;90% ; Presence of microcrystals ; Positive Direct Gram Stain  </w:t>
            </w:r>
          </w:p>
        </w:tc>
        <w:tc>
          <w:tcPr>
            <w:tcW w:w="1701" w:type="dxa"/>
            <w:tcBorders>
              <w:top w:val="nil"/>
              <w:left w:val="nil"/>
              <w:bottom w:val="single" w:sz="8" w:space="0" w:color="auto"/>
              <w:right w:val="single" w:sz="8" w:space="0" w:color="auto"/>
            </w:tcBorders>
            <w:shd w:val="clear" w:color="auto" w:fill="auto"/>
            <w:vAlign w:val="center"/>
            <w:hideMark/>
          </w:tcPr>
          <w:p w14:paraId="7511547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ynovial fluid culture with clinician assessment and diagnosis</w:t>
            </w:r>
          </w:p>
        </w:tc>
      </w:tr>
      <w:tr w:rsidR="00D476D2" w:rsidRPr="00D476D2" w14:paraId="509D35BB" w14:textId="77777777" w:rsidTr="000E47A1">
        <w:trPr>
          <w:trHeight w:val="16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5DF6E5A" w14:textId="1FB0FDE1"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lastRenderedPageBreak/>
              <w:t>Couderc</w:t>
            </w:r>
            <w:proofErr w:type="spellEnd"/>
            <w:r w:rsidRPr="00D476D2">
              <w:rPr>
                <w:rFonts w:eastAsia="Times New Roman" w:cstheme="minorHAnsi"/>
                <w:color w:val="000000"/>
                <w:sz w:val="14"/>
                <w:szCs w:val="14"/>
                <w:lang w:eastAsia="en-GB"/>
              </w:rPr>
              <w:t xml:space="preserve">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jbspin.2018.04.008","ISSN":"1297319X (ISSN)","author":[{"dropping-particle":"","family":"Couderc","given":"M","non-dropping-particle":"","parse-names":false,"suffix":""},{"dropping-particle":"","family":"Peyrode","given":"C","non-dropping-particle":"","parse-names":false,"suffix":""},{"dropping-particle":"","family":"Pereira","given":"B","non-dropping-particle":"","parse-names":false,"suffix":""},{"dropping-particle":"","family":"Miot-Noirault","given":"E","non-dropping-particle":"","parse-names":false,"suffix":""},{"dropping-particle":"","family":"Mathieu","given":"S","non-dropping-particle":"","parse-names":false,"suffix":""},{"dropping-particle":"","family":"Soubrier","given":"M","non-dropping-particle":"","parse-names":false,"suffix":""},{"dropping-particle":"","family":"Dubost","given":"J.-J.","non-dropping-particle":"","parse-names":false,"suffix":""}],"container-title":"Joint Bone Spine","id":"ITEM-1","issue":"2","issued":{"date-parts":[["2019"]]},"language":"English","note":"Cited By :5\n\nExport Date: 11 September 2020\n\nCODEN: JBSPF\n\nCorrespondence Address: Couderc, M.; Rheumatology department, Clermont-Ferrand university hospital, place Henri-Dunant, France","page":"261-262","publisher":"Elsevier Masson SAS","publisher-place":"Rheumatology department, Clermont-Ferrand university hospital, place Henri-Dunant, Clermont-Ferrand, 63000, France","title":"Comparison of several biomarkers (MMP-2, MMP-9, the MMP-9 inhibitor TIMP-1, CTX-II, calprotectin, and COMP) in the synovial fluid and serum of patients with and without septic arthritis","type":"article-journal","volume":"86"},"uris":["http://www.mendeley.com/documents/?uuid=f4a1cf0b-b5d4-4a32-b230-3bfdb54a77a0"]}],"mendeley":{"formattedCitation":"[39]","plainTextFormattedCitation":"[39]","previouslyFormattedCitation":"[39]"},"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9]</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67991802"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773AF019"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18EA242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9</w:t>
            </w:r>
          </w:p>
        </w:tc>
        <w:tc>
          <w:tcPr>
            <w:tcW w:w="851" w:type="dxa"/>
            <w:tcBorders>
              <w:top w:val="nil"/>
              <w:left w:val="nil"/>
              <w:bottom w:val="single" w:sz="8" w:space="0" w:color="auto"/>
              <w:right w:val="single" w:sz="8" w:space="0" w:color="auto"/>
            </w:tcBorders>
            <w:shd w:val="clear" w:color="auto" w:fill="auto"/>
            <w:vAlign w:val="center"/>
            <w:hideMark/>
          </w:tcPr>
          <w:p w14:paraId="69792BE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Mean 64.5</w:t>
            </w:r>
          </w:p>
        </w:tc>
        <w:tc>
          <w:tcPr>
            <w:tcW w:w="992" w:type="dxa"/>
            <w:tcBorders>
              <w:top w:val="nil"/>
              <w:left w:val="nil"/>
              <w:bottom w:val="single" w:sz="8" w:space="0" w:color="auto"/>
              <w:right w:val="single" w:sz="8" w:space="0" w:color="auto"/>
            </w:tcBorders>
            <w:shd w:val="clear" w:color="auto" w:fill="auto"/>
            <w:vAlign w:val="center"/>
            <w:hideMark/>
          </w:tcPr>
          <w:p w14:paraId="6895366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3F55A55A" w14:textId="09029DB5"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ith suspicion of SA</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53B5388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6A473E4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3.85</w:t>
            </w:r>
          </w:p>
        </w:tc>
        <w:tc>
          <w:tcPr>
            <w:tcW w:w="992" w:type="dxa"/>
            <w:tcBorders>
              <w:top w:val="nil"/>
              <w:left w:val="nil"/>
              <w:bottom w:val="single" w:sz="8" w:space="0" w:color="auto"/>
              <w:right w:val="single" w:sz="8" w:space="0" w:color="auto"/>
            </w:tcBorders>
            <w:shd w:val="clear" w:color="auto" w:fill="auto"/>
            <w:vAlign w:val="center"/>
            <w:hideMark/>
          </w:tcPr>
          <w:p w14:paraId="4A2E224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8.21</w:t>
            </w:r>
          </w:p>
        </w:tc>
        <w:tc>
          <w:tcPr>
            <w:tcW w:w="992" w:type="dxa"/>
            <w:tcBorders>
              <w:top w:val="nil"/>
              <w:left w:val="nil"/>
              <w:bottom w:val="single" w:sz="8" w:space="0" w:color="auto"/>
              <w:right w:val="single" w:sz="8" w:space="0" w:color="auto"/>
            </w:tcBorders>
            <w:shd w:val="clear" w:color="auto" w:fill="auto"/>
            <w:vAlign w:val="center"/>
            <w:hideMark/>
          </w:tcPr>
          <w:p w14:paraId="66E700B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2.82</w:t>
            </w:r>
          </w:p>
        </w:tc>
        <w:tc>
          <w:tcPr>
            <w:tcW w:w="2126" w:type="dxa"/>
            <w:tcBorders>
              <w:top w:val="nil"/>
              <w:left w:val="nil"/>
              <w:bottom w:val="single" w:sz="8" w:space="0" w:color="auto"/>
              <w:right w:val="single" w:sz="8" w:space="0" w:color="auto"/>
            </w:tcBorders>
            <w:shd w:val="clear" w:color="auto" w:fill="auto"/>
            <w:vAlign w:val="center"/>
            <w:hideMark/>
          </w:tcPr>
          <w:p w14:paraId="471392BF"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and SF metalloproteinase MMP-2, MMP-9, tissue inhibitor of MMP (TIMP-1), cartilage oligomeric matrix protein (COMP), C-terminal telopeptide of type II collagen (CTX-II), and calprotectin (CALP)</w:t>
            </w:r>
          </w:p>
        </w:tc>
        <w:tc>
          <w:tcPr>
            <w:tcW w:w="1701" w:type="dxa"/>
            <w:tcBorders>
              <w:top w:val="nil"/>
              <w:left w:val="nil"/>
              <w:bottom w:val="single" w:sz="8" w:space="0" w:color="auto"/>
              <w:right w:val="single" w:sz="8" w:space="0" w:color="auto"/>
            </w:tcBorders>
            <w:shd w:val="clear" w:color="auto" w:fill="auto"/>
            <w:vAlign w:val="center"/>
            <w:hideMark/>
          </w:tcPr>
          <w:p w14:paraId="54F1858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microorganisms from synovial fluid or blood cultures</w:t>
            </w:r>
          </w:p>
        </w:tc>
      </w:tr>
      <w:tr w:rsidR="00D476D2" w:rsidRPr="00D476D2" w14:paraId="6434B409"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3A233A06" w14:textId="2CD28151"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unningham 2014</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PURPOSEThe sensitivity of Gram staining is known to be suboptimal for the diagnosis of native joint septic arthritis. We lack information about the accuracy of Gram compared to other microscopic staining techniques for predicting infection in different patient populations.METHODSThis was a cohort study with cost evaluations at the Orthopaedic Service of Geneva University Hospitals (January 1996-October 2012).RESULTSAmong 500 episodes of arthritis (196 with immunosuppression, 227 with underlying arthroplasties and 69 with gout or other crystals in synovial fluid), Gram staining revealed pathogens in 146 episodes (146/500, 29 %) or in 146 of the 400 culture-positive episodes (37 %). Correlation between the Gram and acridine staining of the same sample was good (Spearman 0.85). Overall, the sensitivity, specificity, positive predictive value and negative predictive value of Gram stain for rapid diagnosis of septic arthritis was 0.37, 0.99, 0.99 and 0.28, respectively, compared to microbiological cultures. Quite similar values were recorded across the different patient subpopulations, in particular for sensitivity values that were 0.33 for patients with prosthetic joint infections, 0.40 for immunosuppressed patients, 0.36 for patients under antibiotic administration and 0.52 for patients with concomitant crystalline disease.CONCLUSIONSThe sensitivity of Gram or acridine orange staining for a rapid diagnosis of episodes of septic arthritis is suboptimal compared to microbiological culture, regardless of underlying conditions, immunosuppression or antibiotic therapy. The sensitivity in the presence of synovial fluid crystals is moderate. Acridine orange and Gram stains are equivalent.","author":[{"dropping-particle":"","family":"Cunningham","given":"Gregory","non-dropping-particle":"","parse-names":false,"suffix":""},{"dropping-particle":"","family":"Seghrouchni","given":"Khalid","non-dropping-particle":"","parse-names":false,"suffix":""},{"dropping-particle":"","family":"Ruffieux","given":"Etienne","non-dropping-particle":"","parse-names":false,"suffix":""},{"dropping-particle":"","family":"Vaudaux","given":"Pierre","non-dropping-particle":"","parse-names":false,"suffix":""},{"dropping-particle":"","family":"Gayet-Ageron","given":"Angèle","non-dropping-particle":"","parse-names":false,"suffix":""},{"dropping-particle":"","family":"Cherkaoui","given":"Abdessalam","non-dropping-particle":"","parse-names":false,"suffix":""},{"dropping-particle":"","family":"Godinho","given":"Eduardo","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International orthopaedics","id":"ITEM-1","issue":"6 PG  - 1283-1290","issued":{"date-parts":[["2014"]]},"note":"Mrinalini Dey (2019-07-07 01:38:40)(Included): confirmed;","page":"1283-1290","title":"Gram and acridine orange staining for diagnosis of septic arthritis in different patient populations","type":"article-journal","volume":"38"},"uris":["http://www.mendeley.com/documents/?uuid=5a2ab24c-3b23-481a-ac3f-84db3714880e"]}],"mendeley":{"formattedCitation":"[19]","plainTextFormattedCitation":"[19]","previouslyFormattedCitation":"[19]"},"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19]</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7475D20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b</w:t>
            </w:r>
          </w:p>
        </w:tc>
        <w:tc>
          <w:tcPr>
            <w:tcW w:w="709" w:type="dxa"/>
            <w:tcBorders>
              <w:top w:val="nil"/>
              <w:left w:val="nil"/>
              <w:bottom w:val="single" w:sz="8" w:space="0" w:color="auto"/>
              <w:right w:val="single" w:sz="8" w:space="0" w:color="auto"/>
            </w:tcBorders>
            <w:shd w:val="clear" w:color="auto" w:fill="auto"/>
            <w:vAlign w:val="center"/>
            <w:hideMark/>
          </w:tcPr>
          <w:p w14:paraId="6706DB7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7EB2FD7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3</w:t>
            </w:r>
          </w:p>
        </w:tc>
        <w:tc>
          <w:tcPr>
            <w:tcW w:w="851" w:type="dxa"/>
            <w:tcBorders>
              <w:top w:val="nil"/>
              <w:left w:val="nil"/>
              <w:bottom w:val="single" w:sz="8" w:space="0" w:color="auto"/>
              <w:right w:val="single" w:sz="8" w:space="0" w:color="auto"/>
            </w:tcBorders>
            <w:shd w:val="clear" w:color="auto" w:fill="auto"/>
            <w:vAlign w:val="center"/>
            <w:hideMark/>
          </w:tcPr>
          <w:p w14:paraId="33B19B9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3FA9B01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6BD62957" w14:textId="4468E03D"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dult patients hospitalised for suspicion of septic arthritis (prosthetic joints included, therefore values for native joints calculated by reviewer)</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11FCE28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2D8AE22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3</w:t>
            </w:r>
          </w:p>
        </w:tc>
        <w:tc>
          <w:tcPr>
            <w:tcW w:w="992" w:type="dxa"/>
            <w:tcBorders>
              <w:top w:val="nil"/>
              <w:left w:val="nil"/>
              <w:bottom w:val="single" w:sz="8" w:space="0" w:color="auto"/>
              <w:right w:val="single" w:sz="8" w:space="0" w:color="auto"/>
            </w:tcBorders>
            <w:shd w:val="clear" w:color="auto" w:fill="auto"/>
            <w:vAlign w:val="center"/>
            <w:hideMark/>
          </w:tcPr>
          <w:p w14:paraId="4412EA3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24AFA64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w:t>
            </w:r>
          </w:p>
        </w:tc>
        <w:tc>
          <w:tcPr>
            <w:tcW w:w="2126" w:type="dxa"/>
            <w:tcBorders>
              <w:top w:val="nil"/>
              <w:left w:val="nil"/>
              <w:bottom w:val="single" w:sz="8" w:space="0" w:color="auto"/>
              <w:right w:val="single" w:sz="8" w:space="0" w:color="auto"/>
            </w:tcBorders>
            <w:shd w:val="clear" w:color="auto" w:fill="auto"/>
            <w:vAlign w:val="center"/>
            <w:hideMark/>
          </w:tcPr>
          <w:p w14:paraId="018AE66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Gram stain</w:t>
            </w:r>
          </w:p>
        </w:tc>
        <w:tc>
          <w:tcPr>
            <w:tcW w:w="1701" w:type="dxa"/>
            <w:tcBorders>
              <w:top w:val="nil"/>
              <w:left w:val="nil"/>
              <w:bottom w:val="single" w:sz="8" w:space="0" w:color="auto"/>
              <w:right w:val="single" w:sz="8" w:space="0" w:color="auto"/>
            </w:tcBorders>
            <w:shd w:val="clear" w:color="auto" w:fill="auto"/>
            <w:vAlign w:val="center"/>
            <w:hideMark/>
          </w:tcPr>
          <w:p w14:paraId="48B5095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ynovial fluid culture</w:t>
            </w:r>
          </w:p>
        </w:tc>
      </w:tr>
      <w:tr w:rsidR="00D476D2" w:rsidRPr="00D476D2" w14:paraId="7FF87D7A" w14:textId="77777777" w:rsidTr="000E47A1">
        <w:trPr>
          <w:trHeight w:val="16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54EBA99D" w14:textId="77BE0D19"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urtis 1983</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To assess the value of synovial fluid lactate estimation in the diagnosis of septic arthritis, 238 specimens received for routine culture and 75 reference samples were examined using a rapid enzyme technique. Samples were collected without special treatment and the effect of delay in transport to the laboratory investigated. Raised levels were found in all cases of untreated septic arthritis, in six out of ten partially treated patients and in 19 out of 219 non-septic fluids. Special treatment of the sample was unnecessary if it was examined within six hours of aspiration. The predictive value of a negative result was 98 per cent and the value of the test appeared to be in the rapid exclusion of sepsis in untreated patients.","author":[{"dropping-particle":"","family":"Curtis","given":"G D","non-dropping-particle":"","parse-names":false,"suffix":""},{"dropping-particle":"","family":"Newman","given":"R J","non-dropping-particle":"","parse-names":false,"suffix":""},{"dropping-particle":"","family":"Slack","given":"M P","non-dropping-particle":"","parse-names":false,"suffix":""}],"container-title":"The Journal of infection","id":"ITEM-1","issue":"3 PG  - 239-246","issued":{"date-parts":[["1983"]]},"note":"Mrinalini Dey (2019-07-07 01:47:27)(Included): confirmed;","page":"239-246","title":"Synovial fluid lactate and the diagnosis of septic arthritis","type":"article-journal","volume":"6"},"uris":["http://www.mendeley.com/documents/?uuid=8f7389f5-71a3-4826-9051-a4d772eadd25"]}],"mendeley":{"formattedCitation":"[30]","plainTextFormattedCitation":"[30]","previouslyFormattedCitation":"[30]"},"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0]</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6FD6DEE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13208DB"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K</w:t>
            </w:r>
          </w:p>
        </w:tc>
        <w:tc>
          <w:tcPr>
            <w:tcW w:w="708" w:type="dxa"/>
            <w:tcBorders>
              <w:top w:val="nil"/>
              <w:left w:val="nil"/>
              <w:bottom w:val="single" w:sz="8" w:space="0" w:color="auto"/>
              <w:right w:val="single" w:sz="8" w:space="0" w:color="auto"/>
            </w:tcBorders>
            <w:shd w:val="clear" w:color="auto" w:fill="auto"/>
            <w:vAlign w:val="center"/>
            <w:hideMark/>
          </w:tcPr>
          <w:p w14:paraId="3526BCB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38</w:t>
            </w:r>
          </w:p>
        </w:tc>
        <w:tc>
          <w:tcPr>
            <w:tcW w:w="851" w:type="dxa"/>
            <w:tcBorders>
              <w:top w:val="nil"/>
              <w:left w:val="nil"/>
              <w:bottom w:val="single" w:sz="8" w:space="0" w:color="auto"/>
              <w:right w:val="single" w:sz="8" w:space="0" w:color="auto"/>
            </w:tcBorders>
            <w:shd w:val="clear" w:color="auto" w:fill="auto"/>
            <w:vAlign w:val="center"/>
            <w:hideMark/>
          </w:tcPr>
          <w:p w14:paraId="2A21F7D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ot described</w:t>
            </w:r>
          </w:p>
        </w:tc>
        <w:tc>
          <w:tcPr>
            <w:tcW w:w="992" w:type="dxa"/>
            <w:tcBorders>
              <w:top w:val="nil"/>
              <w:left w:val="nil"/>
              <w:bottom w:val="single" w:sz="8" w:space="0" w:color="auto"/>
              <w:right w:val="single" w:sz="8" w:space="0" w:color="auto"/>
            </w:tcBorders>
            <w:shd w:val="clear" w:color="auto" w:fill="auto"/>
            <w:vAlign w:val="center"/>
            <w:hideMark/>
          </w:tcPr>
          <w:p w14:paraId="742CF02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7B050EB5" w14:textId="5AB82477"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S</w:t>
            </w:r>
            <w:r w:rsidR="00D476D2" w:rsidRPr="00D476D2">
              <w:rPr>
                <w:rFonts w:eastAsia="Times New Roman" w:cstheme="minorHAnsi"/>
                <w:color w:val="000000"/>
                <w:sz w:val="14"/>
                <w:szCs w:val="14"/>
                <w:lang w:eastAsia="en-GB"/>
              </w:rPr>
              <w:t xml:space="preserve">pecimens that arrived in the laboratory for routine </w:t>
            </w:r>
            <w:r w:rsidRPr="00D476D2">
              <w:rPr>
                <w:rFonts w:eastAsia="Times New Roman" w:cstheme="minorHAnsi"/>
                <w:color w:val="000000"/>
                <w:sz w:val="14"/>
                <w:szCs w:val="14"/>
                <w:lang w:eastAsia="en-GB"/>
              </w:rPr>
              <w:t>culture, further</w:t>
            </w:r>
            <w:r w:rsidR="00D476D2" w:rsidRPr="00D476D2">
              <w:rPr>
                <w:rFonts w:eastAsia="Times New Roman" w:cstheme="minorHAnsi"/>
                <w:color w:val="000000"/>
                <w:sz w:val="14"/>
                <w:szCs w:val="14"/>
                <w:lang w:eastAsia="en-GB"/>
              </w:rPr>
              <w:t xml:space="preserve"> 38 fluids from patients with non-septic conditions</w:t>
            </w:r>
            <w:r>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C12252D" w14:textId="0CCD35E9"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 xml:space="preserve">Specimens </w:t>
            </w:r>
            <w:r w:rsidR="00D476D2" w:rsidRPr="00D476D2">
              <w:rPr>
                <w:rFonts w:eastAsia="Times New Roman" w:cstheme="minorHAnsi"/>
                <w:color w:val="000000"/>
                <w:sz w:val="14"/>
                <w:szCs w:val="14"/>
                <w:lang w:eastAsia="en-GB"/>
              </w:rPr>
              <w:t>without refrigeration for more than six hours</w:t>
            </w:r>
            <w:r>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2F28E6B9" w14:textId="0A653E08"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98</w:t>
            </w:r>
          </w:p>
        </w:tc>
        <w:tc>
          <w:tcPr>
            <w:tcW w:w="992" w:type="dxa"/>
            <w:tcBorders>
              <w:top w:val="nil"/>
              <w:left w:val="nil"/>
              <w:bottom w:val="single" w:sz="8" w:space="0" w:color="auto"/>
              <w:right w:val="single" w:sz="8" w:space="0" w:color="auto"/>
            </w:tcBorders>
            <w:shd w:val="clear" w:color="auto" w:fill="auto"/>
            <w:vAlign w:val="center"/>
            <w:hideMark/>
          </w:tcPr>
          <w:p w14:paraId="4F280399" w14:textId="6909619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20</w:t>
            </w:r>
          </w:p>
        </w:tc>
        <w:tc>
          <w:tcPr>
            <w:tcW w:w="992" w:type="dxa"/>
            <w:tcBorders>
              <w:top w:val="nil"/>
              <w:left w:val="nil"/>
              <w:bottom w:val="single" w:sz="8" w:space="0" w:color="auto"/>
              <w:right w:val="single" w:sz="8" w:space="0" w:color="auto"/>
            </w:tcBorders>
            <w:shd w:val="clear" w:color="auto" w:fill="auto"/>
            <w:vAlign w:val="center"/>
            <w:hideMark/>
          </w:tcPr>
          <w:p w14:paraId="4D1EEDD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Viral arthritis 2.10; acute osteomyelitis 1,68%; osteogenic sarcoma 1.26%; osteoarthrosis 26.05%; recent trauma 15.97%; coagulopathies 1.26%; RA 28.99%; Reiter’s syndrome 3.36%; connective tissue diseases 6.30%</w:t>
            </w:r>
          </w:p>
        </w:tc>
        <w:tc>
          <w:tcPr>
            <w:tcW w:w="2126" w:type="dxa"/>
            <w:tcBorders>
              <w:top w:val="nil"/>
              <w:left w:val="nil"/>
              <w:bottom w:val="single" w:sz="8" w:space="0" w:color="auto"/>
              <w:right w:val="single" w:sz="8" w:space="0" w:color="auto"/>
            </w:tcBorders>
            <w:shd w:val="clear" w:color="auto" w:fill="auto"/>
            <w:vAlign w:val="center"/>
            <w:hideMark/>
          </w:tcPr>
          <w:p w14:paraId="3697CC4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actate</w:t>
            </w:r>
          </w:p>
        </w:tc>
        <w:tc>
          <w:tcPr>
            <w:tcW w:w="1701" w:type="dxa"/>
            <w:tcBorders>
              <w:top w:val="nil"/>
              <w:left w:val="nil"/>
              <w:bottom w:val="single" w:sz="8" w:space="0" w:color="auto"/>
              <w:right w:val="single" w:sz="8" w:space="0" w:color="auto"/>
            </w:tcBorders>
            <w:shd w:val="clear" w:color="auto" w:fill="auto"/>
            <w:vAlign w:val="center"/>
            <w:hideMark/>
          </w:tcPr>
          <w:p w14:paraId="78842125"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10E15B02" w14:textId="77777777" w:rsidTr="000E47A1">
        <w:trPr>
          <w:trHeight w:val="148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AF2A708" w14:textId="7BA409FC"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Ferreyra</w:t>
            </w:r>
            <w:proofErr w:type="spellEnd"/>
            <w:r w:rsidRPr="00D476D2">
              <w:rPr>
                <w:rFonts w:eastAsia="Times New Roman" w:cstheme="minorHAnsi"/>
                <w:color w:val="000000"/>
                <w:sz w:val="14"/>
                <w:szCs w:val="14"/>
                <w:lang w:eastAsia="en-GB"/>
              </w:rPr>
              <w:t xml:space="preserve"> 2016</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jbspin.2016.04.002","author":[{"dropping-particle":"","family":"Ferreyra  Coiffier, G., Albert, J.-D., David, C., Perdriger, A., Guggenbuhl, P.","given":"M","non-dropping-particle":"","parse-names":false,"suffix":""}],"container-title":"Joint Bone Spine","id":"ITEM-1","issue":"1 PG  -","issued":{"date-parts":[["2017"]]},"note":"Mrinalini Dey (2019-07-07 01:58:43)(Included): confirmed;","title":"Combining cytology and microcrystal detection in nonpurulent joint fluid benefits the diagnosis of septic arthritis","type":"article-journal","volume":"84"},"uris":["http://www.mendeley.com/documents/?uuid=8de387d9-6fbc-4c04-a8d6-07a8abb5712f"]}],"mendeley":{"formattedCitation":"[31]","plainTextFormattedCitation":"[31]","previouslyFormattedCitation":"[31]"},"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1]</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9FEC58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4DECD456" w14:textId="3F8D987A" w:rsidR="00D476D2" w:rsidRPr="00D476D2" w:rsidRDefault="000E47A1" w:rsidP="00D476D2">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7B41198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08</w:t>
            </w:r>
          </w:p>
        </w:tc>
        <w:tc>
          <w:tcPr>
            <w:tcW w:w="851" w:type="dxa"/>
            <w:tcBorders>
              <w:top w:val="nil"/>
              <w:left w:val="nil"/>
              <w:bottom w:val="single" w:sz="8" w:space="0" w:color="auto"/>
              <w:right w:val="single" w:sz="8" w:space="0" w:color="auto"/>
            </w:tcBorders>
            <w:shd w:val="clear" w:color="auto" w:fill="auto"/>
            <w:vAlign w:val="center"/>
            <w:hideMark/>
          </w:tcPr>
          <w:p w14:paraId="0B7D46B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9.6 +- 18.5</w:t>
            </w:r>
          </w:p>
        </w:tc>
        <w:tc>
          <w:tcPr>
            <w:tcW w:w="992" w:type="dxa"/>
            <w:tcBorders>
              <w:top w:val="nil"/>
              <w:left w:val="nil"/>
              <w:bottom w:val="single" w:sz="8" w:space="0" w:color="auto"/>
              <w:right w:val="single" w:sz="8" w:space="0" w:color="auto"/>
            </w:tcBorders>
            <w:shd w:val="clear" w:color="auto" w:fill="auto"/>
            <w:vAlign w:val="center"/>
            <w:hideMark/>
          </w:tcPr>
          <w:p w14:paraId="600F42F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44898939" w14:textId="6DC0DA58"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P</w:t>
            </w:r>
            <w:r w:rsidR="00D476D2" w:rsidRPr="00D476D2">
              <w:rPr>
                <w:rFonts w:eastAsia="Times New Roman" w:cstheme="minorHAnsi"/>
                <w:color w:val="000000"/>
                <w:sz w:val="14"/>
                <w:szCs w:val="14"/>
                <w:lang w:eastAsia="en-GB"/>
              </w:rPr>
              <w:t>atients older</w:t>
            </w:r>
            <w:r>
              <w:rPr>
                <w:rFonts w:eastAsia="Times New Roman" w:cstheme="minorHAnsi"/>
                <w:color w:val="000000"/>
                <w:sz w:val="14"/>
                <w:szCs w:val="14"/>
                <w:lang w:eastAsia="en-GB"/>
              </w:rPr>
              <w:t xml:space="preserve"> </w:t>
            </w:r>
            <w:r w:rsidR="00D476D2" w:rsidRPr="00D476D2">
              <w:rPr>
                <w:rFonts w:eastAsia="Times New Roman" w:cstheme="minorHAnsi"/>
                <w:color w:val="000000"/>
                <w:sz w:val="14"/>
                <w:szCs w:val="14"/>
                <w:lang w:eastAsia="en-GB"/>
              </w:rPr>
              <w:t xml:space="preserve">than 18 years enrolled in either of two cohorts:  SPECTROSYNO cohort of patients with acute or chronic </w:t>
            </w:r>
            <w:proofErr w:type="spellStart"/>
            <w:r w:rsidR="00D476D2" w:rsidRPr="00D476D2">
              <w:rPr>
                <w:rFonts w:eastAsia="Times New Roman" w:cstheme="minorHAnsi"/>
                <w:color w:val="000000"/>
                <w:sz w:val="14"/>
                <w:szCs w:val="14"/>
                <w:lang w:eastAsia="en-GB"/>
              </w:rPr>
              <w:t>monoarthritis</w:t>
            </w:r>
            <w:proofErr w:type="spellEnd"/>
            <w:r w:rsidR="00D476D2" w:rsidRPr="00D476D2">
              <w:rPr>
                <w:rFonts w:eastAsia="Times New Roman" w:cstheme="minorHAnsi"/>
                <w:color w:val="000000"/>
                <w:sz w:val="14"/>
                <w:szCs w:val="14"/>
                <w:lang w:eastAsia="en-GB"/>
              </w:rPr>
              <w:t xml:space="preserve">, </w:t>
            </w:r>
            <w:proofErr w:type="spellStart"/>
            <w:r w:rsidR="00D476D2" w:rsidRPr="00D476D2">
              <w:rPr>
                <w:rFonts w:eastAsia="Times New Roman" w:cstheme="minorHAnsi"/>
                <w:color w:val="000000"/>
                <w:sz w:val="14"/>
                <w:szCs w:val="14"/>
                <w:lang w:eastAsia="en-GB"/>
              </w:rPr>
              <w:t>oligoarthritis</w:t>
            </w:r>
            <w:proofErr w:type="spellEnd"/>
            <w:r w:rsidR="00D476D2" w:rsidRPr="00D476D2">
              <w:rPr>
                <w:rFonts w:eastAsia="Times New Roman" w:cstheme="minorHAnsi"/>
                <w:color w:val="000000"/>
                <w:sz w:val="14"/>
                <w:szCs w:val="14"/>
                <w:lang w:eastAsia="en-GB"/>
              </w:rPr>
              <w:t xml:space="preserve">, or polyarthritis investigated by joint </w:t>
            </w:r>
            <w:r w:rsidRPr="00D476D2">
              <w:rPr>
                <w:rFonts w:eastAsia="Times New Roman" w:cstheme="minorHAnsi"/>
                <w:color w:val="000000"/>
                <w:sz w:val="14"/>
                <w:szCs w:val="14"/>
                <w:lang w:eastAsia="en-GB"/>
              </w:rPr>
              <w:t>aspiration; and</w:t>
            </w:r>
            <w:r w:rsidR="00D476D2" w:rsidRPr="00D476D2">
              <w:rPr>
                <w:rFonts w:eastAsia="Times New Roman" w:cstheme="minorHAnsi"/>
                <w:color w:val="000000"/>
                <w:sz w:val="14"/>
                <w:szCs w:val="14"/>
                <w:lang w:eastAsia="en-GB"/>
              </w:rPr>
              <w:t xml:space="preserve"> DNAr16S cohort of patients who underwent joint aspiration for onset of </w:t>
            </w:r>
            <w:proofErr w:type="spellStart"/>
            <w:r w:rsidR="00D476D2" w:rsidRPr="00D476D2">
              <w:rPr>
                <w:rFonts w:eastAsia="Times New Roman" w:cstheme="minorHAnsi"/>
                <w:color w:val="000000"/>
                <w:sz w:val="14"/>
                <w:szCs w:val="14"/>
                <w:lang w:eastAsia="en-GB"/>
              </w:rPr>
              <w:t>monoarthritis</w:t>
            </w:r>
            <w:proofErr w:type="spellEnd"/>
            <w:r w:rsidR="00D476D2" w:rsidRPr="00D476D2">
              <w:rPr>
                <w:rFonts w:eastAsia="Times New Roman" w:cstheme="minorHAnsi"/>
                <w:color w:val="000000"/>
                <w:sz w:val="14"/>
                <w:szCs w:val="14"/>
                <w:lang w:eastAsia="en-GB"/>
              </w:rPr>
              <w:t xml:space="preserve"> or </w:t>
            </w:r>
            <w:proofErr w:type="spellStart"/>
            <w:r w:rsidR="00D476D2" w:rsidRPr="00D476D2">
              <w:rPr>
                <w:rFonts w:eastAsia="Times New Roman" w:cstheme="minorHAnsi"/>
                <w:color w:val="000000"/>
                <w:sz w:val="14"/>
                <w:szCs w:val="14"/>
                <w:lang w:eastAsia="en-GB"/>
              </w:rPr>
              <w:t>oligoarthritis</w:t>
            </w:r>
            <w:proofErr w:type="spellEnd"/>
            <w:r w:rsidR="00D476D2" w:rsidRPr="00D476D2">
              <w:rPr>
                <w:rFonts w:eastAsia="Times New Roman" w:cstheme="minorHAnsi"/>
                <w:color w:val="000000"/>
                <w:sz w:val="14"/>
                <w:szCs w:val="14"/>
                <w:lang w:eastAsia="en-GB"/>
              </w:rPr>
              <w:t xml:space="preserve"> within the last 6 weeks</w:t>
            </w:r>
            <w:r>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B623B14" w14:textId="07FD5BCA"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Incomplete joint fluid </w:t>
            </w:r>
            <w:r w:rsidR="00B038CF" w:rsidRPr="00D476D2">
              <w:rPr>
                <w:rFonts w:eastAsia="Times New Roman" w:cstheme="minorHAnsi"/>
                <w:color w:val="000000"/>
                <w:sz w:val="14"/>
                <w:szCs w:val="14"/>
                <w:lang w:eastAsia="en-GB"/>
              </w:rPr>
              <w:t>data, cytological</w:t>
            </w:r>
            <w:r w:rsidRPr="00D476D2">
              <w:rPr>
                <w:rFonts w:eastAsia="Times New Roman" w:cstheme="minorHAnsi"/>
                <w:color w:val="000000"/>
                <w:sz w:val="14"/>
                <w:szCs w:val="14"/>
                <w:lang w:eastAsia="en-GB"/>
              </w:rPr>
              <w:t xml:space="preserve"> results expressed semi-</w:t>
            </w:r>
            <w:proofErr w:type="gramStart"/>
            <w:r w:rsidRPr="00D476D2">
              <w:rPr>
                <w:rFonts w:eastAsia="Times New Roman" w:cstheme="minorHAnsi"/>
                <w:color w:val="000000"/>
                <w:sz w:val="14"/>
                <w:szCs w:val="14"/>
                <w:lang w:eastAsia="en-GB"/>
              </w:rPr>
              <w:t>quantitatively,  septic</w:t>
            </w:r>
            <w:proofErr w:type="gramEnd"/>
            <w:r w:rsidRPr="00D476D2">
              <w:rPr>
                <w:rFonts w:eastAsia="Times New Roman" w:cstheme="minorHAnsi"/>
                <w:color w:val="000000"/>
                <w:sz w:val="14"/>
                <w:szCs w:val="14"/>
                <w:lang w:eastAsia="en-GB"/>
              </w:rPr>
              <w:t xml:space="preserve"> arthritis due to </w:t>
            </w:r>
            <w:proofErr w:type="spellStart"/>
            <w:r w:rsidRPr="00D476D2">
              <w:rPr>
                <w:rFonts w:eastAsia="Times New Roman" w:cstheme="minorHAnsi"/>
                <w:color w:val="000000"/>
                <w:sz w:val="14"/>
                <w:szCs w:val="14"/>
                <w:lang w:eastAsia="en-GB"/>
              </w:rPr>
              <w:t>nonpyogenic</w:t>
            </w:r>
            <w:proofErr w:type="spellEnd"/>
            <w:r w:rsidRPr="00D476D2">
              <w:rPr>
                <w:rFonts w:eastAsia="Times New Roman" w:cstheme="minorHAnsi"/>
                <w:color w:val="000000"/>
                <w:sz w:val="14"/>
                <w:szCs w:val="14"/>
                <w:lang w:eastAsia="en-GB"/>
              </w:rPr>
              <w:t xml:space="preserve"> organisms,  septic arthritis without micro-biological documentation</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32815345" w14:textId="2D896144"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3.46</w:t>
            </w:r>
          </w:p>
        </w:tc>
        <w:tc>
          <w:tcPr>
            <w:tcW w:w="992" w:type="dxa"/>
            <w:tcBorders>
              <w:top w:val="nil"/>
              <w:left w:val="nil"/>
              <w:bottom w:val="single" w:sz="8" w:space="0" w:color="auto"/>
              <w:right w:val="single" w:sz="8" w:space="0" w:color="auto"/>
            </w:tcBorders>
            <w:shd w:val="clear" w:color="auto" w:fill="auto"/>
            <w:vAlign w:val="center"/>
            <w:hideMark/>
          </w:tcPr>
          <w:p w14:paraId="2664523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hondrocalcinosis 19.71%; gout 13.46%</w:t>
            </w:r>
          </w:p>
        </w:tc>
        <w:tc>
          <w:tcPr>
            <w:tcW w:w="992" w:type="dxa"/>
            <w:tcBorders>
              <w:top w:val="nil"/>
              <w:left w:val="nil"/>
              <w:bottom w:val="single" w:sz="8" w:space="0" w:color="auto"/>
              <w:right w:val="single" w:sz="8" w:space="0" w:color="auto"/>
            </w:tcBorders>
            <w:shd w:val="clear" w:color="auto" w:fill="auto"/>
            <w:vAlign w:val="center"/>
            <w:hideMark/>
          </w:tcPr>
          <w:p w14:paraId="71B2BAC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RA 15.87%; </w:t>
            </w:r>
            <w:proofErr w:type="spellStart"/>
            <w:r w:rsidRPr="00D476D2">
              <w:rPr>
                <w:rFonts w:eastAsia="Times New Roman" w:cstheme="minorHAnsi"/>
                <w:color w:val="000000"/>
                <w:sz w:val="14"/>
                <w:szCs w:val="14"/>
                <w:lang w:eastAsia="en-GB"/>
              </w:rPr>
              <w:t>SpA</w:t>
            </w:r>
            <w:proofErr w:type="spellEnd"/>
            <w:r w:rsidRPr="00D476D2">
              <w:rPr>
                <w:rFonts w:eastAsia="Times New Roman" w:cstheme="minorHAnsi"/>
                <w:color w:val="000000"/>
                <w:sz w:val="14"/>
                <w:szCs w:val="14"/>
                <w:lang w:eastAsia="en-GB"/>
              </w:rPr>
              <w:t xml:space="preserve"> 14.90%; OA 8.65%; undifferentiated arthritis 13.94%</w:t>
            </w:r>
          </w:p>
        </w:tc>
        <w:tc>
          <w:tcPr>
            <w:tcW w:w="2126" w:type="dxa"/>
            <w:tcBorders>
              <w:top w:val="nil"/>
              <w:left w:val="nil"/>
              <w:bottom w:val="single" w:sz="8" w:space="0" w:color="auto"/>
              <w:right w:val="single" w:sz="8" w:space="0" w:color="auto"/>
            </w:tcBorders>
            <w:shd w:val="clear" w:color="auto" w:fill="auto"/>
            <w:vAlign w:val="center"/>
            <w:hideMark/>
          </w:tcPr>
          <w:p w14:paraId="70B46A5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Absolute leukocyte </w:t>
            </w:r>
            <w:proofErr w:type="gramStart"/>
            <w:r w:rsidRPr="00D476D2">
              <w:rPr>
                <w:rFonts w:eastAsia="Times New Roman" w:cstheme="minorHAnsi"/>
                <w:color w:val="000000"/>
                <w:sz w:val="14"/>
                <w:szCs w:val="14"/>
                <w:lang w:eastAsia="en-GB"/>
              </w:rPr>
              <w:t>count,  Absolute</w:t>
            </w:r>
            <w:proofErr w:type="gramEnd"/>
            <w:r w:rsidRPr="00D476D2">
              <w:rPr>
                <w:rFonts w:eastAsia="Times New Roman" w:cstheme="minorHAnsi"/>
                <w:color w:val="000000"/>
                <w:sz w:val="14"/>
                <w:szCs w:val="14"/>
                <w:lang w:eastAsia="en-GB"/>
              </w:rPr>
              <w:t xml:space="preserve"> neutrophil count, Differential neutrophil count, monosodium urate, CPPD</w:t>
            </w:r>
          </w:p>
        </w:tc>
        <w:tc>
          <w:tcPr>
            <w:tcW w:w="1701" w:type="dxa"/>
            <w:tcBorders>
              <w:top w:val="nil"/>
              <w:left w:val="nil"/>
              <w:bottom w:val="single" w:sz="8" w:space="0" w:color="auto"/>
              <w:right w:val="single" w:sz="8" w:space="0" w:color="auto"/>
            </w:tcBorders>
            <w:shd w:val="clear" w:color="auto" w:fill="auto"/>
            <w:vAlign w:val="center"/>
            <w:hideMark/>
          </w:tcPr>
          <w:p w14:paraId="546063C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blood culture for septic arthritis. clinical findings, blood and joint fluid test results, and the radiographic appearance for the other diagnosis</w:t>
            </w:r>
          </w:p>
        </w:tc>
      </w:tr>
      <w:tr w:rsidR="00D476D2" w:rsidRPr="00D476D2" w14:paraId="1511F25F" w14:textId="77777777" w:rsidTr="000E47A1">
        <w:trPr>
          <w:trHeight w:val="108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306D23A9" w14:textId="5CB486E9"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lastRenderedPageBreak/>
              <w:t>Foocharoen</w:t>
            </w:r>
            <w:proofErr w:type="spellEnd"/>
            <w:r w:rsidRPr="00D476D2">
              <w:rPr>
                <w:rFonts w:eastAsia="Times New Roman" w:cstheme="minorHAnsi"/>
                <w:color w:val="000000"/>
                <w:sz w:val="14"/>
                <w:szCs w:val="14"/>
                <w:lang w:eastAsia="en-GB"/>
              </w:rPr>
              <w:t xml:space="preserve"> 2011</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There are reports of a correlation between high adenosine deaminase (ADA) levels in body fluid and tuberculosis (TB) infection, but none have evaluated synovial fluid ADA and TB arthritis. The objectives of this study were to determine the proper cut-off level for synovial fluid adenosine deaminase (SF-ADA) and the sensitivity and specificity of SF-ADA to diagnose TB arthritis. Between January 2006 and December 2007, SF-ADA were determined using the modified Giusti's method on patients over 15 years of age with clinically suspected TB arthritis or having an unknown etiology of their arthritis. Synovial fluid culture for TB was performed in all patients as a gold standard test. Forty cases were included in the study, with a female to male ratio of 1.7:1 and a mean age of 52.3 +/- 17.4 years (range, 16-80). The median duration of symptoms was 60 days. The prevalence of TB arthritis was 16.7% (6 cases) while the remaining cases were rheumatoid arthritis (8), non-TB bacterial septic arthritis (3), and miscellaneous (23). The mean SF-ADA levels in patients with TB arthritis and non-TB arthritis were 35.7 +/- 10.4 (range, 20-51) and 15.4 +/- 9 (range, 2-34) U/1, respectively. The cut-off value for the diagnosis of TB arthritis was 31 U/1, with a sensitivity of 83.3% (95% CI 35.9-99.6), a specificity of 96.7% (95% CI 82.8-99.9) and an agreement Kappa of 0.8 (p &lt; 0.001). SF-ADA levels higher than 31 U/1 were highly correlated with a diagnosis of TB arthritis, with a high sensitivity and specificity. SF-ADA may be considered as a less invasive and time-consuming diagnostic tool for TB arthritis.","author":[{"dropping-particle":"","family":"Foocharoen","given":"Chingching","non-dropping-particle":"","parse-names":false,"suffix":""},{"dropping-particle":"","family":"Sarntipipattana","given":"Chatchawal","non-dropping-particle":"","parse-names":false,"suffix":""},{"dropping-particle":"","family":"Foocharoen","given":"Thanit","non-dropping-particle":"","parse-names":false,"suffix":""},{"dropping-particle":"","family":"Mahakkanukrauh","given":"Ajanee","non-dropping-particle":"","parse-names":false,"suffix":""},{"dropping-particle":"","family":"Paupairoj","given":"Anucha","non-dropping-particle":"","parse-names":false,"suffix":""},{"dropping-particle":"","family":"Teerajetgul","given":"Yaovalak","non-dropping-particle":"","parse-names":false,"suffix":""},{"dropping-particle":"","family":"Nanagara","given":"Ratanavadee","non-dropping-particle":"","parse-names":false,"suffix":""}],"container-title":"The Southeast Asian journal of tropical medicine and public health","id":"ITEM-1","issue":"2 PG  - 331-337","issued":{"date-parts":[["2011"]]},"note":"Mrinalini Dey (2019-07-07 02:00:40)(Included): confirmed;","page":"331-337","title":"Synovial fluid adenosine deaminase activity to diagnose tuberculous septic arthritis","type":"article-journal","volume":"42"},"uris":["http://www.mendeley.com/documents/?uuid=85724862-be3b-4295-b60c-38236f8a636f"]}],"mendeley":{"formattedCitation":"[32]","plainTextFormattedCitation":"[32]","previouslyFormattedCitation":"[32]"},"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2]</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65FDCC4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5491CCDA" w14:textId="72191373" w:rsidR="00D476D2" w:rsidRPr="00D476D2" w:rsidRDefault="000E47A1" w:rsidP="00D476D2">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THA</w:t>
            </w:r>
          </w:p>
        </w:tc>
        <w:tc>
          <w:tcPr>
            <w:tcW w:w="708" w:type="dxa"/>
            <w:tcBorders>
              <w:top w:val="nil"/>
              <w:left w:val="nil"/>
              <w:bottom w:val="single" w:sz="8" w:space="0" w:color="auto"/>
              <w:right w:val="single" w:sz="8" w:space="0" w:color="auto"/>
            </w:tcBorders>
            <w:shd w:val="clear" w:color="auto" w:fill="auto"/>
            <w:vAlign w:val="center"/>
            <w:hideMark/>
          </w:tcPr>
          <w:p w14:paraId="7C814FE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0</w:t>
            </w:r>
          </w:p>
        </w:tc>
        <w:tc>
          <w:tcPr>
            <w:tcW w:w="851" w:type="dxa"/>
            <w:tcBorders>
              <w:top w:val="nil"/>
              <w:left w:val="nil"/>
              <w:bottom w:val="single" w:sz="8" w:space="0" w:color="auto"/>
              <w:right w:val="single" w:sz="8" w:space="0" w:color="auto"/>
            </w:tcBorders>
            <w:shd w:val="clear" w:color="auto" w:fill="auto"/>
            <w:vAlign w:val="center"/>
            <w:hideMark/>
          </w:tcPr>
          <w:p w14:paraId="07E2919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2.3+-17.4</w:t>
            </w:r>
          </w:p>
        </w:tc>
        <w:tc>
          <w:tcPr>
            <w:tcW w:w="992" w:type="dxa"/>
            <w:tcBorders>
              <w:top w:val="nil"/>
              <w:left w:val="nil"/>
              <w:bottom w:val="single" w:sz="8" w:space="0" w:color="auto"/>
              <w:right w:val="single" w:sz="8" w:space="0" w:color="auto"/>
            </w:tcBorders>
            <w:shd w:val="clear" w:color="auto" w:fill="auto"/>
            <w:vAlign w:val="center"/>
            <w:hideMark/>
          </w:tcPr>
          <w:p w14:paraId="19F8AE9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744DC08C" w14:textId="339F58A0"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P</w:t>
            </w:r>
            <w:r w:rsidR="00D476D2" w:rsidRPr="00D476D2">
              <w:rPr>
                <w:rFonts w:eastAsia="Times New Roman" w:cstheme="minorHAnsi"/>
                <w:color w:val="000000"/>
                <w:sz w:val="14"/>
                <w:szCs w:val="14"/>
                <w:lang w:eastAsia="en-GB"/>
              </w:rPr>
              <w:t xml:space="preserve">atients over 15 years of age with clinically suspected TB arthritis or having an unknown </w:t>
            </w:r>
            <w:r w:rsidRPr="00D476D2">
              <w:rPr>
                <w:rFonts w:eastAsia="Times New Roman" w:cstheme="minorHAnsi"/>
                <w:color w:val="000000"/>
                <w:sz w:val="14"/>
                <w:szCs w:val="14"/>
                <w:lang w:eastAsia="en-GB"/>
              </w:rPr>
              <w:t>aetiology</w:t>
            </w:r>
            <w:r w:rsidR="00D476D2" w:rsidRPr="00D476D2">
              <w:rPr>
                <w:rFonts w:eastAsia="Times New Roman" w:cstheme="minorHAnsi"/>
                <w:color w:val="000000"/>
                <w:sz w:val="14"/>
                <w:szCs w:val="14"/>
                <w:lang w:eastAsia="en-GB"/>
              </w:rPr>
              <w:t xml:space="preserve"> of their arthritis that were candidates for arthrocentesis</w:t>
            </w:r>
            <w:r>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5E0ACD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ot described</w:t>
            </w:r>
          </w:p>
        </w:tc>
        <w:tc>
          <w:tcPr>
            <w:tcW w:w="851" w:type="dxa"/>
            <w:tcBorders>
              <w:top w:val="nil"/>
              <w:left w:val="nil"/>
              <w:bottom w:val="single" w:sz="8" w:space="0" w:color="auto"/>
              <w:right w:val="single" w:sz="8" w:space="0" w:color="auto"/>
            </w:tcBorders>
            <w:shd w:val="clear" w:color="auto" w:fill="auto"/>
            <w:vAlign w:val="center"/>
            <w:hideMark/>
          </w:tcPr>
          <w:p w14:paraId="7752FF2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4.2% (all septic arthritis); 16.7% (TB arthritis); 7.5% non-TB bacterial septic arthritis</w:t>
            </w:r>
          </w:p>
        </w:tc>
        <w:tc>
          <w:tcPr>
            <w:tcW w:w="992" w:type="dxa"/>
            <w:tcBorders>
              <w:top w:val="nil"/>
              <w:left w:val="nil"/>
              <w:bottom w:val="single" w:sz="8" w:space="0" w:color="auto"/>
              <w:right w:val="single" w:sz="8" w:space="0" w:color="auto"/>
            </w:tcBorders>
            <w:shd w:val="clear" w:color="auto" w:fill="auto"/>
            <w:vAlign w:val="center"/>
            <w:hideMark/>
          </w:tcPr>
          <w:p w14:paraId="4612851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0</w:t>
            </w:r>
          </w:p>
        </w:tc>
        <w:tc>
          <w:tcPr>
            <w:tcW w:w="992" w:type="dxa"/>
            <w:tcBorders>
              <w:top w:val="nil"/>
              <w:left w:val="nil"/>
              <w:bottom w:val="single" w:sz="8" w:space="0" w:color="auto"/>
              <w:right w:val="single" w:sz="8" w:space="0" w:color="auto"/>
            </w:tcBorders>
            <w:shd w:val="clear" w:color="auto" w:fill="auto"/>
            <w:vAlign w:val="center"/>
            <w:hideMark/>
          </w:tcPr>
          <w:p w14:paraId="4F88464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A 20%; miscellaneous 57.5%</w:t>
            </w:r>
          </w:p>
        </w:tc>
        <w:tc>
          <w:tcPr>
            <w:tcW w:w="2126" w:type="dxa"/>
            <w:tcBorders>
              <w:top w:val="nil"/>
              <w:left w:val="nil"/>
              <w:bottom w:val="single" w:sz="8" w:space="0" w:color="auto"/>
              <w:right w:val="single" w:sz="8" w:space="0" w:color="auto"/>
            </w:tcBorders>
            <w:shd w:val="clear" w:color="auto" w:fill="auto"/>
            <w:vAlign w:val="center"/>
            <w:hideMark/>
          </w:tcPr>
          <w:p w14:paraId="39FCEED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adenosine deaminase</w:t>
            </w:r>
          </w:p>
        </w:tc>
        <w:tc>
          <w:tcPr>
            <w:tcW w:w="1701" w:type="dxa"/>
            <w:tcBorders>
              <w:top w:val="nil"/>
              <w:left w:val="nil"/>
              <w:bottom w:val="single" w:sz="8" w:space="0" w:color="auto"/>
              <w:right w:val="single" w:sz="8" w:space="0" w:color="auto"/>
            </w:tcBorders>
            <w:shd w:val="clear" w:color="auto" w:fill="auto"/>
            <w:vAlign w:val="center"/>
            <w:hideMark/>
          </w:tcPr>
          <w:p w14:paraId="376411F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SF culture </w:t>
            </w:r>
            <w:proofErr w:type="gramStart"/>
            <w:r w:rsidRPr="00D476D2">
              <w:rPr>
                <w:rFonts w:eastAsia="Times New Roman" w:cstheme="minorHAnsi"/>
                <w:color w:val="000000"/>
                <w:sz w:val="14"/>
                <w:szCs w:val="14"/>
                <w:lang w:eastAsia="en-GB"/>
              </w:rPr>
              <w:t xml:space="preserve">for  </w:t>
            </w:r>
            <w:r w:rsidRPr="00D476D2">
              <w:rPr>
                <w:rFonts w:eastAsia="Times New Roman" w:cstheme="minorHAnsi"/>
                <w:i/>
                <w:iCs/>
                <w:color w:val="000000"/>
                <w:sz w:val="14"/>
                <w:szCs w:val="14"/>
                <w:lang w:eastAsia="en-GB"/>
              </w:rPr>
              <w:t>Mycobacterium</w:t>
            </w:r>
            <w:proofErr w:type="gramEnd"/>
            <w:r w:rsidRPr="00D476D2">
              <w:rPr>
                <w:rFonts w:eastAsia="Times New Roman" w:cstheme="minorHAnsi"/>
                <w:i/>
                <w:iCs/>
                <w:color w:val="000000"/>
                <w:sz w:val="14"/>
                <w:szCs w:val="14"/>
                <w:lang w:eastAsia="en-GB"/>
              </w:rPr>
              <w:t xml:space="preserve"> tuberculosis</w:t>
            </w:r>
          </w:p>
        </w:tc>
      </w:tr>
      <w:tr w:rsidR="00D476D2" w:rsidRPr="00D476D2" w14:paraId="412A665B" w14:textId="77777777" w:rsidTr="000E47A1">
        <w:trPr>
          <w:trHeight w:val="121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C8BDE7B" w14:textId="4933D251"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Garg 2018</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7860/JCDR/2018/31333.11790","author":[{"dropping-particle":"","family":"Garg  Goyal, V.","given":"P","non-dropping-particle":"","parse-names":false,"suffix":""}],"container-title":"Journal of Clinical and Diagnostic Research","id":"ITEM-1","issue":"7 PG  -","issued":{"date-parts":[["2018"]]},"note":"Mrinalini Dey (2019-07-07 02:08:08)(Included): confirmed;","title":"Role of synovial fluid examination in diagnosis of joint diseases","type":"article-journal","volume":"12"},"uris":["http://www.mendeley.com/documents/?uuid=ac845441-8096-402c-bbe5-9dad64e49cf1"]}],"mendeley":{"formattedCitation":"[61]","plainTextFormattedCitation":"[61]","previouslyFormattedCitation":"[61]"},"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61]</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CE308D2"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 (“Use of a non-independent reference standard (where the ‘test’ is included in the ‘reference’, or where the ‘testing’ affects the ‘reference’) implies a level 4 study.”)</w:t>
            </w:r>
          </w:p>
        </w:tc>
        <w:tc>
          <w:tcPr>
            <w:tcW w:w="709" w:type="dxa"/>
            <w:tcBorders>
              <w:top w:val="nil"/>
              <w:left w:val="nil"/>
              <w:bottom w:val="single" w:sz="8" w:space="0" w:color="auto"/>
              <w:right w:val="single" w:sz="8" w:space="0" w:color="auto"/>
            </w:tcBorders>
            <w:shd w:val="clear" w:color="auto" w:fill="auto"/>
            <w:vAlign w:val="center"/>
            <w:hideMark/>
          </w:tcPr>
          <w:p w14:paraId="3CD64F1C" w14:textId="67614C37" w:rsidR="00D476D2" w:rsidRPr="00D476D2" w:rsidRDefault="000E47A1" w:rsidP="00D476D2">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IND</w:t>
            </w:r>
          </w:p>
        </w:tc>
        <w:tc>
          <w:tcPr>
            <w:tcW w:w="708" w:type="dxa"/>
            <w:tcBorders>
              <w:top w:val="nil"/>
              <w:left w:val="nil"/>
              <w:bottom w:val="single" w:sz="8" w:space="0" w:color="auto"/>
              <w:right w:val="single" w:sz="8" w:space="0" w:color="auto"/>
            </w:tcBorders>
            <w:shd w:val="clear" w:color="auto" w:fill="auto"/>
            <w:vAlign w:val="center"/>
            <w:hideMark/>
          </w:tcPr>
          <w:p w14:paraId="63955F2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0</w:t>
            </w:r>
          </w:p>
        </w:tc>
        <w:tc>
          <w:tcPr>
            <w:tcW w:w="851" w:type="dxa"/>
            <w:tcBorders>
              <w:top w:val="nil"/>
              <w:left w:val="nil"/>
              <w:bottom w:val="single" w:sz="8" w:space="0" w:color="auto"/>
              <w:right w:val="single" w:sz="8" w:space="0" w:color="auto"/>
            </w:tcBorders>
            <w:shd w:val="clear" w:color="auto" w:fill="auto"/>
            <w:vAlign w:val="center"/>
            <w:hideMark/>
          </w:tcPr>
          <w:p w14:paraId="7470DF04" w14:textId="7A53568C"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ot described</w:t>
            </w:r>
          </w:p>
        </w:tc>
        <w:tc>
          <w:tcPr>
            <w:tcW w:w="992" w:type="dxa"/>
            <w:tcBorders>
              <w:top w:val="nil"/>
              <w:left w:val="nil"/>
              <w:bottom w:val="single" w:sz="8" w:space="0" w:color="auto"/>
              <w:right w:val="single" w:sz="8" w:space="0" w:color="auto"/>
            </w:tcBorders>
            <w:shd w:val="clear" w:color="auto" w:fill="auto"/>
            <w:vAlign w:val="center"/>
            <w:hideMark/>
          </w:tcPr>
          <w:p w14:paraId="292899F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observational and cross-sectional</w:t>
            </w:r>
          </w:p>
        </w:tc>
        <w:tc>
          <w:tcPr>
            <w:tcW w:w="2268" w:type="dxa"/>
            <w:tcBorders>
              <w:top w:val="nil"/>
              <w:left w:val="nil"/>
              <w:bottom w:val="single" w:sz="8" w:space="0" w:color="auto"/>
              <w:right w:val="single" w:sz="8" w:space="0" w:color="auto"/>
            </w:tcBorders>
            <w:shd w:val="clear" w:color="auto" w:fill="auto"/>
            <w:vAlign w:val="center"/>
            <w:hideMark/>
          </w:tcPr>
          <w:p w14:paraId="15A72F70" w14:textId="0317B989"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ll the patients of any age with one or more joint effusions were included in this study</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9D39096" w14:textId="023D348D"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U</w:t>
            </w:r>
            <w:r w:rsidR="00D476D2" w:rsidRPr="00D476D2">
              <w:rPr>
                <w:rFonts w:eastAsia="Times New Roman" w:cstheme="minorHAnsi"/>
                <w:color w:val="000000"/>
                <w:sz w:val="14"/>
                <w:szCs w:val="14"/>
                <w:lang w:eastAsia="en-GB"/>
              </w:rPr>
              <w:t xml:space="preserve">ncontrolled diabetes </w:t>
            </w:r>
            <w:proofErr w:type="gramStart"/>
            <w:r w:rsidR="00D476D2" w:rsidRPr="00D476D2">
              <w:rPr>
                <w:rFonts w:eastAsia="Times New Roman" w:cstheme="minorHAnsi"/>
                <w:color w:val="000000"/>
                <w:sz w:val="14"/>
                <w:szCs w:val="14"/>
                <w:lang w:eastAsia="en-GB"/>
              </w:rPr>
              <w:t>mellitus,  cutaneous</w:t>
            </w:r>
            <w:proofErr w:type="gramEnd"/>
            <w:r w:rsidR="00D476D2" w:rsidRPr="00D476D2">
              <w:rPr>
                <w:rFonts w:eastAsia="Times New Roman" w:cstheme="minorHAnsi"/>
                <w:color w:val="000000"/>
                <w:sz w:val="14"/>
                <w:szCs w:val="14"/>
                <w:lang w:eastAsia="en-GB"/>
              </w:rPr>
              <w:t xml:space="preserve"> soft tissue infections mimicking acute arthritis</w:t>
            </w:r>
            <w:r>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545EAD7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 (6% tuberculous arthritis; 4% septic arthritis)</w:t>
            </w:r>
          </w:p>
        </w:tc>
        <w:tc>
          <w:tcPr>
            <w:tcW w:w="992" w:type="dxa"/>
            <w:tcBorders>
              <w:top w:val="nil"/>
              <w:left w:val="nil"/>
              <w:bottom w:val="single" w:sz="8" w:space="0" w:color="auto"/>
              <w:right w:val="single" w:sz="8" w:space="0" w:color="auto"/>
            </w:tcBorders>
            <w:shd w:val="clear" w:color="auto" w:fill="auto"/>
            <w:vAlign w:val="center"/>
            <w:hideMark/>
          </w:tcPr>
          <w:p w14:paraId="4F31D2C6" w14:textId="16F0C384"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w:t>
            </w:r>
          </w:p>
        </w:tc>
        <w:tc>
          <w:tcPr>
            <w:tcW w:w="992" w:type="dxa"/>
            <w:tcBorders>
              <w:top w:val="nil"/>
              <w:left w:val="nil"/>
              <w:bottom w:val="single" w:sz="8" w:space="0" w:color="auto"/>
              <w:right w:val="single" w:sz="8" w:space="0" w:color="auto"/>
            </w:tcBorders>
            <w:shd w:val="clear" w:color="auto" w:fill="auto"/>
            <w:vAlign w:val="center"/>
            <w:hideMark/>
          </w:tcPr>
          <w:p w14:paraId="456FCB4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OA 22%, RA 16%, trauma 3%</w:t>
            </w:r>
          </w:p>
        </w:tc>
        <w:tc>
          <w:tcPr>
            <w:tcW w:w="2126" w:type="dxa"/>
            <w:tcBorders>
              <w:top w:val="nil"/>
              <w:left w:val="nil"/>
              <w:bottom w:val="single" w:sz="8" w:space="0" w:color="auto"/>
              <w:right w:val="single" w:sz="8" w:space="0" w:color="auto"/>
            </w:tcBorders>
            <w:shd w:val="clear" w:color="auto" w:fill="auto"/>
            <w:vAlign w:val="center"/>
            <w:hideMark/>
          </w:tcPr>
          <w:p w14:paraId="6CD611FF"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WBC</w:t>
            </w:r>
          </w:p>
        </w:tc>
        <w:tc>
          <w:tcPr>
            <w:tcW w:w="1701" w:type="dxa"/>
            <w:tcBorders>
              <w:top w:val="nil"/>
              <w:left w:val="nil"/>
              <w:bottom w:val="single" w:sz="8" w:space="0" w:color="auto"/>
              <w:right w:val="single" w:sz="8" w:space="0" w:color="auto"/>
            </w:tcBorders>
            <w:shd w:val="clear" w:color="auto" w:fill="auto"/>
            <w:vAlign w:val="center"/>
            <w:hideMark/>
          </w:tcPr>
          <w:p w14:paraId="6B7D4E1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Gross examination, WBC, viscosity, % PMNs, Gram stain, culture, red blood cells presence, crystals presence</w:t>
            </w:r>
          </w:p>
        </w:tc>
      </w:tr>
      <w:tr w:rsidR="00D476D2" w:rsidRPr="00D476D2" w14:paraId="19160948" w14:textId="77777777" w:rsidTr="000E47A1">
        <w:trPr>
          <w:trHeight w:val="21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2A59757" w14:textId="750580C4"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Gautam 2017</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BACKGROUNDWe hypothesized that leucocyte esterase strip test can aid in diagnosing septic arthritis in native synovial fluid because leucocyte esterase concentrations would be elevated at the infection site because of secretion by recruited neutrophils.METHODThe cohort included 27 patients (suspected septic arthritis and normal subjects). A standard chemical test strip (graded as negative, trace, +, ++ or +++) was used to detect the presence of leucocyte esterase. Fluid leucocyte count, Gram staining, culture, erythrocyte sedimentation rate and C-reactive protein were also assessed.RESULTSThe leucocyte esterase test with a threshold of ++/+++ had a sensitivity of 79.2% (95% CI [confidence interval], 65.9% to 89.2%), specificity of 80.8% (95% CI, 73.3% to 87.1%), positive predictive value (PPV) of 61.8% (95% CI, 49.2% to 73.3%) and negative predictive value (NPV) of 90.1% (95% CI, 84.3% to 95.4%).CONCLUSIONThe leucocyte esterase strip test yielded a high specificity, PPV, NPV, high sensitivity and high diagnostic accuracy. Leucocyte esterase is an accurate, quick and bedside test for septic arthritis and can be used effectively for diagnosing periprosthetic joint infections along with other battery of tests according to the Musculoskeletal Infection Society criteria.","author":[{"dropping-particle":"","family":"Gautam","given":"V K","non-dropping-particle":"","parse-names":false,"suffix":""},{"dropping-particle":"","family":"Saini","given":"Rishabh","non-dropping-particle":"","parse-names":false,"suffix":""},{"dropping-particle":"","family":"Sharma","given":"Siddharth","non-dropping-particle":"","parse-names":false,"suffix":""}],"container-title":"Journal of orthopaedic surgery (Hong Kong)","id":"ITEM-1","issue":"1 PG  - 2309499016685019","issued":{"date-parts":[["2017"]]},"note":"Mrinalini Dey (2019-07-07 02:11:42)(Included): confirmed;","page":"2309499016685019","title":"Effectiveness of leucocyte esterase as a diagnostic test for acute septic arthritis","type":"article-journal","volume":"25"},"uris":["http://www.mendeley.com/documents/?uuid=8d6b97ad-b22c-4af1-a5d9-1837302ef30e"]}],"mendeley":{"formattedCitation":"[33]","plainTextFormattedCitation":"[33]","previouslyFormattedCitation":"[33]"},"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3]</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75AB95C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529D134F" w14:textId="06549062" w:rsidR="00D476D2" w:rsidRPr="00D476D2" w:rsidRDefault="000E47A1" w:rsidP="00D476D2">
            <w:pPr>
              <w:spacing w:after="0" w:line="240" w:lineRule="auto"/>
              <w:jc w:val="center"/>
              <w:rPr>
                <w:rFonts w:eastAsia="Times New Roman" w:cstheme="minorHAnsi"/>
                <w:color w:val="000000"/>
                <w:sz w:val="14"/>
                <w:szCs w:val="14"/>
                <w:lang w:eastAsia="en-GB"/>
              </w:rPr>
            </w:pPr>
            <w:r>
              <w:rPr>
                <w:rFonts w:eastAsia="Times New Roman" w:cstheme="minorHAnsi"/>
                <w:color w:val="000000"/>
                <w:sz w:val="14"/>
                <w:szCs w:val="14"/>
                <w:lang w:eastAsia="en-GB"/>
              </w:rPr>
              <w:t>IND</w:t>
            </w:r>
          </w:p>
        </w:tc>
        <w:tc>
          <w:tcPr>
            <w:tcW w:w="708" w:type="dxa"/>
            <w:tcBorders>
              <w:top w:val="nil"/>
              <w:left w:val="nil"/>
              <w:bottom w:val="single" w:sz="8" w:space="0" w:color="auto"/>
              <w:right w:val="single" w:sz="8" w:space="0" w:color="auto"/>
            </w:tcBorders>
            <w:shd w:val="clear" w:color="auto" w:fill="auto"/>
            <w:vAlign w:val="center"/>
            <w:hideMark/>
          </w:tcPr>
          <w:p w14:paraId="206BC59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w:t>
            </w:r>
          </w:p>
        </w:tc>
        <w:tc>
          <w:tcPr>
            <w:tcW w:w="851" w:type="dxa"/>
            <w:tcBorders>
              <w:top w:val="nil"/>
              <w:left w:val="nil"/>
              <w:bottom w:val="single" w:sz="8" w:space="0" w:color="auto"/>
              <w:right w:val="single" w:sz="8" w:space="0" w:color="auto"/>
            </w:tcBorders>
            <w:shd w:val="clear" w:color="auto" w:fill="auto"/>
            <w:vAlign w:val="center"/>
            <w:hideMark/>
          </w:tcPr>
          <w:p w14:paraId="6188407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2.32 +- 19.20</w:t>
            </w:r>
          </w:p>
        </w:tc>
        <w:tc>
          <w:tcPr>
            <w:tcW w:w="992" w:type="dxa"/>
            <w:tcBorders>
              <w:top w:val="nil"/>
              <w:left w:val="nil"/>
              <w:bottom w:val="single" w:sz="8" w:space="0" w:color="auto"/>
              <w:right w:val="single" w:sz="8" w:space="0" w:color="auto"/>
            </w:tcBorders>
            <w:shd w:val="clear" w:color="auto" w:fill="auto"/>
            <w:vAlign w:val="center"/>
            <w:hideMark/>
          </w:tcPr>
          <w:p w14:paraId="431D224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4FB958A8" w14:textId="393BDE20"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A</w:t>
            </w:r>
            <w:r w:rsidR="00D476D2" w:rsidRPr="00D476D2">
              <w:rPr>
                <w:rFonts w:eastAsia="Times New Roman" w:cstheme="minorHAnsi"/>
                <w:color w:val="000000"/>
                <w:sz w:val="14"/>
                <w:szCs w:val="14"/>
                <w:lang w:eastAsia="en-GB"/>
              </w:rPr>
              <w:t xml:space="preserve">ny age; acute monoarticular disease of major joint; clinical symptoms: acute onset, fever, limping while walking, unable to bear weight on the affected extremity, severe pain even on gentle passive movement, </w:t>
            </w:r>
            <w:proofErr w:type="spellStart"/>
            <w:r w:rsidR="00D476D2" w:rsidRPr="00D476D2">
              <w:rPr>
                <w:rFonts w:eastAsia="Times New Roman" w:cstheme="minorHAnsi"/>
                <w:color w:val="000000"/>
                <w:sz w:val="14"/>
                <w:szCs w:val="14"/>
                <w:lang w:eastAsia="en-GB"/>
              </w:rPr>
              <w:t>pseudoparalysis</w:t>
            </w:r>
            <w:proofErr w:type="spellEnd"/>
            <w:r w:rsidR="00D476D2" w:rsidRPr="00D476D2">
              <w:rPr>
                <w:rFonts w:eastAsia="Times New Roman" w:cstheme="minorHAnsi"/>
                <w:color w:val="000000"/>
                <w:sz w:val="14"/>
                <w:szCs w:val="14"/>
                <w:lang w:eastAsia="en-GB"/>
              </w:rPr>
              <w:t xml:space="preserve"> in children.</w:t>
            </w:r>
          </w:p>
        </w:tc>
        <w:tc>
          <w:tcPr>
            <w:tcW w:w="2268" w:type="dxa"/>
            <w:tcBorders>
              <w:top w:val="nil"/>
              <w:left w:val="nil"/>
              <w:bottom w:val="single" w:sz="8" w:space="0" w:color="auto"/>
              <w:right w:val="single" w:sz="8" w:space="0" w:color="auto"/>
            </w:tcBorders>
            <w:shd w:val="clear" w:color="auto" w:fill="auto"/>
            <w:vAlign w:val="center"/>
            <w:hideMark/>
          </w:tcPr>
          <w:p w14:paraId="148B14D4" w14:textId="652B1C66"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P</w:t>
            </w:r>
            <w:r w:rsidR="00D476D2" w:rsidRPr="00D476D2">
              <w:rPr>
                <w:rFonts w:eastAsia="Times New Roman" w:cstheme="minorHAnsi"/>
                <w:color w:val="000000"/>
                <w:sz w:val="14"/>
                <w:szCs w:val="14"/>
                <w:lang w:eastAsia="en-GB"/>
              </w:rPr>
              <w:t>oor skin condition; presence of sinus; presence of blood in aspirate; known case of haemophilia or any other bleeding disorder; patients who give definite history of antibiotic intake for the same condition; proven case of any other joint pathology</w:t>
            </w:r>
            <w:r>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36AABCCB" w14:textId="7E261B43"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7.78</w:t>
            </w:r>
          </w:p>
        </w:tc>
        <w:tc>
          <w:tcPr>
            <w:tcW w:w="992" w:type="dxa"/>
            <w:tcBorders>
              <w:top w:val="nil"/>
              <w:left w:val="nil"/>
              <w:bottom w:val="single" w:sz="8" w:space="0" w:color="auto"/>
              <w:right w:val="single" w:sz="8" w:space="0" w:color="auto"/>
            </w:tcBorders>
            <w:shd w:val="clear" w:color="auto" w:fill="auto"/>
            <w:vAlign w:val="center"/>
            <w:hideMark/>
          </w:tcPr>
          <w:p w14:paraId="4F197EE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2027395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1BD09AE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eukocyte esterase; Gram stain; CRP; ESR</w:t>
            </w:r>
          </w:p>
        </w:tc>
        <w:tc>
          <w:tcPr>
            <w:tcW w:w="1701" w:type="dxa"/>
            <w:tcBorders>
              <w:top w:val="nil"/>
              <w:left w:val="nil"/>
              <w:bottom w:val="single" w:sz="8" w:space="0" w:color="auto"/>
              <w:right w:val="single" w:sz="8" w:space="0" w:color="auto"/>
            </w:tcBorders>
            <w:shd w:val="clear" w:color="auto" w:fill="auto"/>
            <w:vAlign w:val="center"/>
            <w:hideMark/>
          </w:tcPr>
          <w:p w14:paraId="2CD2410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5FB2E321" w14:textId="77777777" w:rsidTr="000E47A1">
        <w:trPr>
          <w:trHeight w:val="121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D6ED12A" w14:textId="31363734"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Gbejuade</w:t>
            </w:r>
            <w:proofErr w:type="spellEnd"/>
            <w:r w:rsidRPr="00D476D2">
              <w:rPr>
                <w:rFonts w:eastAsia="Times New Roman" w:cstheme="minorHAnsi"/>
                <w:color w:val="000000"/>
                <w:sz w:val="14"/>
                <w:szCs w:val="14"/>
                <w:lang w:eastAsia="en-GB"/>
              </w:rPr>
              <w:t xml:space="preserve">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4081/or.2019.8156","ISSN":"20358237 (ISSN)","abstract":"To evaluate the sensitivity and specificity of Gram staining of synovial fluid aspirated from native joints suspected to be infected, we reviewed results of synovial fluid Gram stain and cultures. The sensitivity and specificity of the synovial Gram stain were then calculated. From the 1067 consecutive synovial fluid samples evaluated, 830 samples fulfilled the set criteria. From these 830 synovial fluid samples, organisms were detected by culture technique in only 100 samples; most of which were Gram-positive bacteria (78%). The other 22% comprised Gram-negative bacteria, Fungi and a mixture of growth. Of these, concomitant Gram stain test revealed sensitivity and specificity of 17.0% and 99.7% respectively. Our study demonstrates that the Gram stain technique has low sensitivity in detecting organisms in presumed native joint infections. Our findings demonstrate that the Gram stain test is an unreliable investigation in diagnosing native joint infections. Â© the Author(s), 2019.","author":[{"dropping-particle":"","family":"Gbejuade","given":"H","non-dropping-particle":"","parse-names":false,"suffix":""},{"dropping-particle":"","family":"Elsakka","given":"M","non-dropping-particle":"","parse-names":false,"suffix":""},{"dropping-particle":"","family":"Cutler","given":"L","non-dropping-particle":"","parse-names":false,"suffix":""}],"container-title":"Orthopedic Reviews","id":"ITEM-1","issue":"4","issued":{"date-parts":[["2019"]]},"language":"English","note":"Export Date: 11 September 2020\n\nCorrespondence Address: Gbejuade, H.; University Hospitals of Leicester General Hospital, Gwendolen Rd, United Kingdom; email: gbej1@yahoo.com","page":"175-178","publisher":"Page Press Publications","publisher-place":"University Hospitals of Leicester, United Kingdom","title":"How well does synovial fluid gram staining correlate with cultures in native joint infections?","type":"article-journal","volume":"11"},"uris":["http://www.mendeley.com/documents/?uuid=fa22956c-4d36-4927-94c0-13a37c7b93a6"]}],"mendeley":{"formattedCitation":"[47]","plainTextFormattedCitation":"[47]","previouslyFormattedCitation":"[47]"},"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7]</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1F5B3970"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09B736D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GBR</w:t>
            </w:r>
          </w:p>
        </w:tc>
        <w:tc>
          <w:tcPr>
            <w:tcW w:w="708" w:type="dxa"/>
            <w:tcBorders>
              <w:top w:val="nil"/>
              <w:left w:val="nil"/>
              <w:bottom w:val="single" w:sz="8" w:space="0" w:color="auto"/>
              <w:right w:val="single" w:sz="8" w:space="0" w:color="auto"/>
            </w:tcBorders>
            <w:shd w:val="clear" w:color="auto" w:fill="auto"/>
            <w:vAlign w:val="center"/>
            <w:hideMark/>
          </w:tcPr>
          <w:p w14:paraId="7333988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30</w:t>
            </w:r>
          </w:p>
        </w:tc>
        <w:tc>
          <w:tcPr>
            <w:tcW w:w="851" w:type="dxa"/>
            <w:tcBorders>
              <w:top w:val="nil"/>
              <w:left w:val="nil"/>
              <w:bottom w:val="single" w:sz="8" w:space="0" w:color="auto"/>
              <w:right w:val="single" w:sz="8" w:space="0" w:color="auto"/>
            </w:tcBorders>
            <w:shd w:val="clear" w:color="auto" w:fill="auto"/>
            <w:vAlign w:val="center"/>
            <w:hideMark/>
          </w:tcPr>
          <w:p w14:paraId="1D6FD0D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65AB480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76F72DC6" w14:textId="41ED72DC"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uspected septic arthritis with SF samples taken</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3A4011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Results show possible contaminants; patient details duplicated; samples sent for possible TB; culture and Gram stain reports unavailable.</w:t>
            </w:r>
          </w:p>
        </w:tc>
        <w:tc>
          <w:tcPr>
            <w:tcW w:w="851" w:type="dxa"/>
            <w:tcBorders>
              <w:top w:val="nil"/>
              <w:left w:val="nil"/>
              <w:bottom w:val="single" w:sz="8" w:space="0" w:color="auto"/>
              <w:right w:val="single" w:sz="8" w:space="0" w:color="auto"/>
            </w:tcBorders>
            <w:shd w:val="clear" w:color="auto" w:fill="auto"/>
            <w:vAlign w:val="center"/>
            <w:hideMark/>
          </w:tcPr>
          <w:p w14:paraId="45CA821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2</w:t>
            </w:r>
          </w:p>
        </w:tc>
        <w:tc>
          <w:tcPr>
            <w:tcW w:w="992" w:type="dxa"/>
            <w:tcBorders>
              <w:top w:val="nil"/>
              <w:left w:val="nil"/>
              <w:bottom w:val="single" w:sz="8" w:space="0" w:color="auto"/>
              <w:right w:val="single" w:sz="8" w:space="0" w:color="auto"/>
            </w:tcBorders>
            <w:shd w:val="clear" w:color="auto" w:fill="auto"/>
            <w:vAlign w:val="center"/>
            <w:hideMark/>
          </w:tcPr>
          <w:p w14:paraId="04ED385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B97643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8</w:t>
            </w:r>
          </w:p>
        </w:tc>
        <w:tc>
          <w:tcPr>
            <w:tcW w:w="2126" w:type="dxa"/>
            <w:tcBorders>
              <w:top w:val="nil"/>
              <w:left w:val="nil"/>
              <w:bottom w:val="single" w:sz="8" w:space="0" w:color="auto"/>
              <w:right w:val="single" w:sz="8" w:space="0" w:color="auto"/>
            </w:tcBorders>
            <w:shd w:val="clear" w:color="auto" w:fill="auto"/>
            <w:vAlign w:val="center"/>
            <w:hideMark/>
          </w:tcPr>
          <w:p w14:paraId="19EC0FB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Gram stain</w:t>
            </w:r>
          </w:p>
        </w:tc>
        <w:tc>
          <w:tcPr>
            <w:tcW w:w="1701" w:type="dxa"/>
            <w:tcBorders>
              <w:top w:val="nil"/>
              <w:left w:val="nil"/>
              <w:bottom w:val="single" w:sz="8" w:space="0" w:color="auto"/>
              <w:right w:val="single" w:sz="8" w:space="0" w:color="auto"/>
            </w:tcBorders>
            <w:shd w:val="clear" w:color="auto" w:fill="auto"/>
            <w:vAlign w:val="center"/>
            <w:hideMark/>
          </w:tcPr>
          <w:p w14:paraId="102467E8"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28E1D3E5" w14:textId="77777777" w:rsidTr="000E47A1">
        <w:trPr>
          <w:trHeight w:val="121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CC05D80" w14:textId="6EAD19C8"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Gratacos</w:t>
            </w:r>
            <w:proofErr w:type="spellEnd"/>
            <w:r w:rsidRPr="00D476D2">
              <w:rPr>
                <w:rFonts w:eastAsia="Times New Roman" w:cstheme="minorHAnsi"/>
                <w:color w:val="000000"/>
                <w:sz w:val="14"/>
                <w:szCs w:val="14"/>
                <w:lang w:eastAsia="en-GB"/>
              </w:rPr>
              <w:t xml:space="preserve"> 1995</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OBJECTIVETo analyze the usefulness of D-lactic acid levels in synovial fluid (SF) as a rapid test to support the early diagnosis of bacterial arthritis (BA).METHODSA simple modification of the enzyme method used for measuring L-lactic acid was used to analyze levels of D-lactic acid in SF from 20 cases of BA. Results were compared with those from 99 noninfectious arthritis, which included 90 inflammatory SF samples. Total white blood cell count (WBC), percentage of polymorphonuclears (% PMN) and gram stains were also determined.RESULTSD-lactic acid levels were significantly higher in BA than in noninfectious arthritis. Using a cutoff value of 0.05 mM, 85% of the SF samples from BA had a positive test for D-lactic acid compared with 4% of the control group. The overall sensitivity of the assay was 85% with a specificity of 96%, showing a positive predictive value for BA of 81% and a negative predictive value of 97%.CONCLUSIONThe data presented suggest that D-lactic acid is an accurate, easy test that can be carried out in any laboratory, to support the early diagnosis of BA.","author":[{"dropping-particle":"","family":"Gratacós","given":"J","non-dropping-particle":"","parse-names":false,"suffix":""},{"dropping-particle":"","family":"Vila","given":"J","non-dropping-particle":"","parse-names":false,"suffix":""},{"dropping-particle":"","family":"Moyá","given":"F","non-dropping-particle":"","parse-names":false,"suffix":""},{"dropping-particle":"","family":"Marcos","given":"M A","non-dropping-particle":"","parse-names":false,"suffix":""},{"dropping-particle":"","family":"Collado","given":"A","non-dropping-particle":"","parse-names":false,"suffix":""},{"dropping-particle":"","family":"Sanmartí","given":"R","non-dropping-particle":"","parse-names":false,"suffix":""},{"dropping-particle":"","family":"Brancós","given":"M A","non-dropping-particle":"","parse-names":false,"suffix":""},{"dropping-particle":"","family":"Jimenez de Anta","given":"M T","non-dropping-particle":"","parse-names":false,"suffix":""},{"dropping-particle":"","family":"Muñoz-Gómez","given":"J","non-dropping-particle":"","parse-names":false,"suffix":""}],"container-title":"The Journal of rheumatology","id":"ITEM-1","issue":"8 PG  - 1504-1508","issued":{"date-parts":[["1995"]]},"note":"Mrinalini Dey (2019-07-07 02:17:38)(Included): confirmed; Mrinalini Dey (2019-04-26 01:48:01)(Select): Requested via library; Mrinalini Dey (2019-04-15 07:27:05)(Select): Full paper requested on RG;","page":"1504-1508","title":"D-lactic acid in synovial fluid. A rapid diagnostic test for bacterial synovitis","type":"article-journal","volume":"22"},"uris":["http://www.mendeley.com/documents/?uuid=a1ed7727-76f5-4243-bba0-3a57b0af920d"]}],"mendeley":{"formattedCitation":"[34]","plainTextFormattedCitation":"[34]","previouslyFormattedCitation":"[34]"},"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4]</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ACFE2A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b</w:t>
            </w:r>
          </w:p>
        </w:tc>
        <w:tc>
          <w:tcPr>
            <w:tcW w:w="709" w:type="dxa"/>
            <w:tcBorders>
              <w:top w:val="nil"/>
              <w:left w:val="nil"/>
              <w:bottom w:val="single" w:sz="8" w:space="0" w:color="auto"/>
              <w:right w:val="single" w:sz="8" w:space="0" w:color="auto"/>
            </w:tcBorders>
            <w:shd w:val="clear" w:color="auto" w:fill="auto"/>
            <w:vAlign w:val="center"/>
            <w:hideMark/>
          </w:tcPr>
          <w:p w14:paraId="0436CA8F"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ESP</w:t>
            </w:r>
          </w:p>
        </w:tc>
        <w:tc>
          <w:tcPr>
            <w:tcW w:w="708" w:type="dxa"/>
            <w:tcBorders>
              <w:top w:val="nil"/>
              <w:left w:val="nil"/>
              <w:bottom w:val="single" w:sz="8" w:space="0" w:color="auto"/>
              <w:right w:val="single" w:sz="8" w:space="0" w:color="auto"/>
            </w:tcBorders>
            <w:shd w:val="clear" w:color="auto" w:fill="auto"/>
            <w:vAlign w:val="center"/>
            <w:hideMark/>
          </w:tcPr>
          <w:p w14:paraId="7CE67CE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7 patients (20 samples) with proven septic arthritis</w:t>
            </w:r>
          </w:p>
        </w:tc>
        <w:tc>
          <w:tcPr>
            <w:tcW w:w="851" w:type="dxa"/>
            <w:tcBorders>
              <w:top w:val="nil"/>
              <w:left w:val="nil"/>
              <w:bottom w:val="single" w:sz="8" w:space="0" w:color="auto"/>
              <w:right w:val="single" w:sz="8" w:space="0" w:color="auto"/>
            </w:tcBorders>
            <w:shd w:val="clear" w:color="auto" w:fill="auto"/>
            <w:vAlign w:val="center"/>
            <w:hideMark/>
          </w:tcPr>
          <w:p w14:paraId="31532E5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F26B4A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ase-control</w:t>
            </w:r>
          </w:p>
        </w:tc>
        <w:tc>
          <w:tcPr>
            <w:tcW w:w="2268" w:type="dxa"/>
            <w:tcBorders>
              <w:top w:val="nil"/>
              <w:left w:val="nil"/>
              <w:bottom w:val="single" w:sz="8" w:space="0" w:color="auto"/>
              <w:right w:val="single" w:sz="8" w:space="0" w:color="auto"/>
            </w:tcBorders>
            <w:shd w:val="clear" w:color="auto" w:fill="auto"/>
            <w:vAlign w:val="center"/>
            <w:hideMark/>
          </w:tcPr>
          <w:p w14:paraId="6AEE133B" w14:textId="30619E2D"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Unclear – collected over </w:t>
            </w:r>
            <w:r w:rsidR="00B038CF" w:rsidRPr="00D476D2">
              <w:rPr>
                <w:rFonts w:eastAsia="Times New Roman" w:cstheme="minorHAnsi"/>
                <w:color w:val="000000"/>
                <w:sz w:val="14"/>
                <w:szCs w:val="14"/>
                <w:lang w:eastAsia="en-GB"/>
              </w:rPr>
              <w:t>3-year</w:t>
            </w:r>
            <w:r w:rsidRPr="00D476D2">
              <w:rPr>
                <w:rFonts w:eastAsia="Times New Roman" w:cstheme="minorHAnsi"/>
                <w:color w:val="000000"/>
                <w:sz w:val="14"/>
                <w:szCs w:val="14"/>
                <w:lang w:eastAsia="en-GB"/>
              </w:rPr>
              <w:t xml:space="preserve"> period, </w:t>
            </w:r>
            <w:r w:rsidR="00B038CF" w:rsidRPr="00D476D2">
              <w:rPr>
                <w:rFonts w:eastAsia="Times New Roman" w:cstheme="minorHAnsi"/>
                <w:color w:val="000000"/>
                <w:sz w:val="14"/>
                <w:szCs w:val="14"/>
                <w:lang w:eastAsia="en-GB"/>
              </w:rPr>
              <w:t>non-consecutiv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A64BC17" w14:textId="3C495137"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1590895D" w14:textId="4B19A563"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6.81</w:t>
            </w:r>
          </w:p>
        </w:tc>
        <w:tc>
          <w:tcPr>
            <w:tcW w:w="992" w:type="dxa"/>
            <w:tcBorders>
              <w:top w:val="nil"/>
              <w:left w:val="nil"/>
              <w:bottom w:val="single" w:sz="8" w:space="0" w:color="auto"/>
              <w:right w:val="single" w:sz="8" w:space="0" w:color="auto"/>
            </w:tcBorders>
            <w:shd w:val="clear" w:color="auto" w:fill="auto"/>
            <w:vAlign w:val="center"/>
            <w:hideMark/>
          </w:tcPr>
          <w:p w14:paraId="64F26171" w14:textId="31EAAE11"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1.84</w:t>
            </w:r>
          </w:p>
        </w:tc>
        <w:tc>
          <w:tcPr>
            <w:tcW w:w="992" w:type="dxa"/>
            <w:tcBorders>
              <w:top w:val="nil"/>
              <w:left w:val="nil"/>
              <w:bottom w:val="single" w:sz="8" w:space="0" w:color="auto"/>
              <w:right w:val="single" w:sz="8" w:space="0" w:color="auto"/>
            </w:tcBorders>
            <w:shd w:val="clear" w:color="auto" w:fill="auto"/>
            <w:vAlign w:val="center"/>
            <w:hideMark/>
          </w:tcPr>
          <w:p w14:paraId="41910FC8" w14:textId="1324999F"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1.34</w:t>
            </w:r>
          </w:p>
        </w:tc>
        <w:tc>
          <w:tcPr>
            <w:tcW w:w="2126" w:type="dxa"/>
            <w:tcBorders>
              <w:top w:val="nil"/>
              <w:left w:val="nil"/>
              <w:bottom w:val="single" w:sz="8" w:space="0" w:color="auto"/>
              <w:right w:val="single" w:sz="8" w:space="0" w:color="auto"/>
            </w:tcBorders>
            <w:shd w:val="clear" w:color="auto" w:fill="auto"/>
            <w:vAlign w:val="center"/>
            <w:hideMark/>
          </w:tcPr>
          <w:p w14:paraId="75173C6D"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ynovial D-lactic acid, %PMN, WBC, gram stains.</w:t>
            </w:r>
          </w:p>
        </w:tc>
        <w:tc>
          <w:tcPr>
            <w:tcW w:w="1701" w:type="dxa"/>
            <w:tcBorders>
              <w:top w:val="nil"/>
              <w:left w:val="nil"/>
              <w:bottom w:val="single" w:sz="8" w:space="0" w:color="auto"/>
              <w:right w:val="single" w:sz="8" w:space="0" w:color="auto"/>
            </w:tcBorders>
            <w:shd w:val="clear" w:color="auto" w:fill="auto"/>
            <w:vAlign w:val="center"/>
            <w:hideMark/>
          </w:tcPr>
          <w:p w14:paraId="17761A7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Included patients already had diagnosis by synovial culture</w:t>
            </w:r>
          </w:p>
        </w:tc>
      </w:tr>
      <w:tr w:rsidR="00D476D2" w:rsidRPr="00D476D2" w14:paraId="464328CC"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A8AC66A" w14:textId="53514899"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lastRenderedPageBreak/>
              <w:t>Hassas</w:t>
            </w:r>
            <w:proofErr w:type="spellEnd"/>
            <w:r w:rsidRPr="00D476D2">
              <w:rPr>
                <w:rFonts w:eastAsia="Times New Roman" w:cstheme="minorHAnsi"/>
                <w:color w:val="000000"/>
                <w:sz w:val="14"/>
                <w:szCs w:val="14"/>
                <w:lang w:eastAsia="en-GB"/>
              </w:rPr>
              <w:t xml:space="preserve"> Yeganeh 2020</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186/s42358-020-0115-3","ISSN":"25233106 (ISSN)","abstract":"Background: The current diagnostic cornerstone for septic arthritis contains gram stains, bacterial culture, and cell count with a differential of aspirated synovial fluid. Recently, a synovial leukocyte esterase (LE) test has been used for diagnosing septic arthritis. Since this test measures the esterase activity of leukocytes, there is always a dilemma for using this test in patients with inflammatory arthritis. Methods: We collected the synovial fluid specimens as part of the general diagnostic protocol for patients suspected of Juvenile Idiopathic Arthritis (JIA) or Septic Arthritis (SA). Each group included 34 patients. We compared the result of the synovial LE test with the result of the culture of each patient. Results: The mean ages of patients were 64.14 ± 31.27 and 50.88 ± 23.19 months in the JIA group and septic arthritis group, respectively. The LE test results were positive in 30 specimens, trace in 3 and negative in one in the first-time test and were positive in 31 specimens and trace in 3 in the second-time test, while it was negative in all patients with JIA. Hence, the sensitivity of the synovial LE test was 80.8%, the specificity, PPV, and NPV were 78.6, 70.0, 86.8% respectively based on a positive culture. Conclusion: The leukocyte esterase strip test can be used as a rapid, bedside method for diagnosing or excluding bacterial infections in different body fluids. The synovial LE test can be used as an accurate test to rapidly rule in or out an acute articular bacterial infection, even in patients with concurrent inflammatory arthritis. © 2020 The Author(s).","author":[{"dropping-particle":"","family":"Hassas Yeganeh","given":"M","non-dropping-particle":"","parse-names":false,"suffix":""},{"dropping-particle":"","family":"Talaei","given":"M","non-dropping-particle":"","parse-names":false,"suffix":""},{"dropping-particle":"","family":"Bazzaz","given":"A E","non-dropping-particle":"","parse-names":false,"suffix":""},{"dropping-particle":"","family":"Rahmani","given":"K","non-dropping-particle":"","parse-names":false,"suffix":""},{"dropping-particle":"","family":"Sinaei","given":"R","non-dropping-particle":"","parse-names":false,"suffix":""},{"dropping-particle":"","family":"Fathi","given":"M","non-dropping-particle":"","parse-names":false,"suffix":""},{"dropping-particle":"","family":"Shiari","given":"R","non-dropping-particle":"","parse-names":false,"suffix":""},{"dropping-particle":"","family":"Hosseinzadeh","given":"H","non-dropping-particle":"","parse-names":false,"suffix":""}],"container-title":"Advances in Rheumatology","id":"ITEM-1","issue":"1","issued":{"date-parts":[["2020"]]},"language":"English","note":"Export Date: 11 September 2020\n\nCorrespondence Address: Hosseinzadeh, H.; Orthopedic Research Group, School of Osteopathic Medicine, Rowan University, 201 S Broadway, United States; email: Hamid@rowan.edu","publisher":"BioMed Central Ltd.","publisher-place":"Mofid Clinical Research Development Center, SBMU, Tehran, Iran","title":"Determination of diagnostic value (validity) leukocyte esterase (urine dipstick strip) in differentiating inflammatory arthritis from bacterial arthritis","type":"article-journal","volume":"60"},"uris":["http://www.mendeley.com/documents/?uuid=b185ea28-bc37-4156-91cd-881a557e5fe7"]}],"mendeley":{"formattedCitation":"[48]","plainTextFormattedCitation":"[48]","previouslyFormattedCitation":"[48]"},"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8]</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8EAC2A0"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b</w:t>
            </w:r>
          </w:p>
        </w:tc>
        <w:tc>
          <w:tcPr>
            <w:tcW w:w="709" w:type="dxa"/>
            <w:tcBorders>
              <w:top w:val="nil"/>
              <w:left w:val="nil"/>
              <w:bottom w:val="single" w:sz="8" w:space="0" w:color="auto"/>
              <w:right w:val="single" w:sz="8" w:space="0" w:color="auto"/>
            </w:tcBorders>
            <w:shd w:val="clear" w:color="auto" w:fill="auto"/>
            <w:vAlign w:val="center"/>
            <w:hideMark/>
          </w:tcPr>
          <w:p w14:paraId="2139402E"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IRN</w:t>
            </w:r>
          </w:p>
        </w:tc>
        <w:tc>
          <w:tcPr>
            <w:tcW w:w="708" w:type="dxa"/>
            <w:tcBorders>
              <w:top w:val="nil"/>
              <w:left w:val="nil"/>
              <w:bottom w:val="single" w:sz="8" w:space="0" w:color="auto"/>
              <w:right w:val="single" w:sz="8" w:space="0" w:color="auto"/>
            </w:tcBorders>
            <w:shd w:val="clear" w:color="auto" w:fill="auto"/>
            <w:vAlign w:val="center"/>
            <w:hideMark/>
          </w:tcPr>
          <w:p w14:paraId="760F02E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8</w:t>
            </w:r>
          </w:p>
        </w:tc>
        <w:tc>
          <w:tcPr>
            <w:tcW w:w="851" w:type="dxa"/>
            <w:tcBorders>
              <w:top w:val="nil"/>
              <w:left w:val="nil"/>
              <w:bottom w:val="single" w:sz="8" w:space="0" w:color="auto"/>
              <w:right w:val="single" w:sz="8" w:space="0" w:color="auto"/>
            </w:tcBorders>
            <w:shd w:val="clear" w:color="auto" w:fill="auto"/>
            <w:vAlign w:val="center"/>
            <w:hideMark/>
          </w:tcPr>
          <w:p w14:paraId="38F0141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6D408A7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ase-control</w:t>
            </w:r>
          </w:p>
        </w:tc>
        <w:tc>
          <w:tcPr>
            <w:tcW w:w="2268" w:type="dxa"/>
            <w:tcBorders>
              <w:top w:val="nil"/>
              <w:left w:val="nil"/>
              <w:bottom w:val="single" w:sz="8" w:space="0" w:color="auto"/>
              <w:right w:val="single" w:sz="8" w:space="0" w:color="auto"/>
            </w:tcBorders>
            <w:shd w:val="clear" w:color="auto" w:fill="auto"/>
            <w:vAlign w:val="center"/>
            <w:hideMark/>
          </w:tcPr>
          <w:p w14:paraId="600C6FE3" w14:textId="63BD8C16"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uspected JIA or septic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582D3918"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59F4418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0</w:t>
            </w:r>
          </w:p>
        </w:tc>
        <w:tc>
          <w:tcPr>
            <w:tcW w:w="992" w:type="dxa"/>
            <w:tcBorders>
              <w:top w:val="nil"/>
              <w:left w:val="nil"/>
              <w:bottom w:val="single" w:sz="8" w:space="0" w:color="auto"/>
              <w:right w:val="single" w:sz="8" w:space="0" w:color="auto"/>
            </w:tcBorders>
            <w:shd w:val="clear" w:color="auto" w:fill="auto"/>
            <w:vAlign w:val="center"/>
            <w:hideMark/>
          </w:tcPr>
          <w:p w14:paraId="0A83DDC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7FDEB73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0</w:t>
            </w:r>
          </w:p>
        </w:tc>
        <w:tc>
          <w:tcPr>
            <w:tcW w:w="2126" w:type="dxa"/>
            <w:tcBorders>
              <w:top w:val="nil"/>
              <w:left w:val="nil"/>
              <w:bottom w:val="single" w:sz="8" w:space="0" w:color="auto"/>
              <w:right w:val="single" w:sz="8" w:space="0" w:color="auto"/>
            </w:tcBorders>
            <w:shd w:val="clear" w:color="auto" w:fill="auto"/>
            <w:vAlign w:val="center"/>
            <w:hideMark/>
          </w:tcPr>
          <w:p w14:paraId="1E276FC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eukocyte esterase</w:t>
            </w:r>
          </w:p>
        </w:tc>
        <w:tc>
          <w:tcPr>
            <w:tcW w:w="1701" w:type="dxa"/>
            <w:tcBorders>
              <w:top w:val="nil"/>
              <w:left w:val="nil"/>
              <w:bottom w:val="single" w:sz="8" w:space="0" w:color="auto"/>
              <w:right w:val="single" w:sz="8" w:space="0" w:color="auto"/>
            </w:tcBorders>
            <w:shd w:val="clear" w:color="auto" w:fill="auto"/>
            <w:vAlign w:val="center"/>
            <w:hideMark/>
          </w:tcPr>
          <w:p w14:paraId="69F7108F"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JIA: ILAR criteria; SF culture and SF WBC &gt;50000/ml</w:t>
            </w:r>
          </w:p>
        </w:tc>
      </w:tr>
      <w:tr w:rsidR="00D476D2" w:rsidRPr="00D476D2" w14:paraId="4D227E4A" w14:textId="77777777" w:rsidTr="000E47A1">
        <w:trPr>
          <w:trHeight w:val="30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980F4B3" w14:textId="15A06AB2"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Jeng</w:t>
            </w:r>
            <w:proofErr w:type="spellEnd"/>
            <w:r w:rsidRPr="00D476D2">
              <w:rPr>
                <w:rFonts w:eastAsia="Times New Roman" w:cstheme="minorHAnsi"/>
                <w:color w:val="000000"/>
                <w:sz w:val="14"/>
                <w:szCs w:val="14"/>
                <w:lang w:eastAsia="en-GB"/>
              </w:rPr>
              <w:t xml:space="preserve"> 1997</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S0735-6757(97)90173-X","author":[{"dropping-particle":"","family":"Jeng  Wang, C.-R., Liu, S.-T., Su, C.-C., Tsai, R.-T., Yeh, T.-S., Wen, C.-L., Wu, Y.-Q., Lin, C.-Y., Lee, G.-L., Chen, M.-Y., Liu, M.-F., Chuang, C.-Y., Chen, C.-Y.","given":"G.-W.","non-dropping-particle":"","parse-names":false,"suffix":""}],"container-title":"American Journal of Emergency Medicine","id":"ITEM-1","issue":"7 PG  -","issued":{"date-parts":[["1997"]]},"note":"Mrinalini Dey (2019-07-07 02:31:31)(Included): confirmed;","title":"Measurement of synovial tumor necrosis factor-alpha in diagnosing emergency patients with bacterial arthritis","type":"article-journal","volume":"15"},"uris":["http://www.mendeley.com/documents/?uuid=eae4938c-1e83-4cf3-9b36-b438b113ebd2"]}],"mendeley":{"formattedCitation":"[18]","plainTextFormattedCitation":"[18]","previouslyFormattedCitation":"[18]"},"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18]</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33841A9"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03BA093"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TWN</w:t>
            </w:r>
          </w:p>
        </w:tc>
        <w:tc>
          <w:tcPr>
            <w:tcW w:w="708" w:type="dxa"/>
            <w:tcBorders>
              <w:top w:val="nil"/>
              <w:left w:val="nil"/>
              <w:bottom w:val="single" w:sz="8" w:space="0" w:color="auto"/>
              <w:right w:val="single" w:sz="8" w:space="0" w:color="auto"/>
            </w:tcBorders>
            <w:shd w:val="clear" w:color="auto" w:fill="auto"/>
            <w:vAlign w:val="center"/>
            <w:hideMark/>
          </w:tcPr>
          <w:p w14:paraId="56EABDC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5</w:t>
            </w:r>
          </w:p>
        </w:tc>
        <w:tc>
          <w:tcPr>
            <w:tcW w:w="851" w:type="dxa"/>
            <w:tcBorders>
              <w:top w:val="nil"/>
              <w:left w:val="nil"/>
              <w:bottom w:val="single" w:sz="8" w:space="0" w:color="auto"/>
              <w:right w:val="single" w:sz="8" w:space="0" w:color="auto"/>
            </w:tcBorders>
            <w:shd w:val="clear" w:color="auto" w:fill="auto"/>
            <w:vAlign w:val="center"/>
            <w:hideMark/>
          </w:tcPr>
          <w:p w14:paraId="067F565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E1FC8F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046D1CD3" w14:textId="79B4116A"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ith suspected bacterial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8F77882"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78D6F35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w:t>
            </w:r>
          </w:p>
        </w:tc>
        <w:tc>
          <w:tcPr>
            <w:tcW w:w="992" w:type="dxa"/>
            <w:tcBorders>
              <w:top w:val="nil"/>
              <w:left w:val="nil"/>
              <w:bottom w:val="single" w:sz="8" w:space="0" w:color="auto"/>
              <w:right w:val="single" w:sz="8" w:space="0" w:color="auto"/>
            </w:tcBorders>
            <w:shd w:val="clear" w:color="auto" w:fill="auto"/>
            <w:vAlign w:val="center"/>
            <w:hideMark/>
          </w:tcPr>
          <w:p w14:paraId="6942EBF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w:t>
            </w:r>
          </w:p>
        </w:tc>
        <w:tc>
          <w:tcPr>
            <w:tcW w:w="992" w:type="dxa"/>
            <w:tcBorders>
              <w:top w:val="nil"/>
              <w:left w:val="nil"/>
              <w:bottom w:val="single" w:sz="8" w:space="0" w:color="auto"/>
              <w:right w:val="single" w:sz="8" w:space="0" w:color="auto"/>
            </w:tcBorders>
            <w:shd w:val="clear" w:color="auto" w:fill="auto"/>
            <w:vAlign w:val="center"/>
            <w:hideMark/>
          </w:tcPr>
          <w:p w14:paraId="4763FB3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6</w:t>
            </w:r>
          </w:p>
        </w:tc>
        <w:tc>
          <w:tcPr>
            <w:tcW w:w="2126" w:type="dxa"/>
            <w:tcBorders>
              <w:top w:val="nil"/>
              <w:left w:val="nil"/>
              <w:bottom w:val="single" w:sz="8" w:space="0" w:color="auto"/>
              <w:right w:val="single" w:sz="8" w:space="0" w:color="auto"/>
            </w:tcBorders>
            <w:shd w:val="clear" w:color="auto" w:fill="auto"/>
            <w:vAlign w:val="center"/>
            <w:hideMark/>
          </w:tcPr>
          <w:p w14:paraId="61A835B4" w14:textId="3BDABCDD"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TNF</w:t>
            </w:r>
            <w:r w:rsidR="009367D9">
              <w:rPr>
                <w:rFonts w:eastAsia="Times New Roman" w:cstheme="minorHAnsi"/>
                <w:color w:val="000000"/>
                <w:sz w:val="14"/>
                <w:szCs w:val="14"/>
                <w:lang w:eastAsia="en-GB"/>
              </w:rPr>
              <w:t>α</w:t>
            </w:r>
          </w:p>
        </w:tc>
        <w:tc>
          <w:tcPr>
            <w:tcW w:w="1701" w:type="dxa"/>
            <w:tcBorders>
              <w:top w:val="nil"/>
              <w:left w:val="nil"/>
              <w:bottom w:val="single" w:sz="8" w:space="0" w:color="auto"/>
              <w:right w:val="single" w:sz="8" w:space="0" w:color="auto"/>
            </w:tcBorders>
            <w:shd w:val="clear" w:color="auto" w:fill="auto"/>
            <w:vAlign w:val="center"/>
            <w:hideMark/>
          </w:tcPr>
          <w:p w14:paraId="0D212F5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F bacterial culture</w:t>
            </w:r>
          </w:p>
        </w:tc>
      </w:tr>
      <w:tr w:rsidR="00D476D2" w:rsidRPr="00D476D2" w14:paraId="5CB3DA17"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3F53BA9E" w14:textId="4AC0BA8A"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Kim 2010</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BACKGROUNDThe diagnosis of septic arthritis (SA) relies on synovial analysis and conventional culture. But, these methods lack of sensitivity and culture is time consuming to establish a definite diagnosis. This study evaluated a new multiplex PCR assay which entailed screening PCR for Gram typing and identification PCR for species identification using two primer mixes.METHODSA total of 80 synovial fluid samples from patients with suspected SA were collected. Culture, multiplex PCR, and 16S rRNA gene PCR were performed.RESULTSThe analytical sensitivity of multiplex PCR assay was 10(1) CFU/ml for each type of bacteria. There was no cross-reactivity with common bacterial pathogens. Bacteria were detected in 20, 25, and 26 of 80 samples for culture, multiplex PCR, and 16S rRNA gene PCR, respectively. Nineteen (95%) of 20 culture-positive samples and 6 (10%) of 60 culture-negative samples were positive for the multiplex PCR. Five of six samples which were positive only from multiplex PCR were also positive in 16S rRNA gene PCR. The multiplex PCR showed 2 false-negative in 27 true-positive samples but no false-positive. The sensitivity and specificity of the multiplex PCR were 92.6 and 100%, and the agreement with culture and 16S rRNA gene PCR were 91.3 and 96.3%, respectively. The time to detection for multiplex PCR was a maximum of 6 hr.CONCLUSIONThis multiplex PCR assay offers high sensitivity and improved detection speed relative to culture. The appropriate combination of this new multiplex PCR assay with culture may contribute to the accurate and rapid diagnosis of SA.","author":[{"dropping-particle":"","family":"Kim","given":"Hwanjung","non-dropping-particle":"","parse-names":false,"suffix":""},{"dropping-particle":"","family":"Kim","given":"Jimyung","non-dropping-particle":"","parse-names":false,"suffix":""},{"dropping-particle":"","family":"Ihm","given":"Chunhwa","non-dropping-particle":"","parse-names":false,"suffix":""}],"container-title":"Journal of clinical laboratory analysis","id":"ITEM-1","issue":"3 PG  - 175-181","issued":{"date-parts":[["2010"]]},"note":"Mrinalini Dey (2019-07-07 02:39:23)(Included): confirmed;","page":"175-181","title":"The usefulness of multiplex PCR for the identification of bacteria in joint infection","type":"article-journal","volume":"24"},"uris":["http://www.mendeley.com/documents/?uuid=f87a6f36-dd7f-4eba-8b5f-1cce7514fe1f"]}],"mendeley":{"formattedCitation":"[17]","plainTextFormattedCitation":"[17]","previouslyFormattedCitation":"[17]"},"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17]</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A2B222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b</w:t>
            </w:r>
          </w:p>
        </w:tc>
        <w:tc>
          <w:tcPr>
            <w:tcW w:w="709" w:type="dxa"/>
            <w:tcBorders>
              <w:top w:val="nil"/>
              <w:left w:val="nil"/>
              <w:bottom w:val="single" w:sz="8" w:space="0" w:color="auto"/>
              <w:right w:val="single" w:sz="8" w:space="0" w:color="auto"/>
            </w:tcBorders>
            <w:shd w:val="clear" w:color="auto" w:fill="auto"/>
            <w:vAlign w:val="center"/>
            <w:hideMark/>
          </w:tcPr>
          <w:p w14:paraId="33CA1B7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KOR</w:t>
            </w:r>
          </w:p>
        </w:tc>
        <w:tc>
          <w:tcPr>
            <w:tcW w:w="708" w:type="dxa"/>
            <w:tcBorders>
              <w:top w:val="nil"/>
              <w:left w:val="nil"/>
              <w:bottom w:val="single" w:sz="8" w:space="0" w:color="auto"/>
              <w:right w:val="single" w:sz="8" w:space="0" w:color="auto"/>
            </w:tcBorders>
            <w:shd w:val="clear" w:color="auto" w:fill="auto"/>
            <w:vAlign w:val="center"/>
            <w:hideMark/>
          </w:tcPr>
          <w:p w14:paraId="667CA9E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0</w:t>
            </w:r>
          </w:p>
        </w:tc>
        <w:tc>
          <w:tcPr>
            <w:tcW w:w="851" w:type="dxa"/>
            <w:tcBorders>
              <w:top w:val="nil"/>
              <w:left w:val="nil"/>
              <w:bottom w:val="single" w:sz="8" w:space="0" w:color="auto"/>
              <w:right w:val="single" w:sz="8" w:space="0" w:color="auto"/>
            </w:tcBorders>
            <w:shd w:val="clear" w:color="auto" w:fill="auto"/>
            <w:vAlign w:val="center"/>
            <w:hideMark/>
          </w:tcPr>
          <w:p w14:paraId="578F917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39CD183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0C26CB7A" w14:textId="0C0CFF28"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ith suspected septic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758C476" w14:textId="69A54785"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3375C51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4</w:t>
            </w:r>
          </w:p>
        </w:tc>
        <w:tc>
          <w:tcPr>
            <w:tcW w:w="992" w:type="dxa"/>
            <w:tcBorders>
              <w:top w:val="nil"/>
              <w:left w:val="nil"/>
              <w:bottom w:val="single" w:sz="8" w:space="0" w:color="auto"/>
              <w:right w:val="single" w:sz="8" w:space="0" w:color="auto"/>
            </w:tcBorders>
            <w:shd w:val="clear" w:color="auto" w:fill="auto"/>
            <w:vAlign w:val="center"/>
            <w:hideMark/>
          </w:tcPr>
          <w:p w14:paraId="48172EF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3C70ABB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6</w:t>
            </w:r>
          </w:p>
        </w:tc>
        <w:tc>
          <w:tcPr>
            <w:tcW w:w="2126" w:type="dxa"/>
            <w:tcBorders>
              <w:top w:val="nil"/>
              <w:left w:val="nil"/>
              <w:bottom w:val="single" w:sz="8" w:space="0" w:color="auto"/>
              <w:right w:val="single" w:sz="8" w:space="0" w:color="auto"/>
            </w:tcBorders>
            <w:shd w:val="clear" w:color="auto" w:fill="auto"/>
            <w:vAlign w:val="center"/>
            <w:hideMark/>
          </w:tcPr>
          <w:p w14:paraId="497969D8"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Multiplex PCR</w:t>
            </w:r>
          </w:p>
        </w:tc>
        <w:tc>
          <w:tcPr>
            <w:tcW w:w="1701" w:type="dxa"/>
            <w:tcBorders>
              <w:top w:val="nil"/>
              <w:left w:val="nil"/>
              <w:bottom w:val="single" w:sz="8" w:space="0" w:color="auto"/>
              <w:right w:val="single" w:sz="8" w:space="0" w:color="auto"/>
            </w:tcBorders>
            <w:shd w:val="clear" w:color="auto" w:fill="auto"/>
            <w:vAlign w:val="center"/>
            <w:hideMark/>
          </w:tcPr>
          <w:p w14:paraId="51DE6AC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F bacterial culture and clinician assessment</w:t>
            </w:r>
          </w:p>
        </w:tc>
      </w:tr>
      <w:tr w:rsidR="00D476D2" w:rsidRPr="00D476D2" w14:paraId="4FEEA57D" w14:textId="77777777" w:rsidTr="000E47A1">
        <w:trPr>
          <w:trHeight w:val="121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AC29738" w14:textId="3DBE7008"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Kinugasa</w:t>
            </w:r>
            <w:proofErr w:type="spellEnd"/>
            <w:r w:rsidRPr="00D476D2">
              <w:rPr>
                <w:rFonts w:eastAsia="Times New Roman" w:cstheme="minorHAnsi"/>
                <w:color w:val="000000"/>
                <w:sz w:val="14"/>
                <w:szCs w:val="14"/>
                <w:lang w:eastAsia="en-GB"/>
              </w:rPr>
              <w:t xml:space="preserve">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97/bpb.0000000000000628","abstract":"The aim of this study was to investigate the ability of the joint fluid glucose level to detect septic arthritis. Thirty joints in 30 patients with suspected septic arthritis were evaluated. When glucose level was less than 40 mg/dl, we performed arthrotomy. Eleven patients had joint fluid glucose levels less than 40 mg/dl. All 11 (100%) had positive joint fluid cultures. Conversely, 19 patients had synovial glucose levels of at least 40 mg/dl. Six (31.6%) of these had positive joint fluid cultures. The remaining 13 were diagnosed with transient synovitis. Patients with joint fluid glucose levels less than 40 mg/dl should be suspected septic arthritis.","author":[{"dropping-particle":"","family":"Kinugasa","given":"M","non-dropping-particle":"","parse-names":false,"suffix":""},{"dropping-particle":"","family":"Kobayashi","given":"D","non-dropping-particle":"","parse-names":false,"suffix":""},{"dropping-particle":"","family":"Satsuma","given":"S","non-dropping-particle":"","parse-names":false,"suffix":""},{"dropping-particle":"","family":"Sakata","given":"R","non-dropping-particle":"","parse-names":false,"suffix":""},{"dropping-particle":"","family":"Shinada","given":"Y","non-dropping-particle":"","parse-names":false,"suffix":""},{"dropping-particle":"","family":"Kuroda","given":"R","non-dropping-particle":"","parse-names":false,"suffix":""}],"container-title":"J Pediatr Orthop B","id":"ITEM-1","issue":" PG  -","issued":{"date-parts":[["2019"]]},"title":"The predictive value of synovial glucose level in septic arthritis","type":"article-journal"},"uris":["http://www.mendeley.com/documents/?uuid=65f6323d-9ffb-4fb6-8e43-5a58f6a691f5"]}],"mendeley":{"formattedCitation":"[40]","plainTextFormattedCitation":"[40]","previouslyFormattedCitation":"[40]"},"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0]</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16302AA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50E0B39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JPN</w:t>
            </w:r>
          </w:p>
        </w:tc>
        <w:tc>
          <w:tcPr>
            <w:tcW w:w="708" w:type="dxa"/>
            <w:tcBorders>
              <w:top w:val="nil"/>
              <w:left w:val="nil"/>
              <w:bottom w:val="single" w:sz="8" w:space="0" w:color="auto"/>
              <w:right w:val="single" w:sz="8" w:space="0" w:color="auto"/>
            </w:tcBorders>
            <w:shd w:val="clear" w:color="auto" w:fill="auto"/>
            <w:vAlign w:val="center"/>
            <w:hideMark/>
          </w:tcPr>
          <w:p w14:paraId="4EFC70C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0</w:t>
            </w:r>
          </w:p>
        </w:tc>
        <w:tc>
          <w:tcPr>
            <w:tcW w:w="851" w:type="dxa"/>
            <w:tcBorders>
              <w:top w:val="nil"/>
              <w:left w:val="nil"/>
              <w:bottom w:val="single" w:sz="8" w:space="0" w:color="auto"/>
              <w:right w:val="single" w:sz="8" w:space="0" w:color="auto"/>
            </w:tcBorders>
            <w:shd w:val="clear" w:color="auto" w:fill="auto"/>
            <w:vAlign w:val="center"/>
            <w:hideMark/>
          </w:tcPr>
          <w:p w14:paraId="457ECC0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Mean 4.5</w:t>
            </w:r>
          </w:p>
        </w:tc>
        <w:tc>
          <w:tcPr>
            <w:tcW w:w="992" w:type="dxa"/>
            <w:tcBorders>
              <w:top w:val="nil"/>
              <w:left w:val="nil"/>
              <w:bottom w:val="single" w:sz="8" w:space="0" w:color="auto"/>
              <w:right w:val="single" w:sz="8" w:space="0" w:color="auto"/>
            </w:tcBorders>
            <w:shd w:val="clear" w:color="auto" w:fill="auto"/>
            <w:vAlign w:val="center"/>
            <w:hideMark/>
          </w:tcPr>
          <w:p w14:paraId="2C66AEB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7A4991D2"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clinical features of SA; laboratory data suggesting inflammatory disease (≥38.0°C, WBC count&gt;12 000 cells/mm3, or a serum CRP level of 2.0 mg/ dl); increased SF on USS or MRI. Paediatric cohort.</w:t>
            </w:r>
          </w:p>
        </w:tc>
        <w:tc>
          <w:tcPr>
            <w:tcW w:w="2268" w:type="dxa"/>
            <w:tcBorders>
              <w:top w:val="nil"/>
              <w:left w:val="nil"/>
              <w:bottom w:val="single" w:sz="8" w:space="0" w:color="auto"/>
              <w:right w:val="single" w:sz="8" w:space="0" w:color="auto"/>
            </w:tcBorders>
            <w:shd w:val="clear" w:color="auto" w:fill="auto"/>
            <w:vAlign w:val="center"/>
            <w:hideMark/>
          </w:tcPr>
          <w:p w14:paraId="736C225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166E69F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6.67</w:t>
            </w:r>
          </w:p>
        </w:tc>
        <w:tc>
          <w:tcPr>
            <w:tcW w:w="992" w:type="dxa"/>
            <w:tcBorders>
              <w:top w:val="nil"/>
              <w:left w:val="nil"/>
              <w:bottom w:val="single" w:sz="8" w:space="0" w:color="auto"/>
              <w:right w:val="single" w:sz="8" w:space="0" w:color="auto"/>
            </w:tcBorders>
            <w:shd w:val="clear" w:color="auto" w:fill="auto"/>
            <w:vAlign w:val="center"/>
            <w:hideMark/>
          </w:tcPr>
          <w:p w14:paraId="24E3835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732884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3.33</w:t>
            </w:r>
          </w:p>
        </w:tc>
        <w:tc>
          <w:tcPr>
            <w:tcW w:w="2126" w:type="dxa"/>
            <w:tcBorders>
              <w:top w:val="nil"/>
              <w:left w:val="nil"/>
              <w:bottom w:val="single" w:sz="8" w:space="0" w:color="auto"/>
              <w:right w:val="single" w:sz="8" w:space="0" w:color="auto"/>
            </w:tcBorders>
            <w:shd w:val="clear" w:color="auto" w:fill="auto"/>
            <w:vAlign w:val="center"/>
            <w:hideMark/>
          </w:tcPr>
          <w:p w14:paraId="78A40128"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glucose; Serum CRP; SF WCC</w:t>
            </w:r>
          </w:p>
        </w:tc>
        <w:tc>
          <w:tcPr>
            <w:tcW w:w="1701" w:type="dxa"/>
            <w:tcBorders>
              <w:top w:val="nil"/>
              <w:left w:val="nil"/>
              <w:bottom w:val="single" w:sz="8" w:space="0" w:color="auto"/>
              <w:right w:val="single" w:sz="8" w:space="0" w:color="auto"/>
            </w:tcBorders>
            <w:shd w:val="clear" w:color="auto" w:fill="auto"/>
            <w:vAlign w:val="center"/>
            <w:hideMark/>
          </w:tcPr>
          <w:p w14:paraId="46CD602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 positive</w:t>
            </w:r>
          </w:p>
        </w:tc>
      </w:tr>
      <w:tr w:rsidR="00D476D2" w:rsidRPr="00D476D2" w14:paraId="52C246EC"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14F86C7" w14:textId="26621A7F"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Kunnamo</w:t>
            </w:r>
            <w:proofErr w:type="spellEnd"/>
            <w:r w:rsidRPr="00D476D2">
              <w:rPr>
                <w:rFonts w:eastAsia="Times New Roman" w:cstheme="minorHAnsi"/>
                <w:color w:val="000000"/>
                <w:sz w:val="14"/>
                <w:szCs w:val="14"/>
                <w:lang w:eastAsia="en-GB"/>
              </w:rPr>
              <w:t xml:space="preserve"> 1986</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uthor":[{"dropping-particle":"","family":"Kunnamo  Pelkonen, P.","given":"I","non-dropping-particle":"","parse-names":false,"suffix":""}],"container-title":"Journal of Rheumatology","id":"ITEM-1","issue":"6 PG  -","issued":{"date-parts":[["1986"]]},"note":"Mrinalini Dey (2019-07-07 02:49:24)(Included): confirmed; Mrinalini Dey (2019-04-26 18:32:38)(Select): Requested via library; Mrinalini Dey (2019-04-25 00:46:35)(Select): Full paper requested on RG;","title":"Routine analysis of synovial fluid cells is of value in the differential diagnosis of arthritis in children","type":"article-journal","volume":"13"},"uris":["http://www.mendeley.com/documents/?uuid=929882a9-d851-45d0-a09b-9a550acf4c97"]}],"mendeley":{"formattedCitation":"[54]","plainTextFormattedCitation":"[54]","previouslyFormattedCitation":"[54]"},"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4]</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2F2360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b</w:t>
            </w:r>
          </w:p>
        </w:tc>
        <w:tc>
          <w:tcPr>
            <w:tcW w:w="709" w:type="dxa"/>
            <w:tcBorders>
              <w:top w:val="nil"/>
              <w:left w:val="nil"/>
              <w:bottom w:val="single" w:sz="8" w:space="0" w:color="auto"/>
              <w:right w:val="single" w:sz="8" w:space="0" w:color="auto"/>
            </w:tcBorders>
            <w:shd w:val="clear" w:color="auto" w:fill="auto"/>
            <w:vAlign w:val="center"/>
            <w:hideMark/>
          </w:tcPr>
          <w:p w14:paraId="110F1A5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IN</w:t>
            </w:r>
          </w:p>
        </w:tc>
        <w:tc>
          <w:tcPr>
            <w:tcW w:w="708" w:type="dxa"/>
            <w:tcBorders>
              <w:top w:val="nil"/>
              <w:left w:val="nil"/>
              <w:bottom w:val="single" w:sz="8" w:space="0" w:color="auto"/>
              <w:right w:val="single" w:sz="8" w:space="0" w:color="auto"/>
            </w:tcBorders>
            <w:shd w:val="clear" w:color="auto" w:fill="auto"/>
            <w:vAlign w:val="center"/>
            <w:hideMark/>
          </w:tcPr>
          <w:p w14:paraId="57AA8C8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29</w:t>
            </w:r>
          </w:p>
        </w:tc>
        <w:tc>
          <w:tcPr>
            <w:tcW w:w="851" w:type="dxa"/>
            <w:tcBorders>
              <w:top w:val="nil"/>
              <w:left w:val="nil"/>
              <w:bottom w:val="single" w:sz="8" w:space="0" w:color="auto"/>
              <w:right w:val="single" w:sz="8" w:space="0" w:color="auto"/>
            </w:tcBorders>
            <w:shd w:val="clear" w:color="auto" w:fill="auto"/>
            <w:vAlign w:val="center"/>
            <w:hideMark/>
          </w:tcPr>
          <w:p w14:paraId="44DE129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67C659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Mixed retrospective and prospective cohort</w:t>
            </w:r>
          </w:p>
        </w:tc>
        <w:tc>
          <w:tcPr>
            <w:tcW w:w="2268" w:type="dxa"/>
            <w:tcBorders>
              <w:top w:val="nil"/>
              <w:left w:val="nil"/>
              <w:bottom w:val="single" w:sz="8" w:space="0" w:color="auto"/>
              <w:right w:val="single" w:sz="8" w:space="0" w:color="auto"/>
            </w:tcBorders>
            <w:shd w:val="clear" w:color="auto" w:fill="auto"/>
            <w:vAlign w:val="center"/>
            <w:hideMark/>
          </w:tcPr>
          <w:p w14:paraId="3D51AB1E" w14:textId="04B596AE"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undergoing joint aspiration for suspected septic arthritis or for therapeutic aspiration for intra-articular steroid</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11E7B43" w14:textId="4562512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096B794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w:t>
            </w:r>
          </w:p>
        </w:tc>
        <w:tc>
          <w:tcPr>
            <w:tcW w:w="992" w:type="dxa"/>
            <w:tcBorders>
              <w:top w:val="nil"/>
              <w:left w:val="nil"/>
              <w:bottom w:val="single" w:sz="8" w:space="0" w:color="auto"/>
              <w:right w:val="single" w:sz="8" w:space="0" w:color="auto"/>
            </w:tcBorders>
            <w:shd w:val="clear" w:color="auto" w:fill="auto"/>
            <w:vAlign w:val="center"/>
            <w:hideMark/>
          </w:tcPr>
          <w:p w14:paraId="7B178A2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11AFF5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0</w:t>
            </w:r>
          </w:p>
        </w:tc>
        <w:tc>
          <w:tcPr>
            <w:tcW w:w="2126" w:type="dxa"/>
            <w:tcBorders>
              <w:top w:val="nil"/>
              <w:left w:val="nil"/>
              <w:bottom w:val="single" w:sz="8" w:space="0" w:color="auto"/>
              <w:right w:val="single" w:sz="8" w:space="0" w:color="auto"/>
            </w:tcBorders>
            <w:shd w:val="clear" w:color="auto" w:fill="auto"/>
            <w:vAlign w:val="center"/>
            <w:hideMark/>
          </w:tcPr>
          <w:p w14:paraId="13C1E19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WBC</w:t>
            </w:r>
          </w:p>
        </w:tc>
        <w:tc>
          <w:tcPr>
            <w:tcW w:w="1701" w:type="dxa"/>
            <w:tcBorders>
              <w:top w:val="nil"/>
              <w:left w:val="nil"/>
              <w:bottom w:val="single" w:sz="8" w:space="0" w:color="auto"/>
              <w:right w:val="single" w:sz="8" w:space="0" w:color="auto"/>
            </w:tcBorders>
            <w:shd w:val="clear" w:color="auto" w:fill="auto"/>
            <w:vAlign w:val="center"/>
            <w:hideMark/>
          </w:tcPr>
          <w:p w14:paraId="0FF8B19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F bacterial culture</w:t>
            </w:r>
          </w:p>
        </w:tc>
      </w:tr>
      <w:tr w:rsidR="00D476D2" w:rsidRPr="00D476D2" w14:paraId="7F299EEF" w14:textId="77777777" w:rsidTr="000E47A1">
        <w:trPr>
          <w:trHeight w:val="96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227ADBF" w14:textId="2F884254"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Lenski 2014 (1)</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OBJECTIVESSeptic and gouty arthritis show the same clinical symptoms, but septic arthritis is an orthopedic emergency and needs immediate surgical intervention, whereas a systemic drug therapy is needed in acute gouty arthritis. The aim of this study was to investigate which inflammatory markers allow an accurate differentiation of septic and gouty arthritis.DESIGN AND METHODSThis was a retrospective examination of serum markers (peripheral white blood cells, C-reactive Protein and uric acid) and inflammatory markers in the synovial fluid (lactate, glucose, uric acid, lactate dehydrogenase, synovial fluid white blood cell count, total protein, and interleukin-6) in 53 patients with culture-verified septic arthritis and 29 with gouty arthritis. Receiver-Operating-Characteristic-curves with corresponding Area under the curve (AUC), sensitivity, specificity, likelihood-ratio and interval likelihood-ratios were calculated to define the diagnostic potential of the inflammatory markers.RESULTSSynovial lactate showed the greatest diagnostic potential (AUC = 0.901, sensitivity = 89.5%, specificity = 77.3%, negative likelihood-ratio = 0.14) followed by synovial glucose (AUC=0.853) and synovial uric acid (AUC = 0.841).CONCLUSIONSLactate in the synovial fluid has excellent diagnostic potential to differ septic arthritis from gouty arthritis. Synovial lactate levels above 10 mmol/L almost proofed septic arthritis, lactate levels lower than 4.3 mmol/L make it very unlikely.","author":[{"dropping-particle":"","family":"Lenski","given":"Markus","non-dropping-particle":"","parse-names":false,"suffix":""},{"dropping-particle":"","family":"Scherer","given":"Michael A","non-dropping-particle":"","parse-names":false,"suffix":""}],"container-title":"Clinical biochemistry","id":"ITEM-1","issue":"1-2 PG  - 49-55","issued":{"date-parts":[["2014"]]},"note":"Mrinalini Dey (2019-07-07 03:49:19)(Included): confirmed;","page":"49-55","title":"Analysis of synovial inflammatory markers to differ infectious from gouty arthritis","type":"article-journal","volume":"47"},"uris":["http://www.mendeley.com/documents/?uuid=a1f4b075-41de-4d2f-bd84-9d446f876927"]}],"mendeley":{"formattedCitation":"[52]","plainTextFormattedCitation":"[52]","previouslyFormattedCitation":"[52]"},"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2]</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7411BFA"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7DB2A6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701ECC3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2</w:t>
            </w:r>
          </w:p>
        </w:tc>
        <w:tc>
          <w:tcPr>
            <w:tcW w:w="851" w:type="dxa"/>
            <w:tcBorders>
              <w:top w:val="nil"/>
              <w:left w:val="nil"/>
              <w:bottom w:val="single" w:sz="8" w:space="0" w:color="auto"/>
              <w:right w:val="single" w:sz="8" w:space="0" w:color="auto"/>
            </w:tcBorders>
            <w:shd w:val="clear" w:color="auto" w:fill="auto"/>
            <w:vAlign w:val="center"/>
            <w:hideMark/>
          </w:tcPr>
          <w:p w14:paraId="688DAB5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DF2A2D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005DC61C" w14:textId="0DAB14EA"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ll patients with culture-verified septic arthritis and gout arthritis, presenting during study period</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2885D5E6" w14:textId="67CF1024"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316B951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3</w:t>
            </w:r>
          </w:p>
        </w:tc>
        <w:tc>
          <w:tcPr>
            <w:tcW w:w="992" w:type="dxa"/>
            <w:tcBorders>
              <w:top w:val="nil"/>
              <w:left w:val="nil"/>
              <w:bottom w:val="single" w:sz="8" w:space="0" w:color="auto"/>
              <w:right w:val="single" w:sz="8" w:space="0" w:color="auto"/>
            </w:tcBorders>
            <w:shd w:val="clear" w:color="auto" w:fill="auto"/>
            <w:vAlign w:val="center"/>
            <w:hideMark/>
          </w:tcPr>
          <w:p w14:paraId="0743BF5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9</w:t>
            </w:r>
          </w:p>
        </w:tc>
        <w:tc>
          <w:tcPr>
            <w:tcW w:w="992" w:type="dxa"/>
            <w:tcBorders>
              <w:top w:val="nil"/>
              <w:left w:val="nil"/>
              <w:bottom w:val="single" w:sz="8" w:space="0" w:color="auto"/>
              <w:right w:val="single" w:sz="8" w:space="0" w:color="auto"/>
            </w:tcBorders>
            <w:shd w:val="clear" w:color="auto" w:fill="auto"/>
            <w:vAlign w:val="center"/>
            <w:hideMark/>
          </w:tcPr>
          <w:p w14:paraId="4D0F5B1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8</w:t>
            </w:r>
          </w:p>
        </w:tc>
        <w:tc>
          <w:tcPr>
            <w:tcW w:w="2126" w:type="dxa"/>
            <w:tcBorders>
              <w:top w:val="nil"/>
              <w:left w:val="nil"/>
              <w:bottom w:val="single" w:sz="8" w:space="0" w:color="auto"/>
              <w:right w:val="single" w:sz="8" w:space="0" w:color="auto"/>
            </w:tcBorders>
            <w:shd w:val="clear" w:color="auto" w:fill="auto"/>
            <w:vAlign w:val="center"/>
            <w:hideMark/>
          </w:tcPr>
          <w:p w14:paraId="61268B4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WBC; Serum CRP; Serum uric acid; SF lactate; SF glucose; SF uric acid; SF LDH; SF WBC; SF total protein; SF IL6</w:t>
            </w:r>
          </w:p>
        </w:tc>
        <w:tc>
          <w:tcPr>
            <w:tcW w:w="1701" w:type="dxa"/>
            <w:tcBorders>
              <w:top w:val="nil"/>
              <w:left w:val="nil"/>
              <w:bottom w:val="single" w:sz="8" w:space="0" w:color="auto"/>
              <w:right w:val="single" w:sz="8" w:space="0" w:color="auto"/>
            </w:tcBorders>
            <w:shd w:val="clear" w:color="auto" w:fill="auto"/>
            <w:vAlign w:val="center"/>
            <w:hideMark/>
          </w:tcPr>
          <w:p w14:paraId="1EBACBD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 SF crystal microscopy</w:t>
            </w:r>
          </w:p>
        </w:tc>
      </w:tr>
      <w:tr w:rsidR="00D476D2" w:rsidRPr="00D476D2" w14:paraId="48BBC6F7"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AC335C0" w14:textId="0CECBAC1"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Lenski 2014 (2)</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Aim of this study was to evaluate the role of synovial interleukin-6 and synovial lactate for predicting native septic arthritis. We analyzed retrospectively synovial fluid parameters (interleukin-6, total-protein, glucose, lactate, synovial-fluid-white-blood-cell-count) of 62 patients with culture-verified native septic arthritis and compared them to 57 patients with acute aseptic arthritis. Receiver-Operating-Characteristic-curves were calculated to determine the 'Area-under-the-curves' (AUC), the best thresholds and the corresponding likelihood-ratios. The best parameter for diagnosing septic arthritis was synovial lactate (AUC = 0.864, sensitivity = 74.5%, specificity = 87.2%), followed by synovial interleukin-6 (AUC = 0.803, sensitivity = 92.5%, specificity = 64.1%) and the synovial-fluid-white-blood-cell-count (AUC = 0.782, sensitivity = 71.2%, specificity = 84.9%). Synovial lactate levels above 10 mmol/l almost proofed septic arthritis (interval-Likelihood-Ratio = 20.4), synovial interleukin-6 levels lower than 7000 pg/ml almost ruled out infection (interval-Likelihood-Ratio = 0.12). If none of these thresholds are met, physicians should estimate disease probability by the simultaneous use of the interval-Likelihood-Ratios of synovial lactate, synovial interleukin-6 and synovial-fluid-white-blood-cell-count.","author":[{"dropping-particle":"","family":"Lenski","given":"Markus","non-dropping-particle":"","parse-names":false,"suffix":""},{"dropping-particle":"","family":"Scherer","given":"Michael A","non-dropping-particle":"","parse-names":false,"suffix":""}],"container-title":"Acta orthopaedica Belgica","id":"ITEM-1","issue":"1 PG  - 18-25","issued":{"date-parts":[["2014"]]},"note":"Mrinalini Dey (2019-07-07 03:45:48)(Included): confirmed\n;","page":"18-25","title":"The significance of interleukin-6 and lactate in the synovial fluid for diagnosing native septic arthritis","type":"article-journal","volume":"80"},"uris":["http://www.mendeley.com/documents/?uuid=7930504c-b024-4d16-a820-71370cca0a2a"]}],"mendeley":{"formattedCitation":"[53]","plainTextFormattedCitation":"[53]","previouslyFormattedCitation":"[53]"},"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3]</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DF1FB9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w:t>
            </w:r>
          </w:p>
        </w:tc>
        <w:tc>
          <w:tcPr>
            <w:tcW w:w="709" w:type="dxa"/>
            <w:tcBorders>
              <w:top w:val="nil"/>
              <w:left w:val="nil"/>
              <w:bottom w:val="single" w:sz="8" w:space="0" w:color="auto"/>
              <w:right w:val="single" w:sz="8" w:space="0" w:color="auto"/>
            </w:tcBorders>
            <w:shd w:val="clear" w:color="auto" w:fill="auto"/>
            <w:vAlign w:val="center"/>
            <w:hideMark/>
          </w:tcPr>
          <w:p w14:paraId="374CA40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7568C96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19</w:t>
            </w:r>
          </w:p>
        </w:tc>
        <w:tc>
          <w:tcPr>
            <w:tcW w:w="851" w:type="dxa"/>
            <w:tcBorders>
              <w:top w:val="nil"/>
              <w:left w:val="nil"/>
              <w:bottom w:val="single" w:sz="8" w:space="0" w:color="auto"/>
              <w:right w:val="single" w:sz="8" w:space="0" w:color="auto"/>
            </w:tcBorders>
            <w:shd w:val="clear" w:color="auto" w:fill="auto"/>
            <w:vAlign w:val="center"/>
            <w:hideMark/>
          </w:tcPr>
          <w:p w14:paraId="5004980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B48B27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ase-control</w:t>
            </w:r>
          </w:p>
        </w:tc>
        <w:tc>
          <w:tcPr>
            <w:tcW w:w="2268" w:type="dxa"/>
            <w:tcBorders>
              <w:top w:val="nil"/>
              <w:left w:val="nil"/>
              <w:bottom w:val="single" w:sz="8" w:space="0" w:color="auto"/>
              <w:right w:val="single" w:sz="8" w:space="0" w:color="auto"/>
            </w:tcBorders>
            <w:shd w:val="clear" w:color="auto" w:fill="auto"/>
            <w:vAlign w:val="center"/>
            <w:hideMark/>
          </w:tcPr>
          <w:p w14:paraId="0EF42182" w14:textId="774E14B2"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ll patients requiring arthrocentesis for suspected native septic arthritis, based on 3/5 of following: pain, redness, swelling, heat, impaired ROM</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6B61F4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eri-prosthetic infections</w:t>
            </w:r>
          </w:p>
        </w:tc>
        <w:tc>
          <w:tcPr>
            <w:tcW w:w="851" w:type="dxa"/>
            <w:tcBorders>
              <w:top w:val="nil"/>
              <w:left w:val="nil"/>
              <w:bottom w:val="single" w:sz="8" w:space="0" w:color="auto"/>
              <w:right w:val="single" w:sz="8" w:space="0" w:color="auto"/>
            </w:tcBorders>
            <w:shd w:val="clear" w:color="auto" w:fill="auto"/>
            <w:vAlign w:val="center"/>
            <w:hideMark/>
          </w:tcPr>
          <w:p w14:paraId="53DA3F8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3</w:t>
            </w:r>
          </w:p>
        </w:tc>
        <w:tc>
          <w:tcPr>
            <w:tcW w:w="992" w:type="dxa"/>
            <w:tcBorders>
              <w:top w:val="nil"/>
              <w:left w:val="nil"/>
              <w:bottom w:val="single" w:sz="8" w:space="0" w:color="auto"/>
              <w:right w:val="single" w:sz="8" w:space="0" w:color="auto"/>
            </w:tcBorders>
            <w:shd w:val="clear" w:color="auto" w:fill="auto"/>
            <w:vAlign w:val="center"/>
            <w:hideMark/>
          </w:tcPr>
          <w:p w14:paraId="76C4175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BC0B47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7</w:t>
            </w:r>
          </w:p>
        </w:tc>
        <w:tc>
          <w:tcPr>
            <w:tcW w:w="2126" w:type="dxa"/>
            <w:tcBorders>
              <w:top w:val="nil"/>
              <w:left w:val="nil"/>
              <w:bottom w:val="single" w:sz="8" w:space="0" w:color="auto"/>
              <w:right w:val="single" w:sz="8" w:space="0" w:color="auto"/>
            </w:tcBorders>
            <w:shd w:val="clear" w:color="auto" w:fill="auto"/>
            <w:vAlign w:val="center"/>
            <w:hideMark/>
          </w:tcPr>
          <w:p w14:paraId="0AD7C18D"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IL6; SF total protein; SF glucose; SF lactate; SF WBC</w:t>
            </w:r>
          </w:p>
        </w:tc>
        <w:tc>
          <w:tcPr>
            <w:tcW w:w="1701" w:type="dxa"/>
            <w:tcBorders>
              <w:top w:val="nil"/>
              <w:left w:val="nil"/>
              <w:bottom w:val="single" w:sz="8" w:space="0" w:color="auto"/>
              <w:right w:val="single" w:sz="8" w:space="0" w:color="auto"/>
            </w:tcBorders>
            <w:shd w:val="clear" w:color="auto" w:fill="auto"/>
            <w:vAlign w:val="center"/>
            <w:hideMark/>
          </w:tcPr>
          <w:p w14:paraId="1228F7E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bacterial culture</w:t>
            </w:r>
          </w:p>
        </w:tc>
      </w:tr>
      <w:tr w:rsidR="00D476D2" w:rsidRPr="00D476D2" w14:paraId="6DE9BE92"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6CCCE57" w14:textId="3629E6C1"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Li 2007</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136/emj.2006.037929","author":[{"dropping-particle":"","family":"Li  Cassidy, C., Chang, C., Gharib, S., Torres, J.","given":"S F","non-dropping-particle":"","parse-names":false,"suffix":""}],"container-title":"Emergency Medicine Journal","id":"ITEM-1","issue":"2 PG  -","issued":{"date-parts":[["2007"]]},"note":"Mrinalini Dey (2019-07-07 03:06:04)(Included): confirmed;","title":"Diagnostic utility of laboratory tests in septic arthritis","type":"article-journal","volume":"24"},"uris":["http://www.mendeley.com/documents/?uuid=96e975a9-035f-43ea-b817-00f0cf0ef488"]}],"mendeley":{"formattedCitation":"[51]","plainTextFormattedCitation":"[51]","previouslyFormattedCitation":"[51]"},"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1]</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A14CCE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6B067A7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53ED5F9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156 (13% </w:t>
            </w:r>
            <w:proofErr w:type="spellStart"/>
            <w:r w:rsidRPr="00D476D2">
              <w:rPr>
                <w:rFonts w:eastAsia="Times New Roman" w:cstheme="minorHAnsi"/>
                <w:color w:val="000000"/>
                <w:sz w:val="14"/>
                <w:szCs w:val="14"/>
                <w:lang w:eastAsia="en-GB"/>
              </w:rPr>
              <w:t>paeds</w:t>
            </w:r>
            <w:proofErr w:type="spellEnd"/>
            <w:r w:rsidRPr="00D476D2">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547A2EA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3</w:t>
            </w:r>
          </w:p>
        </w:tc>
        <w:tc>
          <w:tcPr>
            <w:tcW w:w="992" w:type="dxa"/>
            <w:tcBorders>
              <w:top w:val="nil"/>
              <w:left w:val="nil"/>
              <w:bottom w:val="single" w:sz="8" w:space="0" w:color="auto"/>
              <w:right w:val="single" w:sz="8" w:space="0" w:color="auto"/>
            </w:tcBorders>
            <w:shd w:val="clear" w:color="auto" w:fill="auto"/>
            <w:vAlign w:val="center"/>
            <w:hideMark/>
          </w:tcPr>
          <w:p w14:paraId="6E5C98F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7165A6A1" w14:textId="097CD9A4"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dults and children undergoing arthrocentesis during study period</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63B65969"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Dry taps</w:t>
            </w:r>
          </w:p>
        </w:tc>
        <w:tc>
          <w:tcPr>
            <w:tcW w:w="851" w:type="dxa"/>
            <w:tcBorders>
              <w:top w:val="nil"/>
              <w:left w:val="nil"/>
              <w:bottom w:val="single" w:sz="8" w:space="0" w:color="auto"/>
              <w:right w:val="single" w:sz="8" w:space="0" w:color="auto"/>
            </w:tcBorders>
            <w:shd w:val="clear" w:color="auto" w:fill="auto"/>
            <w:vAlign w:val="center"/>
            <w:hideMark/>
          </w:tcPr>
          <w:p w14:paraId="6590F2C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w:t>
            </w:r>
          </w:p>
        </w:tc>
        <w:tc>
          <w:tcPr>
            <w:tcW w:w="992" w:type="dxa"/>
            <w:tcBorders>
              <w:top w:val="nil"/>
              <w:left w:val="nil"/>
              <w:bottom w:val="single" w:sz="8" w:space="0" w:color="auto"/>
              <w:right w:val="single" w:sz="8" w:space="0" w:color="auto"/>
            </w:tcBorders>
            <w:shd w:val="clear" w:color="auto" w:fill="auto"/>
            <w:vAlign w:val="center"/>
            <w:hideMark/>
          </w:tcPr>
          <w:p w14:paraId="04BE89C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8</w:t>
            </w:r>
          </w:p>
        </w:tc>
        <w:tc>
          <w:tcPr>
            <w:tcW w:w="992" w:type="dxa"/>
            <w:tcBorders>
              <w:top w:val="nil"/>
              <w:left w:val="nil"/>
              <w:bottom w:val="single" w:sz="8" w:space="0" w:color="auto"/>
              <w:right w:val="single" w:sz="8" w:space="0" w:color="auto"/>
            </w:tcBorders>
            <w:shd w:val="clear" w:color="auto" w:fill="auto"/>
            <w:vAlign w:val="center"/>
            <w:hideMark/>
          </w:tcPr>
          <w:p w14:paraId="1CB81D5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2</w:t>
            </w:r>
          </w:p>
        </w:tc>
        <w:tc>
          <w:tcPr>
            <w:tcW w:w="2126" w:type="dxa"/>
            <w:tcBorders>
              <w:top w:val="nil"/>
              <w:left w:val="nil"/>
              <w:bottom w:val="single" w:sz="8" w:space="0" w:color="auto"/>
              <w:right w:val="single" w:sz="8" w:space="0" w:color="auto"/>
            </w:tcBorders>
            <w:shd w:val="clear" w:color="auto" w:fill="auto"/>
            <w:vAlign w:val="center"/>
            <w:hideMark/>
          </w:tcPr>
          <w:p w14:paraId="5E4B479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WBC; Serum ESR; SF WBC; Combination of WBC/ESR/SF WBC</w:t>
            </w:r>
          </w:p>
        </w:tc>
        <w:tc>
          <w:tcPr>
            <w:tcW w:w="1701" w:type="dxa"/>
            <w:tcBorders>
              <w:top w:val="nil"/>
              <w:left w:val="nil"/>
              <w:bottom w:val="single" w:sz="8" w:space="0" w:color="auto"/>
              <w:right w:val="single" w:sz="8" w:space="0" w:color="auto"/>
            </w:tcBorders>
            <w:shd w:val="clear" w:color="auto" w:fill="auto"/>
            <w:vAlign w:val="center"/>
            <w:hideMark/>
          </w:tcPr>
          <w:p w14:paraId="090708D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 positive; Intraoperative findings consistent with septic arthritis</w:t>
            </w:r>
          </w:p>
        </w:tc>
      </w:tr>
      <w:tr w:rsidR="00D476D2" w:rsidRPr="00D476D2" w14:paraId="079C646A"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3B40CAEB" w14:textId="27695864"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Logters</w:t>
            </w:r>
            <w:proofErr w:type="spellEnd"/>
            <w:r w:rsidRPr="00D476D2">
              <w:rPr>
                <w:rFonts w:eastAsia="Times New Roman" w:cstheme="minorHAnsi"/>
                <w:color w:val="000000"/>
                <w:sz w:val="14"/>
                <w:szCs w:val="14"/>
                <w:lang w:eastAsia="en-GB"/>
              </w:rPr>
              <w:t xml:space="preserve"> 200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The release of \"neutrophil extracellular traps\" (NETs) has been identified as a novel immune response in innate immunity. NETs are composed of neutrophil-derived circulating free DNA (cf-DNA) and neutrophil cytoplasm-derived proteins such as proteases. In this study, we analyzed the putative diagnostic value of synovial cf-DNA/NETs for identification of septic arthritis. Forty-two patients with a joint effusion who had undergone arthrocentesis were included. From synovial fluid, cf-DNA/NETs (j-cf-DNA) levels were directly quantified. Diagnostic value of j-cf-DNA was compared with white blood cells (WBC), synovial white blood cells (j-WBC), C-reactive protein (CRP), j-IL-6, j-TNF alpha, j-IL-1 beta, and myeloperoxidase (j-MPO). Sensitivity, specificity, positive and negative predictive value, as well as ROC-curves for each parameter were calculated. Synovial fluid cf-DNA/NETs values from patients with septic arthritis (3,286 +/- 386 ng/ml, n = 9) were significantly increased compared to patients with noninfectious joint inflammation (1,040 +/- 208 ng/ml, n = 17) or osteoarthritis (278 +/- 34 ng/ml, n = 16, p &lt; 0.01). In conjunction with j-cf-DNA, j-IL-6 and j-IL-1 beta were significantly elevated (p &lt; 0.01), but WBC, CRP, and j-WBC were not. At a cut-off of 300 ng/ml, j-cf-DNA had a sensitivity of 0.89, a specificity of 1.0, a positive predictive value of 1.0, and a negative predictive value of 0.97. Receiver operation curves revealed largest areas under the curve for cf-DNA/NETs (0.933) and j-IL-6 (0.951). cf-DNA/NETs seem to be a valuable additional marker for the diagnosis of septic arthritis or periprosthetic infections. However, this result should be confirmed in a large clinical trial.","author":[{"dropping-particle":"","family":"Lögters","given":"Tim","non-dropping-particle":"","parse-names":false,"suffix":""},{"dropping-particle":"","family":"Paunel-Görgülü","given":"Adnana","non-dropping-particle":"","parse-names":false,"suffix":""},{"dropping-particle":"","family":"Zilkens","given":"Christoph","non-dropping-particle":"","parse-names":false,"suffix":""},{"dropping-particle":"","family":"Altrichter","given":"Jens","non-dropping-particle":"","parse-names":false,"suffix":""},{"dropping-particle":"","family":"Scholz","given":"Martin","non-dropping-particle":"","parse-names":false,"suffix":""},{"dropping-particle":"","family":"Thelen","given":"Simon","non-dropping-particle":"","parse-names":false,"suffix":""},{"dropping-particle":"","family":"Krauspe","given":"Rüdiger","non-dropping-particle":"","parse-names":false,"suffix":""},{"dropping-particle":"","family":"Margraf","given":"Stefan","non-dropping-particle":"","parse-names":false,"suffix":""},{"dropping-particle":"","family":"Jeri","given":"Teresa","non-dropping-particle":"","parse-names":false,"suffix":""},{"dropping-particle":"","family":"Windolf","given":"Joachim","non-dropping-particle":"","parse-names":false,"suffix":""},{"dropping-particle":"","family":"Jäger","given":"Marcus","non-dropping-particle":"","parse-names":false,"suffix":""}],"container-title":"Journal of orthopaedic research : official publication of the Orthopaedic Research Society","id":"ITEM-1","issue":"11 PG  - 1401-1407","issued":{"date-parts":[["2009"]]},"note":"Mrinalini Dey (2019-07-07 03:06:52)(Included): confirmed;","page":"1401-1407","title":"Diagnostic accuracy of neutrophil-derived circulating free DNA (cf-DNA/NETs) for septic arthritis","type":"article-journal","volume":"27"},"uris":["http://www.mendeley.com/documents/?uuid=b674cc70-7d2f-4dfc-9277-193f90619c83"]}],"mendeley":{"formattedCitation":"[50]","plainTextFormattedCitation":"[50]","previouslyFormattedCitation":"[50]"},"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0]</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FB5782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FCF67C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2DE9590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2</w:t>
            </w:r>
          </w:p>
        </w:tc>
        <w:tc>
          <w:tcPr>
            <w:tcW w:w="851" w:type="dxa"/>
            <w:tcBorders>
              <w:top w:val="nil"/>
              <w:left w:val="nil"/>
              <w:bottom w:val="single" w:sz="8" w:space="0" w:color="auto"/>
              <w:right w:val="single" w:sz="8" w:space="0" w:color="auto"/>
            </w:tcBorders>
            <w:shd w:val="clear" w:color="auto" w:fill="auto"/>
            <w:vAlign w:val="center"/>
            <w:hideMark/>
          </w:tcPr>
          <w:p w14:paraId="6C099E2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80485D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708EB2B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cutely inflamed joints</w:t>
            </w:r>
          </w:p>
        </w:tc>
        <w:tc>
          <w:tcPr>
            <w:tcW w:w="2268" w:type="dxa"/>
            <w:tcBorders>
              <w:top w:val="nil"/>
              <w:left w:val="nil"/>
              <w:bottom w:val="single" w:sz="8" w:space="0" w:color="auto"/>
              <w:right w:val="single" w:sz="8" w:space="0" w:color="auto"/>
            </w:tcBorders>
            <w:shd w:val="clear" w:color="auto" w:fill="auto"/>
            <w:vAlign w:val="center"/>
            <w:hideMark/>
          </w:tcPr>
          <w:p w14:paraId="2D6ADFC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Dry taps</w:t>
            </w:r>
          </w:p>
        </w:tc>
        <w:tc>
          <w:tcPr>
            <w:tcW w:w="851" w:type="dxa"/>
            <w:tcBorders>
              <w:top w:val="nil"/>
              <w:left w:val="nil"/>
              <w:bottom w:val="single" w:sz="8" w:space="0" w:color="auto"/>
              <w:right w:val="single" w:sz="8" w:space="0" w:color="auto"/>
            </w:tcBorders>
            <w:shd w:val="clear" w:color="auto" w:fill="auto"/>
            <w:vAlign w:val="center"/>
            <w:hideMark/>
          </w:tcPr>
          <w:p w14:paraId="7817083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1.4</w:t>
            </w:r>
          </w:p>
        </w:tc>
        <w:tc>
          <w:tcPr>
            <w:tcW w:w="992" w:type="dxa"/>
            <w:tcBorders>
              <w:top w:val="nil"/>
              <w:left w:val="nil"/>
              <w:bottom w:val="single" w:sz="8" w:space="0" w:color="auto"/>
              <w:right w:val="single" w:sz="8" w:space="0" w:color="auto"/>
            </w:tcBorders>
            <w:shd w:val="clear" w:color="auto" w:fill="auto"/>
            <w:vAlign w:val="center"/>
            <w:hideMark/>
          </w:tcPr>
          <w:p w14:paraId="26A21D2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3445945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8.6</w:t>
            </w:r>
          </w:p>
        </w:tc>
        <w:tc>
          <w:tcPr>
            <w:tcW w:w="2126" w:type="dxa"/>
            <w:tcBorders>
              <w:top w:val="nil"/>
              <w:left w:val="nil"/>
              <w:bottom w:val="single" w:sz="8" w:space="0" w:color="auto"/>
              <w:right w:val="single" w:sz="8" w:space="0" w:color="auto"/>
            </w:tcBorders>
            <w:shd w:val="clear" w:color="auto" w:fill="auto"/>
            <w:vAlign w:val="center"/>
            <w:hideMark/>
          </w:tcPr>
          <w:p w14:paraId="6C57F33D"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SF </w:t>
            </w:r>
            <w:proofErr w:type="spellStart"/>
            <w:r w:rsidRPr="00D476D2">
              <w:rPr>
                <w:rFonts w:eastAsia="Times New Roman" w:cstheme="minorHAnsi"/>
                <w:color w:val="000000"/>
                <w:sz w:val="14"/>
                <w:szCs w:val="14"/>
                <w:lang w:eastAsia="en-GB"/>
              </w:rPr>
              <w:t>cf</w:t>
            </w:r>
            <w:proofErr w:type="spellEnd"/>
            <w:r w:rsidRPr="00D476D2">
              <w:rPr>
                <w:rFonts w:eastAsia="Times New Roman" w:cstheme="minorHAnsi"/>
                <w:color w:val="000000"/>
                <w:sz w:val="14"/>
                <w:szCs w:val="14"/>
                <w:lang w:eastAsia="en-GB"/>
              </w:rPr>
              <w:t xml:space="preserve">-DNA; SF IL6; SF </w:t>
            </w:r>
            <w:proofErr w:type="spellStart"/>
            <w:r w:rsidRPr="00D476D2">
              <w:rPr>
                <w:rFonts w:eastAsia="Times New Roman" w:cstheme="minorHAnsi"/>
                <w:color w:val="000000"/>
                <w:sz w:val="14"/>
                <w:szCs w:val="14"/>
                <w:lang w:eastAsia="en-GB"/>
              </w:rPr>
              <w:t>TNFa</w:t>
            </w:r>
            <w:proofErr w:type="spellEnd"/>
            <w:r w:rsidRPr="00D476D2">
              <w:rPr>
                <w:rFonts w:eastAsia="Times New Roman" w:cstheme="minorHAnsi"/>
                <w:color w:val="000000"/>
                <w:sz w:val="14"/>
                <w:szCs w:val="14"/>
                <w:lang w:eastAsia="en-GB"/>
              </w:rPr>
              <w:t>; SF IL1 beta; SF MPO</w:t>
            </w:r>
          </w:p>
        </w:tc>
        <w:tc>
          <w:tcPr>
            <w:tcW w:w="1701" w:type="dxa"/>
            <w:tcBorders>
              <w:top w:val="nil"/>
              <w:left w:val="nil"/>
              <w:bottom w:val="single" w:sz="8" w:space="0" w:color="auto"/>
              <w:right w:val="single" w:sz="8" w:space="0" w:color="auto"/>
            </w:tcBorders>
            <w:shd w:val="clear" w:color="auto" w:fill="auto"/>
            <w:vAlign w:val="center"/>
            <w:hideMark/>
          </w:tcPr>
          <w:p w14:paraId="051B691E"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 positive; Intraoperative findings consistent with septic arthritis</w:t>
            </w:r>
          </w:p>
        </w:tc>
      </w:tr>
      <w:tr w:rsidR="00D476D2" w:rsidRPr="00D476D2" w14:paraId="77DC45B2"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5C4F90C" w14:textId="328E16F5"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Logters</w:t>
            </w:r>
            <w:proofErr w:type="spellEnd"/>
            <w:r w:rsidRPr="00D476D2">
              <w:rPr>
                <w:rFonts w:eastAsia="Times New Roman" w:cstheme="minorHAnsi"/>
                <w:color w:val="000000"/>
                <w:sz w:val="14"/>
                <w:szCs w:val="14"/>
                <w:lang w:eastAsia="en-GB"/>
              </w:rPr>
              <w:t xml:space="preserve"> 2010</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Kynurenine, the major degradation product of tryptophan has been shown to directly damage various tissues. Its potential contribution to septic arthritis is unknown. In this study, we analyzed the putative diagnostic value of kynurenine for bacterial joint infection and its potential harmful effects on cartilage. In a prospective study 41 patients with a joint effusion who had undergone arthrocentesis were included. Tryptophan and kynurenine levels from synovial fluid were quantified by HPLC. Diagnostic value of kynurenine was evaluated and its effects on the proliferation of the chondrocyte cell line ATDC5 were determined. Synovial fluid kynurenine values from patients with septic arthritis (4.1 ± 0.8 µmol/L, n = 9) were significantly increased compared to patients with non-infectious inflammatory arthropathy (1.8 ± 0.2 µmol/L, n = 17) or osteoarthritis (1.2 ± 0.1 µmol/L, n = 15, p &lt; 0.01). At a cut-off value of 2.28 µmol/L kynurenine had a sensitivity of 0.89 and a specificity of 0.87. Further, kynurenine inhibited chondrocyte (ATDC5) cell proliferation in a dose-dependent manner. Septic arthritis is associated with significantly increased values of synovial kynurenine. Furthermore kynurenine inhibits proliferation of chondrocytes, which strongly suggests a pathophysiological effect of kynurenine on cartilage in inflammatory arthropathies.","author":[{"dropping-particle":"","family":"Lögters","given":"Tim T","non-dropping-particle":"","parse-names":false,"suffix":""},{"dropping-particle":"","family":"Laryea","given":"Maurice D","non-dropping-particle":"","parse-names":false,"suffix":""},{"dropping-particle":"","family":"Jäger","given":"Marcus","non-dropping-particle":"","parse-names":false,"suffix":""},{"dropping-particle":"","family":"Schädel-Höpfner","given":"Michael","non-dropping-particle":"","parse-names":false,"suffix":""},{"dropping-particle":"","family":"Windolf","given":"Joachim","non-dropping-particle":"","parse-names":false,"suffix":""},{"dropping-particle":"","family":"Flohé","given":"Sascha","non-dropping-particle":"","parse-names":false,"suffix":""},{"dropping-particle":"","family":"Altrichter","given":"Jens","non-dropping-particle":"","parse-names":false,"suffix":""},{"dropping-particle":"","family":"Scholz","given":"Martin","non-dropping-particle":"","parse-names":false,"suffix":""},{"dropping-particle":"","family":"Paunel-Görgülü","given":"Adnana N","non-dropping-particle":"","parse-names":false,"suffix":""}],"container-title":"Journal of orthopaedic research : official publication of the Orthopaedic Research Society","id":"ITEM-1","issue":"11 PG  - 1490-1496","issued":{"date-parts":[["2010"]]},"note":"Mrinalini Dey (2019-07-07 03:50:04)(Included): confirmed;","page":"1490-1496","title":"Kynurenine inhibits chondrocyte proliferation and is increased in synovial fluid of patients with septic arthritis","type":"article-journal","volume":"28"},"uris":["http://www.mendeley.com/documents/?uuid=d66439fc-3c40-44bf-82b2-c16667c28aa6"]}],"mendeley":{"formattedCitation":"[49]","plainTextFormattedCitation":"[49]","previouslyFormattedCitation":"[49]"},"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9]</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0930039"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627C73C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3204D29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1</w:t>
            </w:r>
          </w:p>
        </w:tc>
        <w:tc>
          <w:tcPr>
            <w:tcW w:w="851" w:type="dxa"/>
            <w:tcBorders>
              <w:top w:val="nil"/>
              <w:left w:val="nil"/>
              <w:bottom w:val="single" w:sz="8" w:space="0" w:color="auto"/>
              <w:right w:val="single" w:sz="8" w:space="0" w:color="auto"/>
            </w:tcBorders>
            <w:shd w:val="clear" w:color="auto" w:fill="auto"/>
            <w:vAlign w:val="center"/>
            <w:hideMark/>
          </w:tcPr>
          <w:p w14:paraId="7E102B7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4D6180E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309AE8C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cutely inflamed joints</w:t>
            </w:r>
          </w:p>
        </w:tc>
        <w:tc>
          <w:tcPr>
            <w:tcW w:w="2268" w:type="dxa"/>
            <w:tcBorders>
              <w:top w:val="nil"/>
              <w:left w:val="nil"/>
              <w:bottom w:val="single" w:sz="8" w:space="0" w:color="auto"/>
              <w:right w:val="single" w:sz="8" w:space="0" w:color="auto"/>
            </w:tcBorders>
            <w:shd w:val="clear" w:color="auto" w:fill="auto"/>
            <w:vAlign w:val="center"/>
            <w:hideMark/>
          </w:tcPr>
          <w:p w14:paraId="41E0B90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Dry taps</w:t>
            </w:r>
          </w:p>
        </w:tc>
        <w:tc>
          <w:tcPr>
            <w:tcW w:w="851" w:type="dxa"/>
            <w:tcBorders>
              <w:top w:val="nil"/>
              <w:left w:val="nil"/>
              <w:bottom w:val="single" w:sz="8" w:space="0" w:color="auto"/>
              <w:right w:val="single" w:sz="8" w:space="0" w:color="auto"/>
            </w:tcBorders>
            <w:shd w:val="clear" w:color="auto" w:fill="auto"/>
            <w:vAlign w:val="center"/>
            <w:hideMark/>
          </w:tcPr>
          <w:p w14:paraId="6526940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0</w:t>
            </w:r>
          </w:p>
        </w:tc>
        <w:tc>
          <w:tcPr>
            <w:tcW w:w="992" w:type="dxa"/>
            <w:tcBorders>
              <w:top w:val="nil"/>
              <w:left w:val="nil"/>
              <w:bottom w:val="single" w:sz="8" w:space="0" w:color="auto"/>
              <w:right w:val="single" w:sz="8" w:space="0" w:color="auto"/>
            </w:tcBorders>
            <w:shd w:val="clear" w:color="auto" w:fill="auto"/>
            <w:vAlign w:val="center"/>
            <w:hideMark/>
          </w:tcPr>
          <w:p w14:paraId="140AF9D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041F604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0</w:t>
            </w:r>
          </w:p>
        </w:tc>
        <w:tc>
          <w:tcPr>
            <w:tcW w:w="2126" w:type="dxa"/>
            <w:tcBorders>
              <w:top w:val="nil"/>
              <w:left w:val="nil"/>
              <w:bottom w:val="single" w:sz="8" w:space="0" w:color="auto"/>
              <w:right w:val="single" w:sz="8" w:space="0" w:color="auto"/>
            </w:tcBorders>
            <w:shd w:val="clear" w:color="auto" w:fill="auto"/>
            <w:vAlign w:val="center"/>
            <w:hideMark/>
          </w:tcPr>
          <w:p w14:paraId="42BD865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SF tryptophan; SF kynurenine; </w:t>
            </w:r>
            <w:proofErr w:type="spellStart"/>
            <w:r w:rsidRPr="00D476D2">
              <w:rPr>
                <w:rFonts w:eastAsia="Times New Roman" w:cstheme="minorHAnsi"/>
                <w:color w:val="000000"/>
                <w:sz w:val="14"/>
                <w:szCs w:val="14"/>
                <w:lang w:eastAsia="en-GB"/>
              </w:rPr>
              <w:t>Kyn</w:t>
            </w:r>
            <w:proofErr w:type="spellEnd"/>
            <w:r w:rsidRPr="00D476D2">
              <w:rPr>
                <w:rFonts w:eastAsia="Times New Roman" w:cstheme="minorHAnsi"/>
                <w:color w:val="000000"/>
                <w:sz w:val="14"/>
                <w:szCs w:val="14"/>
                <w:lang w:eastAsia="en-GB"/>
              </w:rPr>
              <w:t>/</w:t>
            </w:r>
            <w:proofErr w:type="spellStart"/>
            <w:r w:rsidRPr="00D476D2">
              <w:rPr>
                <w:rFonts w:eastAsia="Times New Roman" w:cstheme="minorHAnsi"/>
                <w:color w:val="000000"/>
                <w:sz w:val="14"/>
                <w:szCs w:val="14"/>
                <w:lang w:eastAsia="en-GB"/>
              </w:rPr>
              <w:t>trpt</w:t>
            </w:r>
            <w:proofErr w:type="spellEnd"/>
            <w:r w:rsidRPr="00D476D2">
              <w:rPr>
                <w:rFonts w:eastAsia="Times New Roman" w:cstheme="minorHAnsi"/>
                <w:color w:val="000000"/>
                <w:sz w:val="14"/>
                <w:szCs w:val="14"/>
                <w:lang w:eastAsia="en-GB"/>
              </w:rPr>
              <w:t xml:space="preserve"> ratio</w:t>
            </w:r>
          </w:p>
        </w:tc>
        <w:tc>
          <w:tcPr>
            <w:tcW w:w="1701" w:type="dxa"/>
            <w:tcBorders>
              <w:top w:val="nil"/>
              <w:left w:val="nil"/>
              <w:bottom w:val="single" w:sz="8" w:space="0" w:color="auto"/>
              <w:right w:val="single" w:sz="8" w:space="0" w:color="auto"/>
            </w:tcBorders>
            <w:shd w:val="clear" w:color="auto" w:fill="auto"/>
            <w:vAlign w:val="center"/>
            <w:hideMark/>
          </w:tcPr>
          <w:p w14:paraId="7BD6BB4C"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 positive; Intraoperative findings consistent with septic arthritis</w:t>
            </w:r>
          </w:p>
        </w:tc>
      </w:tr>
      <w:tr w:rsidR="00D476D2" w:rsidRPr="00D476D2" w14:paraId="3BC0E59D"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586ABDDD" w14:textId="17391338"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Lu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5606/ArchRheumatol.2019.6690","ISSN":"21485046 (ISSN)","abstract":"Objectives: This study aims to compare the serum/synovial fluid (SF) urate ratio of gouty arthritis and other arthritides and investigate whether this ratio may be an indicator for distinguishing gouty arthritis from other arthritides. Patients and methods: Paired serum and SF samples from 70 patients (38 males, 32 females; mean age 57.9 years; range, 27.5 to 78.4 years) comprised of 20 patients with gout, 20 patients with rheumatoid arthritis and 30 patients with osteoarthritis were collected simultaneously for urate measurement. Patient data were recorded including demographic data (age, sex), body mass index, estimated glomerular filtration rate, comorbidities (diabetes, hypertension and dyslipidemia), disease duration (from the first symptoms), pain duration before arthrocentesis at this time, presence of tophi or not, serum albumin, erythrocyte sedimentation rate, C-reactive protein and SF white blood cell count. Results: Gout patients had highest levels of urate in both serum and SF among the three groups (p&lt;0.001). The serum/SF urate ratio of gout patients was significantly lower among the three groups (p&lt;0.001). Receiver-operating characteristic curve analysis demonstrated that serum/SF urate ratio can predict the extent of gouty arthritis (the value of area under the curve was 0.867, p&lt;0.001). Conclusion: Serum/SF urate ratio may be an indicator for distinguishing gouty arthritis from other arthritides. © 2019 Turkish League Against Rheumatism. All rights reserved.","author":[{"dropping-particle":"","family":"Lu","given":"S","non-dropping-particle":"","parse-names":false,"suffix":""},{"dropping-particle":"","family":"Zhang","given":"Q","non-dropping-particle":"","parse-names":false,"suffix":""},{"dropping-particle":"","family":"Zhou","given":"Y","non-dropping-particle":"","parse-names":false,"suffix":""}],"container-title":"Archives of Rheumatology","id":"ITEM-1","issue":"2","issued":{"date-parts":[["2019"]]},"language":"English","note":"Export Date: 11 September 2020\n\nCorrespondence Address: Zhou, Y.; The First Affiliated Hospital of Wenzhou Medical University, RheumatologyChina; email: 215692141@qq.comr","page":"220-224","publisher":"Turkish League Against Rheumatism (TLAR)","publisher-place":"Lishui University, College of Medicine and Health, Lishui, China","title":"Serum/synovial fluid urate ratio as an indicator for distinguishing gouty arthritis from other arthritides","type":"article-journal","volume":"34"},"uris":["http://www.mendeley.com/documents/?uuid=b0545f3d-f0a7-46fa-87c1-1ea5058a8f61"]}],"mendeley":{"formattedCitation":"[79]","plainTextFormattedCitation":"[79]","previouslyFormattedCitation":"[79]"},"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79]</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1202BF6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0E75660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HI</w:t>
            </w:r>
          </w:p>
        </w:tc>
        <w:tc>
          <w:tcPr>
            <w:tcW w:w="708" w:type="dxa"/>
            <w:tcBorders>
              <w:top w:val="nil"/>
              <w:left w:val="nil"/>
              <w:bottom w:val="single" w:sz="8" w:space="0" w:color="auto"/>
              <w:right w:val="single" w:sz="8" w:space="0" w:color="auto"/>
            </w:tcBorders>
            <w:shd w:val="clear" w:color="auto" w:fill="auto"/>
            <w:vAlign w:val="center"/>
            <w:hideMark/>
          </w:tcPr>
          <w:p w14:paraId="3FE9F32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0</w:t>
            </w:r>
          </w:p>
        </w:tc>
        <w:tc>
          <w:tcPr>
            <w:tcW w:w="851" w:type="dxa"/>
            <w:tcBorders>
              <w:top w:val="nil"/>
              <w:left w:val="nil"/>
              <w:bottom w:val="single" w:sz="8" w:space="0" w:color="auto"/>
              <w:right w:val="single" w:sz="8" w:space="0" w:color="auto"/>
            </w:tcBorders>
            <w:shd w:val="clear" w:color="auto" w:fill="auto"/>
            <w:vAlign w:val="center"/>
            <w:hideMark/>
          </w:tcPr>
          <w:p w14:paraId="0D219AE7" w14:textId="6A2C3B02" w:rsidR="00D476D2" w:rsidRPr="00D476D2" w:rsidRDefault="00D476D2" w:rsidP="000E47A1">
            <w:pPr>
              <w:spacing w:after="0" w:line="240" w:lineRule="auto"/>
              <w:jc w:val="center"/>
              <w:rPr>
                <w:rFonts w:eastAsia="Times New Roman" w:cstheme="minorHAnsi"/>
                <w:color w:val="000000"/>
                <w:sz w:val="14"/>
                <w:szCs w:val="14"/>
                <w:lang w:eastAsia="en-GB"/>
              </w:rPr>
            </w:pPr>
          </w:p>
        </w:tc>
        <w:tc>
          <w:tcPr>
            <w:tcW w:w="992" w:type="dxa"/>
            <w:tcBorders>
              <w:top w:val="nil"/>
              <w:left w:val="nil"/>
              <w:bottom w:val="single" w:sz="8" w:space="0" w:color="auto"/>
              <w:right w:val="single" w:sz="8" w:space="0" w:color="auto"/>
            </w:tcBorders>
            <w:shd w:val="clear" w:color="auto" w:fill="auto"/>
            <w:vAlign w:val="center"/>
            <w:hideMark/>
          </w:tcPr>
          <w:p w14:paraId="5D4035D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035E02C6" w14:textId="15B62E7D"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Gouty arthritis, RA and OA involving the knee and knee swelling with effusions by examination</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89D29F7" w14:textId="092236F3"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developing more than one joint disease. Use of warfarin or antiplatelet therapy. Presence of infection</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505FBFD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0450B15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8.6</w:t>
            </w:r>
          </w:p>
        </w:tc>
        <w:tc>
          <w:tcPr>
            <w:tcW w:w="992" w:type="dxa"/>
            <w:tcBorders>
              <w:top w:val="nil"/>
              <w:left w:val="nil"/>
              <w:bottom w:val="single" w:sz="8" w:space="0" w:color="auto"/>
              <w:right w:val="single" w:sz="8" w:space="0" w:color="auto"/>
            </w:tcBorders>
            <w:shd w:val="clear" w:color="auto" w:fill="auto"/>
            <w:vAlign w:val="center"/>
            <w:hideMark/>
          </w:tcPr>
          <w:p w14:paraId="26B1377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1.4</w:t>
            </w:r>
          </w:p>
        </w:tc>
        <w:tc>
          <w:tcPr>
            <w:tcW w:w="2126" w:type="dxa"/>
            <w:tcBorders>
              <w:top w:val="nil"/>
              <w:left w:val="nil"/>
              <w:bottom w:val="single" w:sz="8" w:space="0" w:color="auto"/>
              <w:right w:val="single" w:sz="8" w:space="0" w:color="auto"/>
            </w:tcBorders>
            <w:shd w:val="clear" w:color="auto" w:fill="auto"/>
            <w:vAlign w:val="center"/>
            <w:hideMark/>
          </w:tcPr>
          <w:p w14:paraId="77A8D12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SF urate ratio</w:t>
            </w:r>
          </w:p>
        </w:tc>
        <w:tc>
          <w:tcPr>
            <w:tcW w:w="1701" w:type="dxa"/>
            <w:tcBorders>
              <w:top w:val="nil"/>
              <w:left w:val="nil"/>
              <w:bottom w:val="single" w:sz="8" w:space="0" w:color="auto"/>
              <w:right w:val="single" w:sz="8" w:space="0" w:color="auto"/>
            </w:tcBorders>
            <w:shd w:val="clear" w:color="auto" w:fill="auto"/>
            <w:vAlign w:val="center"/>
            <w:hideMark/>
          </w:tcPr>
          <w:p w14:paraId="226C9C9D"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Gouty arthritis was defined as presence of MSU in SF determined by compensated polarized light microscopy previously or currently</w:t>
            </w:r>
          </w:p>
        </w:tc>
      </w:tr>
      <w:tr w:rsidR="00D476D2" w:rsidRPr="00D476D2" w14:paraId="53B5918C"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23582D0" w14:textId="3D43FD59"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lastRenderedPageBreak/>
              <w:t>Martinot</w:t>
            </w:r>
            <w:proofErr w:type="spellEnd"/>
            <w:r w:rsidRPr="00D476D2">
              <w:rPr>
                <w:rFonts w:eastAsia="Times New Roman" w:cstheme="minorHAnsi"/>
                <w:color w:val="000000"/>
                <w:sz w:val="14"/>
                <w:szCs w:val="14"/>
                <w:lang w:eastAsia="en-GB"/>
              </w:rPr>
              <w:t xml:space="preserve"> 2005</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OBJECTIVETo determine the diagnostic value of serum and synovial procalcitonin (PCT) for bacterial arthritis and to determine the cellular origin of synovial PCT.METHODSA prospective study enrolled 42 patients with acute arthritis including 11 bacterial arthritis, 18 rheumatoid arthritis and 13 crystal induced arthritis. Diagnostic values of serum and synovial PCT levels were determined by a immunoluminometric assay (Lumitest PCT) and compared to those of classical inflammatory markers (C-reactive protein, erythrocyte sedimentation rate, synovial fluid cellularity and both serum and synovial IL-6 and TNF alpha). Using fibroblast-like synoviocyte (FLS) cultures derived from rheumatoid arthritis (n = 4) and osteo-arthritis (n = 3) synovium, with or without stimulation by lipopolysaccharid or recombinant streptococcal protein 1/II, we attempted to determine whether synovial cells could be a source of PCT.RESULTSSerum PCT was the best parameter to distinguish patients with acute bacterial arthritis from patients with crystal induced arthritis or rheumatoid arthritis. In setting of an acute arthritis serum PCT (&gt; 0.5 ng/mL) achieved 55% sensitivity and 94% specificity for the diagnosis of bacterial arthritis, while CRP (&gt; 50 mg/L) had 100% sensitivity but poor specificity (40%). Serum PCT appeared to be higher in patients with septic arthritis resulting from \"systemic infection\" than in cases resulting from direct inoculation. Synovial PCT was not useful to discriminate between infectious and non infectious arthritis in clinical practice. PCT could not be detected at significant levels in the conditioned medium from fibroblast-like synoviocyte cultures.CONCLUSIONSerum PCT is a poorly sensitive but specific marker of bacterial arthritis. Use of serum PCT in association with CRP could nevertheless be useful in an emergency situation for the diagnosis of bacterial arthritis.","author":[{"dropping-particle":"","family":"Martinot","given":"M","non-dropping-particle":"","parse-names":false,"suffix":""},{"dropping-particle":"","family":"Sordet","given":"C","non-dropping-particle":"","parse-names":false,"suffix":""},{"dropping-particle":"","family":"Soubrier","given":"M","non-dropping-particle":"","parse-names":false,"suffix":""},{"dropping-particle":"","family":"Puéchal","given":"X","non-dropping-particle":"","parse-names":false,"suffix":""},{"dropping-particle":"","family":"Saraux","given":"A","non-dropping-particle":"","parse-names":false,"suffix":""},{"dropping-particle":"","family":"Lioté","given":"F","non-dropping-particle":"","parse-names":false,"suffix":""},{"dropping-particle":"","family":"Guggenbuhl","given":"P","non-dropping-particle":"","parse-names":false,"suffix":""},{"dropping-particle":"","family":"Lègre","given":"V","non-dropping-particle":"","parse-names":false,"suffix":""},{"dropping-particle":"","family":"Jaulhac","given":"B","non-dropping-particle":"","parse-names":false,"suffix":""},{"dropping-particle":"","family":"Maillefert","given":"J F","non-dropping-particle":"","parse-names":false,"suffix":""},{"dropping-particle":"","family":"Zeisel","given":"M","non-dropping-particle":"","parse-names":false,"suffix":""},{"dropping-particle":"","family":"Coumaros","given":"G","non-dropping-particle":"","parse-names":false,"suffix":""},{"dropping-particle":"","family":"Sibilia","given":"J","non-dropping-particle":"","parse-names":false,"suffix":""}],"container-title":"Clinical and experimental rheumatology","id":"ITEM-1","issue":"3 PG  - 303-310","issued":{"date-parts":[["2005"]]},"note":"Mrinalini Dey (2019-07-07 03:51:23)(Included): confirmed;","page":"303-310","title":"Diagnostic value of serum and synovial procalcitonin in acute arthritis: a prospective study of 42 patients","type":"article-journal","volume":"23"},"uris":["http://www.mendeley.com/documents/?uuid=8a0c7e52-444e-4874-aa72-2ef71a81f027"]}],"mendeley":{"formattedCitation":"[38]","plainTextFormattedCitation":"[38]","previouslyFormattedCitation":"[38]"},"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38]</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9E84A0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b</w:t>
            </w:r>
          </w:p>
        </w:tc>
        <w:tc>
          <w:tcPr>
            <w:tcW w:w="709" w:type="dxa"/>
            <w:tcBorders>
              <w:top w:val="nil"/>
              <w:left w:val="nil"/>
              <w:bottom w:val="single" w:sz="8" w:space="0" w:color="auto"/>
              <w:right w:val="single" w:sz="8" w:space="0" w:color="auto"/>
            </w:tcBorders>
            <w:shd w:val="clear" w:color="auto" w:fill="auto"/>
            <w:vAlign w:val="center"/>
            <w:hideMark/>
          </w:tcPr>
          <w:p w14:paraId="2F6D51C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FRA</w:t>
            </w:r>
          </w:p>
        </w:tc>
        <w:tc>
          <w:tcPr>
            <w:tcW w:w="708" w:type="dxa"/>
            <w:tcBorders>
              <w:top w:val="nil"/>
              <w:left w:val="nil"/>
              <w:bottom w:val="single" w:sz="8" w:space="0" w:color="auto"/>
              <w:right w:val="single" w:sz="8" w:space="0" w:color="auto"/>
            </w:tcBorders>
            <w:shd w:val="clear" w:color="auto" w:fill="auto"/>
            <w:vAlign w:val="center"/>
            <w:hideMark/>
          </w:tcPr>
          <w:p w14:paraId="51BED74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2</w:t>
            </w:r>
          </w:p>
        </w:tc>
        <w:tc>
          <w:tcPr>
            <w:tcW w:w="851" w:type="dxa"/>
            <w:tcBorders>
              <w:top w:val="nil"/>
              <w:left w:val="nil"/>
              <w:bottom w:val="single" w:sz="8" w:space="0" w:color="auto"/>
              <w:right w:val="single" w:sz="8" w:space="0" w:color="auto"/>
            </w:tcBorders>
            <w:shd w:val="clear" w:color="auto" w:fill="auto"/>
            <w:vAlign w:val="center"/>
            <w:hideMark/>
          </w:tcPr>
          <w:p w14:paraId="2156496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6.6</w:t>
            </w:r>
          </w:p>
        </w:tc>
        <w:tc>
          <w:tcPr>
            <w:tcW w:w="992" w:type="dxa"/>
            <w:tcBorders>
              <w:top w:val="nil"/>
              <w:left w:val="nil"/>
              <w:bottom w:val="single" w:sz="8" w:space="0" w:color="auto"/>
              <w:right w:val="single" w:sz="8" w:space="0" w:color="auto"/>
            </w:tcBorders>
            <w:shd w:val="clear" w:color="auto" w:fill="auto"/>
            <w:vAlign w:val="center"/>
            <w:hideMark/>
          </w:tcPr>
          <w:p w14:paraId="064A3F7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6970C224" w14:textId="00A2AAF9"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hospitalised for acute arthritis, with: bacterial arthritis, crystal arthritis, rheumatoid arthrit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25D4D518" w14:textId="7B85C9C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ithout one of the 3 described conditions</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70FFB06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6.1</w:t>
            </w:r>
          </w:p>
        </w:tc>
        <w:tc>
          <w:tcPr>
            <w:tcW w:w="992" w:type="dxa"/>
            <w:tcBorders>
              <w:top w:val="nil"/>
              <w:left w:val="nil"/>
              <w:bottom w:val="single" w:sz="8" w:space="0" w:color="auto"/>
              <w:right w:val="single" w:sz="8" w:space="0" w:color="auto"/>
            </w:tcBorders>
            <w:shd w:val="clear" w:color="auto" w:fill="auto"/>
            <w:vAlign w:val="center"/>
            <w:hideMark/>
          </w:tcPr>
          <w:p w14:paraId="1C1FC34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1</w:t>
            </w:r>
          </w:p>
        </w:tc>
        <w:tc>
          <w:tcPr>
            <w:tcW w:w="992" w:type="dxa"/>
            <w:tcBorders>
              <w:top w:val="nil"/>
              <w:left w:val="nil"/>
              <w:bottom w:val="single" w:sz="8" w:space="0" w:color="auto"/>
              <w:right w:val="single" w:sz="8" w:space="0" w:color="auto"/>
            </w:tcBorders>
            <w:shd w:val="clear" w:color="auto" w:fill="auto"/>
            <w:vAlign w:val="center"/>
            <w:hideMark/>
          </w:tcPr>
          <w:p w14:paraId="09933C8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2.9</w:t>
            </w:r>
          </w:p>
        </w:tc>
        <w:tc>
          <w:tcPr>
            <w:tcW w:w="2126" w:type="dxa"/>
            <w:tcBorders>
              <w:top w:val="nil"/>
              <w:left w:val="nil"/>
              <w:bottom w:val="single" w:sz="8" w:space="0" w:color="auto"/>
              <w:right w:val="single" w:sz="8" w:space="0" w:color="auto"/>
            </w:tcBorders>
            <w:shd w:val="clear" w:color="auto" w:fill="auto"/>
            <w:vAlign w:val="center"/>
            <w:hideMark/>
          </w:tcPr>
          <w:p w14:paraId="7085062A"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PCT; SF PCT</w:t>
            </w:r>
          </w:p>
        </w:tc>
        <w:tc>
          <w:tcPr>
            <w:tcW w:w="1701" w:type="dxa"/>
            <w:tcBorders>
              <w:top w:val="nil"/>
              <w:left w:val="nil"/>
              <w:bottom w:val="single" w:sz="8" w:space="0" w:color="auto"/>
              <w:right w:val="single" w:sz="8" w:space="0" w:color="auto"/>
            </w:tcBorders>
            <w:shd w:val="clear" w:color="auto" w:fill="auto"/>
            <w:vAlign w:val="center"/>
            <w:hideMark/>
          </w:tcPr>
          <w:p w14:paraId="3A4A694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serum culture; SF microscopy</w:t>
            </w:r>
          </w:p>
        </w:tc>
      </w:tr>
      <w:tr w:rsidR="00D476D2" w:rsidRPr="00D476D2" w14:paraId="317FF00A"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79D9002" w14:textId="6C4C8C69"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McGillicuddy</w:t>
            </w:r>
            <w:proofErr w:type="spellEnd"/>
            <w:r w:rsidRPr="00D476D2">
              <w:rPr>
                <w:rFonts w:eastAsia="Times New Roman" w:cstheme="minorHAnsi"/>
                <w:color w:val="000000"/>
                <w:sz w:val="14"/>
                <w:szCs w:val="14"/>
                <w:lang w:eastAsia="en-GB"/>
              </w:rPr>
              <w:t xml:space="preserve"> 2007</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ajem.2006.12.001","ISSN":"1532-8171","PMID":"17870475","abstract":"OBJECTIVE This study was conducted to determine the sensitivity of the current standard for synovial fluid leukocytosis analysis in diagnosing infectious arthritis or a septic joint. How accurate is the standard synovial fluid white blood cell (WBC) cutoff of 50,000 WBC/mm3 to rule out septic arthritis? METHODS We conducted a retrospective study at an urban tertiary care medical center with 50,000 adult emergency department visits per year. The study population consisted of patients with infectious arthritis confirmed by synovial fluid culture growth of a pathogenic organism. The study period lasted from January 1996 to December 2002. Extracted data included synovial fluid leukocyte count, Gram's stain, culture, past medical history, and discharge diagnosis. Fisher exact test was used to compare proportions. Sensitivity and means were calculated with 95% confidence intervals (CI). RESULTS There were 49 culture-positive synovial fluid aspirates in the 6-year study period. Nineteen (39%) of 49 patients (95% CI, 25%-52%) had a synovial WBC of less than 50,000/mm3 and 30 (61%) of 49 patients (95% CI, 48%-75%) had a synovial WBC of more than 50,000/mm3. The sensitivity of the 50,000 synovial WBC/mm3 cutoff was 61% (95% CI, 48%-75%). Twenty-seven (55%) of 49 patients had a negative Gram's stain (95% CI, 41%-69%) and 15 (56%) of 27 patients (95% CI, 37%-74%) with negative Gram's stain had a synovial WBC of less than 50,000/mm3. CONCLUSION A synovial fluid WBC cutoff of 50,000/mm3 lacks the sensitivity required to be clinically useful in ruling out infectious arthritis.","author":[{"dropping-particle":"","family":"McGillicuddy","given":"Daniel C","non-dropping-particle":"","parse-names":false,"suffix":""},{"dropping-particle":"","family":"Shah","given":"Kaushal H","non-dropping-particle":"","parse-names":false,"suffix":""},{"dropping-particle":"","family":"Friedberg","given":"Ryan P","non-dropping-particle":"","parse-names":false,"suffix":""},{"dropping-particle":"","family":"Nathanson","given":"Larry A","non-dropping-particle":"","parse-names":false,"suffix":""},{"dropping-particle":"","family":"Edlow","given":"Jonathan A","non-dropping-particle":"","parse-names":false,"suffix":""}],"container-title":"The American journal of emergency medicine","id":"ITEM-1","issue":"7","issued":{"date-parts":[["2007","9"]]},"page":"749-52","title":"How sensitive is the synovial fluid white blood cell count in diagnosing septic arthritis?","type":"article-journal","volume":"25"},"uris":["http://www.mendeley.com/documents/?uuid=cb2b6ea2-d9d0-3ac0-b04d-084963939998"]}],"mendeley":{"formattedCitation":"[27]","plainTextFormattedCitation":"[27]","previouslyFormattedCitation":"[27]"},"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7]</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72AA88FF"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13568A9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5F44301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9</w:t>
            </w:r>
          </w:p>
        </w:tc>
        <w:tc>
          <w:tcPr>
            <w:tcW w:w="851" w:type="dxa"/>
            <w:tcBorders>
              <w:top w:val="nil"/>
              <w:left w:val="nil"/>
              <w:bottom w:val="single" w:sz="8" w:space="0" w:color="auto"/>
              <w:right w:val="single" w:sz="8" w:space="0" w:color="auto"/>
            </w:tcBorders>
            <w:shd w:val="clear" w:color="auto" w:fill="auto"/>
            <w:vAlign w:val="center"/>
            <w:hideMark/>
          </w:tcPr>
          <w:p w14:paraId="55F520F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3</w:t>
            </w:r>
          </w:p>
        </w:tc>
        <w:tc>
          <w:tcPr>
            <w:tcW w:w="992" w:type="dxa"/>
            <w:tcBorders>
              <w:top w:val="nil"/>
              <w:left w:val="nil"/>
              <w:bottom w:val="single" w:sz="8" w:space="0" w:color="auto"/>
              <w:right w:val="single" w:sz="8" w:space="0" w:color="auto"/>
            </w:tcBorders>
            <w:shd w:val="clear" w:color="auto" w:fill="auto"/>
            <w:vAlign w:val="center"/>
            <w:hideMark/>
          </w:tcPr>
          <w:p w14:paraId="37FDA7C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191B2CAE" w14:textId="445B579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gt;16yrs; diagnosed by septic arthritis by SF cultur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428DD472" w14:textId="5699CCE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561BECF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0</w:t>
            </w:r>
          </w:p>
        </w:tc>
        <w:tc>
          <w:tcPr>
            <w:tcW w:w="992" w:type="dxa"/>
            <w:tcBorders>
              <w:top w:val="nil"/>
              <w:left w:val="nil"/>
              <w:bottom w:val="single" w:sz="8" w:space="0" w:color="auto"/>
              <w:right w:val="single" w:sz="8" w:space="0" w:color="auto"/>
            </w:tcBorders>
            <w:shd w:val="clear" w:color="auto" w:fill="auto"/>
            <w:vAlign w:val="center"/>
            <w:hideMark/>
          </w:tcPr>
          <w:p w14:paraId="085E612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27C1C91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504C72D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WBC</w:t>
            </w:r>
          </w:p>
        </w:tc>
        <w:tc>
          <w:tcPr>
            <w:tcW w:w="1701" w:type="dxa"/>
            <w:tcBorders>
              <w:top w:val="nil"/>
              <w:left w:val="nil"/>
              <w:bottom w:val="single" w:sz="8" w:space="0" w:color="auto"/>
              <w:right w:val="single" w:sz="8" w:space="0" w:color="auto"/>
            </w:tcBorders>
            <w:shd w:val="clear" w:color="auto" w:fill="auto"/>
            <w:vAlign w:val="center"/>
            <w:hideMark/>
          </w:tcPr>
          <w:p w14:paraId="1FDE62C5"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6DF28A83"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4288C9F" w14:textId="1D3EB6A5"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Mico</w:t>
            </w:r>
            <w:proofErr w:type="spellEnd"/>
            <w:r w:rsidRPr="00D476D2">
              <w:rPr>
                <w:rFonts w:eastAsia="Times New Roman" w:cstheme="minorHAnsi"/>
                <w:color w:val="000000"/>
                <w:sz w:val="14"/>
                <w:szCs w:val="14"/>
                <w:lang w:eastAsia="en-GB"/>
              </w:rPr>
              <w:t xml:space="preserve"> 2015</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99/jmm.0.000180","author":[{"dropping-particle":"","family":"Micó  Navarro, F., de Miniac, D., González, Y., Brell, A., López, C., Sánchez-Reus, F., Mirelis, B., Coll, P.","given":"M","non-dropping-particle":"","parse-names":false,"suffix":""}],"container-title":"Journal of medical microbiology","id":"ITEM-1","issue":"12 PG  -","issued":{"date-parts":[["2015"]]},"note":"Mrinalini Dey (2019-07-07 03:09:19)(Included): confirmed;","title":"Efficacy of the filmarray blood culture identification panel for direct molecular diagnosis of infectious diseases from samples other than blood","type":"article-journal","volume":"64"},"uris":["http://www.mendeley.com/documents/?uuid=a53607cd-f960-4103-9cc4-a1cbe7620605"]}],"mendeley":{"formattedCitation":"[16]","plainTextFormattedCitation":"[16]","previouslyFormattedCitation":"[16]"},"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16]</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72A77332"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b</w:t>
            </w:r>
          </w:p>
        </w:tc>
        <w:tc>
          <w:tcPr>
            <w:tcW w:w="709" w:type="dxa"/>
            <w:tcBorders>
              <w:top w:val="nil"/>
              <w:left w:val="nil"/>
              <w:bottom w:val="single" w:sz="8" w:space="0" w:color="auto"/>
              <w:right w:val="single" w:sz="8" w:space="0" w:color="auto"/>
            </w:tcBorders>
            <w:shd w:val="clear" w:color="auto" w:fill="auto"/>
            <w:vAlign w:val="center"/>
            <w:hideMark/>
          </w:tcPr>
          <w:p w14:paraId="1CFB314A"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ESP</w:t>
            </w:r>
          </w:p>
        </w:tc>
        <w:tc>
          <w:tcPr>
            <w:tcW w:w="708" w:type="dxa"/>
            <w:tcBorders>
              <w:top w:val="nil"/>
              <w:left w:val="nil"/>
              <w:bottom w:val="single" w:sz="8" w:space="0" w:color="auto"/>
              <w:right w:val="single" w:sz="8" w:space="0" w:color="auto"/>
            </w:tcBorders>
            <w:shd w:val="clear" w:color="auto" w:fill="auto"/>
            <w:vAlign w:val="center"/>
            <w:hideMark/>
          </w:tcPr>
          <w:p w14:paraId="3EC26ED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w:t>
            </w:r>
          </w:p>
        </w:tc>
        <w:tc>
          <w:tcPr>
            <w:tcW w:w="851" w:type="dxa"/>
            <w:tcBorders>
              <w:top w:val="nil"/>
              <w:left w:val="nil"/>
              <w:bottom w:val="single" w:sz="8" w:space="0" w:color="auto"/>
              <w:right w:val="single" w:sz="8" w:space="0" w:color="auto"/>
            </w:tcBorders>
            <w:shd w:val="clear" w:color="auto" w:fill="auto"/>
            <w:vAlign w:val="center"/>
            <w:hideMark/>
          </w:tcPr>
          <w:p w14:paraId="44237A2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20115B7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54EFD540" w14:textId="7F3B14B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Joint fluid samples with higher probability of positive outcom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FD4E859" w14:textId="65568C9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75E2479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5.7</w:t>
            </w:r>
          </w:p>
        </w:tc>
        <w:tc>
          <w:tcPr>
            <w:tcW w:w="992" w:type="dxa"/>
            <w:tcBorders>
              <w:top w:val="nil"/>
              <w:left w:val="nil"/>
              <w:bottom w:val="single" w:sz="8" w:space="0" w:color="auto"/>
              <w:right w:val="single" w:sz="8" w:space="0" w:color="auto"/>
            </w:tcBorders>
            <w:shd w:val="clear" w:color="auto" w:fill="auto"/>
            <w:vAlign w:val="center"/>
            <w:hideMark/>
          </w:tcPr>
          <w:p w14:paraId="04E2557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79F55A6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4.3</w:t>
            </w:r>
          </w:p>
        </w:tc>
        <w:tc>
          <w:tcPr>
            <w:tcW w:w="2126" w:type="dxa"/>
            <w:tcBorders>
              <w:top w:val="nil"/>
              <w:left w:val="nil"/>
              <w:bottom w:val="single" w:sz="8" w:space="0" w:color="auto"/>
              <w:right w:val="single" w:sz="8" w:space="0" w:color="auto"/>
            </w:tcBorders>
            <w:shd w:val="clear" w:color="auto" w:fill="auto"/>
            <w:vAlign w:val="center"/>
            <w:hideMark/>
          </w:tcPr>
          <w:p w14:paraId="549AB0CF"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SF </w:t>
            </w:r>
            <w:proofErr w:type="spellStart"/>
            <w:r w:rsidRPr="00D476D2">
              <w:rPr>
                <w:rFonts w:eastAsia="Times New Roman" w:cstheme="minorHAnsi"/>
                <w:color w:val="000000"/>
                <w:sz w:val="14"/>
                <w:szCs w:val="14"/>
                <w:lang w:eastAsia="en-GB"/>
              </w:rPr>
              <w:t>FilmArray</w:t>
            </w:r>
            <w:proofErr w:type="spellEnd"/>
            <w:r w:rsidRPr="00D476D2">
              <w:rPr>
                <w:rFonts w:eastAsia="Times New Roman" w:cstheme="minorHAnsi"/>
                <w:color w:val="000000"/>
                <w:sz w:val="14"/>
                <w:szCs w:val="14"/>
                <w:lang w:eastAsia="en-GB"/>
              </w:rPr>
              <w:t xml:space="preserve"> blood culture identification (PCR)</w:t>
            </w:r>
          </w:p>
        </w:tc>
        <w:tc>
          <w:tcPr>
            <w:tcW w:w="1701" w:type="dxa"/>
            <w:tcBorders>
              <w:top w:val="nil"/>
              <w:left w:val="nil"/>
              <w:bottom w:val="single" w:sz="8" w:space="0" w:color="auto"/>
              <w:right w:val="single" w:sz="8" w:space="0" w:color="auto"/>
            </w:tcBorders>
            <w:shd w:val="clear" w:color="auto" w:fill="auto"/>
            <w:vAlign w:val="center"/>
            <w:hideMark/>
          </w:tcPr>
          <w:p w14:paraId="4D7DCB7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ulture</w:t>
            </w:r>
          </w:p>
        </w:tc>
      </w:tr>
      <w:tr w:rsidR="00D476D2" w:rsidRPr="00D476D2" w14:paraId="271BF358"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CB8A2FA" w14:textId="131A8053"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M</w:t>
            </w:r>
            <w:r w:rsidR="009E198A">
              <w:rPr>
                <w:rFonts w:eastAsia="Times New Roman" w:cstheme="minorHAnsi"/>
                <w:color w:val="000000"/>
                <w:sz w:val="14"/>
                <w:szCs w:val="14"/>
                <w:lang w:eastAsia="en-GB"/>
              </w:rPr>
              <w:t>o</w:t>
            </w:r>
            <w:r w:rsidRPr="00D476D2">
              <w:rPr>
                <w:rFonts w:eastAsia="Times New Roman" w:cstheme="minorHAnsi"/>
                <w:color w:val="000000"/>
                <w:sz w:val="14"/>
                <w:szCs w:val="14"/>
                <w:lang w:eastAsia="en-GB"/>
              </w:rPr>
              <w:t>rgenstern 2018</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3899/jrheum.180311","abstract":"OBJECTIVE: To prospectively evaluate automated multiplex PCR and isothermal microcalorimetry tests for rapid and accurate diagnosis of septic arthritis. METHODS: Patients with acute arthritis were prospectively included from October 2014 to September 2015. In synovial fluid (SF), leukocyte count and differential, culture, PCR, and microcalorimetry were determined. Septic arthritis was diagnosed by positive SF culture or (1) local clinical signs and symptoms, (2) increased SF leukocyte count, and (3) exclusion of noninfectious causes of inflammatory arthropathy. The performance of individual tests was compared with McNemar's test. RESULTS: Among 57 patients, 22 (39%) were diagnosed with septic arthritis. SF culture grew a pathogen in 10 patients (46%), PCR was positive in 5 (23%), and microcalorimetry in 10 (46%). Compared to SF culture, 49 concordant pairs were found for both methods (PCR and microcalorimetry; 86% agreement). In SF, PCR failed to detect Staphylococcus aureus (2 patients), Streptococcus pneumoniae (1 patient), Streptococcus dysgalactiae (1 patient), and Clostridium clostridioforme (1 patient). Microcalorimetry failed to detect S. dysgalactiae (1 patient), Streptococcus agalactiae (1 patient), and C. clostridioforme (1 patient). No statistical differences between the performance of SF culture, and PCR and microcalorimetry, respectively, were found. The processing time for PCR was 5 h and for microcalorimetry a median of 8.8 h (range, 2.3-64 h), whereas cultures required a median of 4.5 days (range, 3-14 days). CONCLUSION: Performance of SF PCR was inferior while microcalorimetry was similar to culture but provided results considerably faster. [Clinical trial registration number (https://www.clinicaltrials.gov): NCT02530229].","author":[{"dropping-particle":"","family":"Morgenstern","given":"C","non-dropping-particle":"","parse-names":false,"suffix":""},{"dropping-particle":"","family":"Renz","given":"N","non-dropping-particle":"","parse-names":false,"suffix":""},{"dropping-particle":"","family":"Cabric","given":"S","non-dropping-particle":"","parse-names":false,"suffix":""},{"dropping-particle":"","family":"Perka","given":"C","non-dropping-particle":"","parse-names":false,"suffix":""},{"dropping-particle":"","family":"Trampuz","given":"A","non-dropping-particle":"","parse-names":false,"suffix":""}],"container-title":"J Rheumatol","id":"ITEM-1","issue":"11 PG  - 1588-1593","issued":{"date-parts":[["2018"]]},"page":"1588-1593","title":"Multiplex Polymerase Chain Reaction and Microcalorimetry in Synovial Fluid: Can Pathogen-based Detection Assays Improve the Diagnosis of Septic Arthritis?","type":"article-journal","volume":"45"},"uris":["http://www.mendeley.com/documents/?uuid=23960ff1-6f1f-4a57-8034-351a36d71894"]}],"mendeley":{"formattedCitation":"[65]","plainTextFormattedCitation":"[65]","previouslyFormattedCitation":"[65]"},"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65]</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2510D2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1A71DA06"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GER</w:t>
            </w:r>
          </w:p>
        </w:tc>
        <w:tc>
          <w:tcPr>
            <w:tcW w:w="708" w:type="dxa"/>
            <w:tcBorders>
              <w:top w:val="nil"/>
              <w:left w:val="nil"/>
              <w:bottom w:val="single" w:sz="8" w:space="0" w:color="auto"/>
              <w:right w:val="single" w:sz="8" w:space="0" w:color="auto"/>
            </w:tcBorders>
            <w:shd w:val="clear" w:color="auto" w:fill="auto"/>
            <w:vAlign w:val="center"/>
            <w:hideMark/>
          </w:tcPr>
          <w:p w14:paraId="6CEEA90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7</w:t>
            </w:r>
          </w:p>
        </w:tc>
        <w:tc>
          <w:tcPr>
            <w:tcW w:w="851" w:type="dxa"/>
            <w:tcBorders>
              <w:top w:val="nil"/>
              <w:left w:val="nil"/>
              <w:bottom w:val="single" w:sz="8" w:space="0" w:color="auto"/>
              <w:right w:val="single" w:sz="8" w:space="0" w:color="auto"/>
            </w:tcBorders>
            <w:shd w:val="clear" w:color="auto" w:fill="auto"/>
            <w:vAlign w:val="center"/>
            <w:hideMark/>
          </w:tcPr>
          <w:p w14:paraId="1AD6AA4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2</w:t>
            </w:r>
          </w:p>
        </w:tc>
        <w:tc>
          <w:tcPr>
            <w:tcW w:w="992" w:type="dxa"/>
            <w:tcBorders>
              <w:top w:val="nil"/>
              <w:left w:val="nil"/>
              <w:bottom w:val="single" w:sz="8" w:space="0" w:color="auto"/>
              <w:right w:val="single" w:sz="8" w:space="0" w:color="auto"/>
            </w:tcBorders>
            <w:shd w:val="clear" w:color="auto" w:fill="auto"/>
            <w:vAlign w:val="center"/>
            <w:hideMark/>
          </w:tcPr>
          <w:p w14:paraId="384F966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6049A5C3" w14:textId="18959AED"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gt;18yrs, with acute inflammatory native hip or kne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4691A7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volume &lt;5ml aspirated</w:t>
            </w:r>
          </w:p>
        </w:tc>
        <w:tc>
          <w:tcPr>
            <w:tcW w:w="851" w:type="dxa"/>
            <w:tcBorders>
              <w:top w:val="nil"/>
              <w:left w:val="nil"/>
              <w:bottom w:val="single" w:sz="8" w:space="0" w:color="auto"/>
              <w:right w:val="single" w:sz="8" w:space="0" w:color="auto"/>
            </w:tcBorders>
            <w:shd w:val="clear" w:color="auto" w:fill="auto"/>
            <w:vAlign w:val="center"/>
            <w:hideMark/>
          </w:tcPr>
          <w:p w14:paraId="4F28D49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8.6</w:t>
            </w:r>
          </w:p>
        </w:tc>
        <w:tc>
          <w:tcPr>
            <w:tcW w:w="992" w:type="dxa"/>
            <w:tcBorders>
              <w:top w:val="nil"/>
              <w:left w:val="nil"/>
              <w:bottom w:val="single" w:sz="8" w:space="0" w:color="auto"/>
              <w:right w:val="single" w:sz="8" w:space="0" w:color="auto"/>
            </w:tcBorders>
            <w:shd w:val="clear" w:color="auto" w:fill="auto"/>
            <w:vAlign w:val="center"/>
            <w:hideMark/>
          </w:tcPr>
          <w:p w14:paraId="6C6FA54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2237BA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1.4</w:t>
            </w:r>
          </w:p>
        </w:tc>
        <w:tc>
          <w:tcPr>
            <w:tcW w:w="2126" w:type="dxa"/>
            <w:tcBorders>
              <w:top w:val="nil"/>
              <w:left w:val="nil"/>
              <w:bottom w:val="single" w:sz="8" w:space="0" w:color="auto"/>
              <w:right w:val="single" w:sz="8" w:space="0" w:color="auto"/>
            </w:tcBorders>
            <w:shd w:val="clear" w:color="auto" w:fill="auto"/>
            <w:vAlign w:val="center"/>
            <w:hideMark/>
          </w:tcPr>
          <w:p w14:paraId="764B11ED"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CR, microcalorimetry</w:t>
            </w:r>
          </w:p>
        </w:tc>
        <w:tc>
          <w:tcPr>
            <w:tcW w:w="1701" w:type="dxa"/>
            <w:tcBorders>
              <w:top w:val="nil"/>
              <w:left w:val="nil"/>
              <w:bottom w:val="single" w:sz="8" w:space="0" w:color="auto"/>
              <w:right w:val="single" w:sz="8" w:space="0" w:color="auto"/>
            </w:tcBorders>
            <w:shd w:val="clear" w:color="auto" w:fill="auto"/>
            <w:vAlign w:val="center"/>
            <w:hideMark/>
          </w:tcPr>
          <w:p w14:paraId="38FB98A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synovial tissue culture positive, or local inflammation, increased SF leukocytes, absence of non-infectious arthritis</w:t>
            </w:r>
          </w:p>
        </w:tc>
      </w:tr>
      <w:tr w:rsidR="00D476D2" w:rsidRPr="00D476D2" w14:paraId="74B2994B"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653450B" w14:textId="19C313EC"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Mortazavi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97/BPO.0000000000001413","ISSN":"02716798 (ISSN)","abstract":"Background: Most tests used to diagnose pediatric septic arthritis are either not accurate or do not produce rapid results. A leukocyte esterase (LE) strip test has previously been validated for the diagnosis of adult native and periprosthetic joint infections. The purpose of this prospective study was to: (1) evaluate the performance characteristics of the LE strip test in the diagnosis of pediatric septic arthritis and (2) determine the false positive rate of LE strip test on the aseptic synovial fluid (SF). Methods: Between May 2016 and November 2018, SF was obtained from children who were hospitalized at our tertiary referral center on the basis of suspicion of septic arthritis. All patients underwent arthrocentesis, and the aspirate was tested with LE strip test, leukocyte count, and culture. Twenty-five patients satisfied the inclusion criteria. For the second part of the study, SF from 25 children undergoing surgery for developmental dysplasia of the hip was collected and tested with LE strip test, leukocyte count, and culture. Results: In the first part of this study, 19 joints were classified as septic and 6 as aseptic. Considering a positive LE strip test (\"++\" and \"+++\" readings) indicative of septic arthritis yielded a sensitivity of 100%, specificity of 83%, positive predictive value of 95%, and negative predictive value of 100%. In the second part, all 25 patients with an aseptic SF had a negative test result (\"-\" and \"+\" readings). Conclusions: The LE strip test seems to be a valuable additional tool in the diagnosis of pediatric septic arthritis. The LE strip test has the advantages of being inexpensive and simple, providing real-time results and having a perfect negative predictive value to rule out the diagnosis of septic arthritis. Level of Evidence: Level II - diagnostic. Copyright © 2019 Wolters Kluwer Health, Inc. All rights reserved.","author":[{"dropping-particle":"","family":"Mortazavi","given":"S M J","non-dropping-particle":"","parse-names":false,"suffix":""},{"dropping-particle":"","family":"Kalantar","given":"H","non-dropping-particle":"","parse-names":false,"suffix":""},{"dropping-particle":"","family":"Baghdadi","given":"S","non-dropping-particle":"","parse-names":false,"suffix":""},{"dropping-particle":"","family":"Nabian","given":"M H","non-dropping-particle":"","parse-names":false,"suffix":""},{"dropping-particle":"","family":"Haj Zargarbashi","given":"R","non-dropping-particle":"","parse-names":false,"suffix":""},{"dropping-particle":"","family":"Riahi","given":"A","non-dropping-particle":"","parse-names":false,"suffix":""},{"dropping-particle":"","family":"Moharrami","given":"A","non-dropping-particle":"","parse-names":false,"suffix":""},{"dropping-particle":"","family":"Zahraei Bakhsh","given":"F","non-dropping-particle":"","parse-names":false,"suffix":""},{"dropping-particle":"","family":"Baghdadi","given":"T","non-dropping-particle":"","parse-names":false,"suffix":""}],"container-title":"Journal of Pediatric Orthopaedics","id":"ITEM-1","issued":{"date-parts":[["2019"]]},"language":"English","note":"Export Date: 11 September 2020\n\nCODEN: JPORD\n\nCorrespondence Address: Baghdadi, T.; Joint Reconstruction Research Center, Imam Khomeini Hospital, Tehran University of Medical SciencesIran; email: taghibaghdadi@hotmail.com","publisher":"Lippincott Williams and Wilkins","publisher-place":"Joint Reconstruction Research Center, Imam Khomeini Hospital, Tehran University of Medical Sciences, Tehran, Iran","title":"The Utility of Leukocyte Esterase Strip Test in the Diagnosis of Pediatric Septic Arthritis","type":"article-journal"},"uris":["http://www.mendeley.com/documents/?uuid=28e31720-1d72-4244-9617-73577f92fcde"]}],"mendeley":{"formattedCitation":"[42]","plainTextFormattedCitation":"[42]","previouslyFormattedCitation":"[42]"},"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2]</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738C9B2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429E1A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IRN</w:t>
            </w:r>
          </w:p>
        </w:tc>
        <w:tc>
          <w:tcPr>
            <w:tcW w:w="708" w:type="dxa"/>
            <w:tcBorders>
              <w:top w:val="nil"/>
              <w:left w:val="nil"/>
              <w:bottom w:val="single" w:sz="8" w:space="0" w:color="auto"/>
              <w:right w:val="single" w:sz="8" w:space="0" w:color="auto"/>
            </w:tcBorders>
            <w:shd w:val="clear" w:color="auto" w:fill="auto"/>
            <w:vAlign w:val="center"/>
            <w:hideMark/>
          </w:tcPr>
          <w:p w14:paraId="06E1C59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5</w:t>
            </w:r>
          </w:p>
        </w:tc>
        <w:tc>
          <w:tcPr>
            <w:tcW w:w="851" w:type="dxa"/>
            <w:tcBorders>
              <w:top w:val="nil"/>
              <w:left w:val="nil"/>
              <w:bottom w:val="single" w:sz="8" w:space="0" w:color="auto"/>
              <w:right w:val="single" w:sz="8" w:space="0" w:color="auto"/>
            </w:tcBorders>
            <w:shd w:val="clear" w:color="auto" w:fill="auto"/>
            <w:vAlign w:val="center"/>
            <w:hideMark/>
          </w:tcPr>
          <w:p w14:paraId="1E665A4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8 (mean)</w:t>
            </w:r>
          </w:p>
        </w:tc>
        <w:tc>
          <w:tcPr>
            <w:tcW w:w="992" w:type="dxa"/>
            <w:tcBorders>
              <w:top w:val="nil"/>
              <w:left w:val="nil"/>
              <w:bottom w:val="single" w:sz="8" w:space="0" w:color="auto"/>
              <w:right w:val="single" w:sz="8" w:space="0" w:color="auto"/>
            </w:tcBorders>
            <w:shd w:val="clear" w:color="auto" w:fill="auto"/>
            <w:vAlign w:val="center"/>
            <w:hideMark/>
          </w:tcPr>
          <w:p w14:paraId="57A2D5A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1CEC0CF1" w14:textId="3E653AA8"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uspected hip or knee SA undergoing arthrocentesis in children 18yrs or younger</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26B92AC8" w14:textId="39292579"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Findings suggestive of any other diagnosis; insufficient SF; rheum disorders; </w:t>
            </w:r>
            <w:r w:rsidR="00B038CF" w:rsidRPr="00D476D2">
              <w:rPr>
                <w:rFonts w:eastAsia="Times New Roman" w:cstheme="minorHAnsi"/>
                <w:color w:val="000000"/>
                <w:sz w:val="14"/>
                <w:szCs w:val="14"/>
                <w:lang w:eastAsia="en-GB"/>
              </w:rPr>
              <w:t>immunodefici</w:t>
            </w:r>
            <w:r w:rsidR="00B038CF">
              <w:rPr>
                <w:rFonts w:eastAsia="Times New Roman" w:cstheme="minorHAnsi"/>
                <w:color w:val="000000"/>
                <w:sz w:val="14"/>
                <w:szCs w:val="14"/>
                <w:lang w:eastAsia="en-GB"/>
              </w:rPr>
              <w:t>e</w:t>
            </w:r>
            <w:r w:rsidR="00B038CF" w:rsidRPr="00D476D2">
              <w:rPr>
                <w:rFonts w:eastAsia="Times New Roman" w:cstheme="minorHAnsi"/>
                <w:color w:val="000000"/>
                <w:sz w:val="14"/>
                <w:szCs w:val="14"/>
                <w:lang w:eastAsia="en-GB"/>
              </w:rPr>
              <w:t>n</w:t>
            </w:r>
            <w:r w:rsidR="00B038CF">
              <w:rPr>
                <w:rFonts w:eastAsia="Times New Roman" w:cstheme="minorHAnsi"/>
                <w:color w:val="000000"/>
                <w:sz w:val="14"/>
                <w:szCs w:val="14"/>
                <w:lang w:eastAsia="en-GB"/>
              </w:rPr>
              <w:t>c</w:t>
            </w:r>
            <w:r w:rsidR="00B038CF" w:rsidRPr="00D476D2">
              <w:rPr>
                <w:rFonts w:eastAsia="Times New Roman" w:cstheme="minorHAnsi"/>
                <w:color w:val="000000"/>
                <w:sz w:val="14"/>
                <w:szCs w:val="14"/>
                <w:lang w:eastAsia="en-GB"/>
              </w:rPr>
              <w:t>ies</w:t>
            </w:r>
            <w:r w:rsidRPr="00D476D2">
              <w:rPr>
                <w:rFonts w:eastAsia="Times New Roman" w:cstheme="minorHAnsi"/>
                <w:color w:val="000000"/>
                <w:sz w:val="14"/>
                <w:szCs w:val="14"/>
                <w:lang w:eastAsia="en-GB"/>
              </w:rPr>
              <w:t>; autoimmune disease; renal failure</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28AAFB1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6</w:t>
            </w:r>
          </w:p>
        </w:tc>
        <w:tc>
          <w:tcPr>
            <w:tcW w:w="992" w:type="dxa"/>
            <w:tcBorders>
              <w:top w:val="nil"/>
              <w:left w:val="nil"/>
              <w:bottom w:val="single" w:sz="8" w:space="0" w:color="auto"/>
              <w:right w:val="single" w:sz="8" w:space="0" w:color="auto"/>
            </w:tcBorders>
            <w:shd w:val="clear" w:color="auto" w:fill="auto"/>
            <w:vAlign w:val="center"/>
            <w:hideMark/>
          </w:tcPr>
          <w:p w14:paraId="426FA9A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0CC2EA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4</w:t>
            </w:r>
          </w:p>
        </w:tc>
        <w:tc>
          <w:tcPr>
            <w:tcW w:w="2126" w:type="dxa"/>
            <w:tcBorders>
              <w:top w:val="nil"/>
              <w:left w:val="nil"/>
              <w:bottom w:val="single" w:sz="8" w:space="0" w:color="auto"/>
              <w:right w:val="single" w:sz="8" w:space="0" w:color="auto"/>
            </w:tcBorders>
            <w:shd w:val="clear" w:color="auto" w:fill="auto"/>
            <w:vAlign w:val="center"/>
            <w:hideMark/>
          </w:tcPr>
          <w:p w14:paraId="4426A558"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Leukocyte esterase strip </w:t>
            </w:r>
          </w:p>
        </w:tc>
        <w:tc>
          <w:tcPr>
            <w:tcW w:w="1701" w:type="dxa"/>
            <w:tcBorders>
              <w:top w:val="nil"/>
              <w:left w:val="nil"/>
              <w:bottom w:val="single" w:sz="8" w:space="0" w:color="auto"/>
              <w:right w:val="single" w:sz="8" w:space="0" w:color="auto"/>
            </w:tcBorders>
            <w:shd w:val="clear" w:color="auto" w:fill="auto"/>
            <w:vAlign w:val="center"/>
            <w:hideMark/>
          </w:tcPr>
          <w:p w14:paraId="19A1F14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1 or more of the following: (1) positive SF culture, (2) positive bacterial smear, (3) WBC count in the SF &gt; 50×103 plus positive blood culture, (4) purulent SF</w:t>
            </w:r>
          </w:p>
        </w:tc>
      </w:tr>
      <w:tr w:rsidR="00D476D2" w:rsidRPr="00D476D2" w14:paraId="459FE6D9"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2AFC44B" w14:textId="2A80B67C"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Omar 2014</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BACKGROUNDMost currently used tools to diagnose septic arthritis are either not readily available or fail to provide real-time results. Reagent strip tests have identified infections in various body fluids. We hypothesized that combined leukocyte esterase and glucose strip tests can aid in diagnosing septic arthritis in native synovial fluid because (1) leukocyte esterase concentrations would be elevated at the infection site because of secretion by recruited neutrophils, and (2) glucose concentrations would be reduced because of bacterial metabolism.METHODSWe prospectively investigated synovial fluid from consecutive patients with an atraumatic joint effusion who underwent arthrocentesis in our emergency department during a one-year period. Leukocyte esterase and glucose strip tests were performed on the synovial fluid. Synovial fluid leukocyte count, crystal analysis, Gram staining, culture, and glucose concentration results were also assessed.RESULTSNineteen fluids were classified as septic and 127 as aseptic. Considering septic arthritis to be present when the leukocyte esterase reading was positive (++ or +++) and the glucose reading was negative (-) yielded a sensitivity of 89.5% (95% confidence interval [CI], 66.9% to 98.7%), specificity of 99.2% (95% CI, 95.7% to 99.9%), positive predictive value of 94.4% (95% CI, 72.7% to 99.9%), negative predictive value of 98.4% (95% CI, 94.5% to 99.8%), positive likelihood ratio of 114, and negative likelihood ratio of 0.11. The synovial leukocyte counts and polymorphonuclear cell percentages were consistent with the semiquantitative readings on the leukocyte esterase strip tests, and the glucose concentrations were consistent with the glucose strip test results.CONCLUSIONSCombined leukocyte esterase and glucose strip tests can be a useful additional tool to help confirm or rule out a diagnosis of septic arthritis.","author":[{"dropping-particle":"","family":"Omar","given":"Mohamed","non-dropping-particle":"","parse-names":false,"suffix":""},{"dropping-particle":"","family":"Ettinger","given":"Max","non-dropping-particle":"","parse-names":false,"suffix":""},{"dropping-particle":"","family":"Reichling","given":"Moritz","non-dropping-particle":"","parse-names":false,"suffix":""},{"dropping-particle":"","family":"Petri","given":"Maximilian","non-dropping-particle":"","parse-names":false,"suffix":""},{"dropping-particle":"","family":"Lichtinghagen","given":"Ralf","non-dropping-particle":"","parse-names":false,"suffix":""},{"dropping-particle":"","family":"Guenther","given":"Daniel","non-dropping-particle":"","parse-names":false,"suffix":""},{"dropping-particle":"","family":"Suero","given":"Eduardo M","non-dropping-particle":"","parse-names":false,"suffix":""},{"dropping-particle":"","family":"Jagodzinski","given":"Michael","non-dropping-particle":"","parse-names":false,"suffix":""},{"dropping-particle":"","family":"Krettek","given":"Christian","non-dropping-particle":"","parse-names":false,"suffix":""}],"container-title":"The Journal of bone and joint surgery. American volume","id":"ITEM-1","issue":"24 PG  - 2032-2037","issued":{"date-parts":[["2014"]]},"note":"Mrinalini Dey (2019-07-07 03:10:06)(Included): confirmed;","page":"2032-2037","title":"Preliminary results of a new test for rapid diagnosis of septic arthritis with use of leukocyte esterase and glucose reagent strips","type":"article-journal","volume":"96"},"uris":["http://www.mendeley.com/documents/?uuid=9575d492-f3ee-447e-ab58-993d0d5ce93c"]}],"mendeley":{"formattedCitation":"[62]","plainTextFormattedCitation":"[62]","previouslyFormattedCitation":"[62]"},"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62]</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C0A100B"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1916429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04B77B8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46</w:t>
            </w:r>
          </w:p>
        </w:tc>
        <w:tc>
          <w:tcPr>
            <w:tcW w:w="851" w:type="dxa"/>
            <w:tcBorders>
              <w:top w:val="nil"/>
              <w:left w:val="nil"/>
              <w:bottom w:val="single" w:sz="8" w:space="0" w:color="auto"/>
              <w:right w:val="single" w:sz="8" w:space="0" w:color="auto"/>
            </w:tcBorders>
            <w:shd w:val="clear" w:color="auto" w:fill="auto"/>
            <w:vAlign w:val="center"/>
            <w:hideMark/>
          </w:tcPr>
          <w:p w14:paraId="0E0B835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9</w:t>
            </w:r>
          </w:p>
        </w:tc>
        <w:tc>
          <w:tcPr>
            <w:tcW w:w="992" w:type="dxa"/>
            <w:tcBorders>
              <w:top w:val="nil"/>
              <w:left w:val="nil"/>
              <w:bottom w:val="single" w:sz="8" w:space="0" w:color="auto"/>
              <w:right w:val="single" w:sz="8" w:space="0" w:color="auto"/>
            </w:tcBorders>
            <w:shd w:val="clear" w:color="auto" w:fill="auto"/>
            <w:vAlign w:val="center"/>
            <w:hideMark/>
          </w:tcPr>
          <w:p w14:paraId="6AB9DC5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774709F6" w14:textId="7A8F581D"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traumatic joint effusion of shoulder/ elbow/ hip/ kne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7B561514" w14:textId="68344379"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3073A41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3</w:t>
            </w:r>
          </w:p>
        </w:tc>
        <w:tc>
          <w:tcPr>
            <w:tcW w:w="992" w:type="dxa"/>
            <w:tcBorders>
              <w:top w:val="nil"/>
              <w:left w:val="nil"/>
              <w:bottom w:val="single" w:sz="8" w:space="0" w:color="auto"/>
              <w:right w:val="single" w:sz="8" w:space="0" w:color="auto"/>
            </w:tcBorders>
            <w:shd w:val="clear" w:color="auto" w:fill="auto"/>
            <w:vAlign w:val="center"/>
            <w:hideMark/>
          </w:tcPr>
          <w:p w14:paraId="5F69E72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1.5</w:t>
            </w:r>
          </w:p>
        </w:tc>
        <w:tc>
          <w:tcPr>
            <w:tcW w:w="992" w:type="dxa"/>
            <w:tcBorders>
              <w:top w:val="nil"/>
              <w:left w:val="nil"/>
              <w:bottom w:val="single" w:sz="8" w:space="0" w:color="auto"/>
              <w:right w:val="single" w:sz="8" w:space="0" w:color="auto"/>
            </w:tcBorders>
            <w:shd w:val="clear" w:color="auto" w:fill="auto"/>
            <w:vAlign w:val="center"/>
            <w:hideMark/>
          </w:tcPr>
          <w:p w14:paraId="7CD4DDB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5.5</w:t>
            </w:r>
          </w:p>
        </w:tc>
        <w:tc>
          <w:tcPr>
            <w:tcW w:w="2126" w:type="dxa"/>
            <w:tcBorders>
              <w:top w:val="nil"/>
              <w:left w:val="nil"/>
              <w:bottom w:val="single" w:sz="8" w:space="0" w:color="auto"/>
              <w:right w:val="single" w:sz="8" w:space="0" w:color="auto"/>
            </w:tcBorders>
            <w:shd w:val="clear" w:color="auto" w:fill="auto"/>
            <w:vAlign w:val="center"/>
            <w:hideMark/>
          </w:tcPr>
          <w:p w14:paraId="0D4A9192"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eukocyte esterase; SF leukocyte esterase + glucose</w:t>
            </w:r>
          </w:p>
        </w:tc>
        <w:tc>
          <w:tcPr>
            <w:tcW w:w="1701" w:type="dxa"/>
            <w:tcBorders>
              <w:top w:val="nil"/>
              <w:left w:val="nil"/>
              <w:bottom w:val="single" w:sz="8" w:space="0" w:color="auto"/>
              <w:right w:val="single" w:sz="8" w:space="0" w:color="auto"/>
            </w:tcBorders>
            <w:shd w:val="clear" w:color="auto" w:fill="auto"/>
            <w:vAlign w:val="center"/>
            <w:hideMark/>
          </w:tcPr>
          <w:p w14:paraId="00BF4AA9"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crystal analysis; Newman criteria- One of following: SF/serum culture positive; Purulent SF, no crystals</w:t>
            </w:r>
          </w:p>
        </w:tc>
      </w:tr>
      <w:tr w:rsidR="00D476D2" w:rsidRPr="00D476D2" w14:paraId="52BC6820" w14:textId="77777777" w:rsidTr="000E47A1">
        <w:trPr>
          <w:trHeight w:val="121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267E82E" w14:textId="67BA9C36"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Omar 2017</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Bacterial arthritis is a medical emergency. However, prompt diagnosis and differentiation from non-infectious diseases are challenging. As bacterial metabolism leads to glucose reduction, measurement of synovial fluid glucose seems to be a promising diagnostic approach. The purpose of this study was to determine whether synovial fluid glucose levels could be accurately measured by using a glucometer and to evaluate its diagnostic accuracy in diagnosing bacterial arthritis compared to currently available markers. In a prospective diagnostic study, 102 consecutive patients with atraumatic joint effusion were included. Synovial fluid glucose concentrations were determined using both glucometer and automated analyzer respectively. Synovial fluid culture, crystal analysis, and synovial cell analysis were performed. Blood samples were taken for blood cultures, analyses of serum infection markers, and serum glucose. There was a high correlation between synovial fluid glucose measured by the glucometer and the automated analyzer (r 2 = 0.92). According to the receiver operating characteristic curve, a threshold of 1.4 mmol/l had a sensitivity of 100 % (95 % CI 78.2-100 %), a specificity of 92.0 % (95 % CI 84.1-96.7 %), a positive predictive value of 68.2 % (95 % CI 45.1-86.1 %), and a negative predictive value of 100 % (95 % CI 95.5-100 %). These results suggest that synovial fluid glucose concentrations could be reliably measured using a glucometer. Due to its simplicity, this test has the potential to be an adjunct in the diagnostic cascade of bacterial arthritis.","author":[{"dropping-particle":"","family":"Omar","given":"Mohamed","non-dropping-particle":"","parse-names":false,"suffix":""},{"dropping-particle":"","family":"Reichling","given":"Moritz","non-dropping-particle":"","parse-names":false,"suffix":""},{"dropping-particle":"","family":"Liodakis","given":"Emmanouil","non-dropping-particle":"","parse-names":false,"suffix":""},{"dropping-particle":"","family":"Ettinger","given":"Max","non-dropping-particle":"","parse-names":false,"suffix":""},{"dropping-particle":"","family":"Guenther","given":"Daniel","non-dropping-particle":"","parse-names":false,"suffix":""},{"dropping-particle":"","family":"Decker","given":"Sebastian","non-dropping-particle":"","parse-names":false,"suffix":""},{"dropping-particle":"","family":"Krettek","given":"Christian","non-dropping-particle":"","parse-names":false,"suffix":""},{"dropping-particle":"","family":"Suero","given":"Eduardo M","non-dropping-particle":"","parse-names":false,"suffix":""},{"dropping-particle":"","family":"Mommsen","given":"Philipp","non-dropping-particle":"","parse-names":false,"suffix":""}],"container-title":"Clinical rheumatology","id":"ITEM-1","issue":"3 PG  - 591-598","issued":{"date-parts":[["2017"]]},"note":"Mrinalini Dey (2019-07-07 03:10:33)(Included): confirmed;","page":"591-598","title":"Rapid exclusion of bacterial arthritis using a glucometer","type":"article-journal","volume":"36"},"uris":["http://www.mendeley.com/documents/?uuid=ae7b397b-2c83-474a-b7cb-fce8c3a6595f"]}],"mendeley":{"formattedCitation":"[15]","plainTextFormattedCitation":"[15]","previouslyFormattedCitation":"[15]"},"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15]</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742E762"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CB356B2"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DEU</w:t>
            </w:r>
          </w:p>
        </w:tc>
        <w:tc>
          <w:tcPr>
            <w:tcW w:w="708" w:type="dxa"/>
            <w:tcBorders>
              <w:top w:val="nil"/>
              <w:left w:val="nil"/>
              <w:bottom w:val="single" w:sz="8" w:space="0" w:color="auto"/>
              <w:right w:val="single" w:sz="8" w:space="0" w:color="auto"/>
            </w:tcBorders>
            <w:shd w:val="clear" w:color="auto" w:fill="auto"/>
            <w:vAlign w:val="center"/>
            <w:hideMark/>
          </w:tcPr>
          <w:p w14:paraId="7DCF300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2</w:t>
            </w:r>
          </w:p>
        </w:tc>
        <w:tc>
          <w:tcPr>
            <w:tcW w:w="851" w:type="dxa"/>
            <w:tcBorders>
              <w:top w:val="nil"/>
              <w:left w:val="nil"/>
              <w:bottom w:val="single" w:sz="8" w:space="0" w:color="auto"/>
              <w:right w:val="single" w:sz="8" w:space="0" w:color="auto"/>
            </w:tcBorders>
            <w:shd w:val="clear" w:color="auto" w:fill="auto"/>
            <w:vAlign w:val="center"/>
            <w:hideMark/>
          </w:tcPr>
          <w:p w14:paraId="1071695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1</w:t>
            </w:r>
          </w:p>
        </w:tc>
        <w:tc>
          <w:tcPr>
            <w:tcW w:w="992" w:type="dxa"/>
            <w:tcBorders>
              <w:top w:val="nil"/>
              <w:left w:val="nil"/>
              <w:bottom w:val="single" w:sz="8" w:space="0" w:color="auto"/>
              <w:right w:val="single" w:sz="8" w:space="0" w:color="auto"/>
            </w:tcBorders>
            <w:shd w:val="clear" w:color="auto" w:fill="auto"/>
            <w:vAlign w:val="center"/>
            <w:hideMark/>
          </w:tcPr>
          <w:p w14:paraId="69E1D88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183CDBA2" w14:textId="380D6B60"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traumatic joint effusion of shoulder/ elbow/ wrist/ hip/ knee/ ankle</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71C2A3D9"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with joint arthroplasty</w:t>
            </w:r>
          </w:p>
        </w:tc>
        <w:tc>
          <w:tcPr>
            <w:tcW w:w="851" w:type="dxa"/>
            <w:tcBorders>
              <w:top w:val="nil"/>
              <w:left w:val="nil"/>
              <w:bottom w:val="single" w:sz="8" w:space="0" w:color="auto"/>
              <w:right w:val="single" w:sz="8" w:space="0" w:color="auto"/>
            </w:tcBorders>
            <w:shd w:val="clear" w:color="auto" w:fill="auto"/>
            <w:vAlign w:val="center"/>
            <w:hideMark/>
          </w:tcPr>
          <w:p w14:paraId="5314BF6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4.7</w:t>
            </w:r>
          </w:p>
        </w:tc>
        <w:tc>
          <w:tcPr>
            <w:tcW w:w="992" w:type="dxa"/>
            <w:tcBorders>
              <w:top w:val="nil"/>
              <w:left w:val="nil"/>
              <w:bottom w:val="single" w:sz="8" w:space="0" w:color="auto"/>
              <w:right w:val="single" w:sz="8" w:space="0" w:color="auto"/>
            </w:tcBorders>
            <w:shd w:val="clear" w:color="auto" w:fill="auto"/>
            <w:vAlign w:val="center"/>
            <w:hideMark/>
          </w:tcPr>
          <w:p w14:paraId="5DFFD11F"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3A06720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5.3</w:t>
            </w:r>
          </w:p>
        </w:tc>
        <w:tc>
          <w:tcPr>
            <w:tcW w:w="2126" w:type="dxa"/>
            <w:tcBorders>
              <w:top w:val="nil"/>
              <w:left w:val="nil"/>
              <w:bottom w:val="single" w:sz="8" w:space="0" w:color="auto"/>
              <w:right w:val="single" w:sz="8" w:space="0" w:color="auto"/>
            </w:tcBorders>
            <w:shd w:val="clear" w:color="auto" w:fill="auto"/>
            <w:vAlign w:val="center"/>
            <w:hideMark/>
          </w:tcPr>
          <w:p w14:paraId="245108E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glucose via glucometer</w:t>
            </w:r>
          </w:p>
        </w:tc>
        <w:tc>
          <w:tcPr>
            <w:tcW w:w="1701" w:type="dxa"/>
            <w:tcBorders>
              <w:top w:val="nil"/>
              <w:left w:val="nil"/>
              <w:bottom w:val="single" w:sz="8" w:space="0" w:color="auto"/>
              <w:right w:val="single" w:sz="8" w:space="0" w:color="auto"/>
            </w:tcBorders>
            <w:shd w:val="clear" w:color="auto" w:fill="auto"/>
            <w:vAlign w:val="center"/>
            <w:hideMark/>
          </w:tcPr>
          <w:p w14:paraId="53CF4CA6"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One of the following: Newman criteria; SF/serum culture positive; Purulent SF in absence of crystals; Negative micro, but SF WBC &gt;50000/mm3 and %PMN &gt;75%, no crystals</w:t>
            </w:r>
          </w:p>
        </w:tc>
      </w:tr>
      <w:tr w:rsidR="00D476D2" w:rsidRPr="00D476D2" w14:paraId="1281E4FC"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64CEF41" w14:textId="4F4D4BF8" w:rsidR="00D476D2" w:rsidRPr="00D476D2" w:rsidRDefault="00D476D2" w:rsidP="00D476D2">
            <w:pPr>
              <w:spacing w:after="0" w:line="240" w:lineRule="auto"/>
              <w:jc w:val="center"/>
              <w:rPr>
                <w:rFonts w:eastAsia="Times New Roman" w:cstheme="minorHAnsi"/>
                <w:color w:val="000000"/>
                <w:sz w:val="14"/>
                <w:szCs w:val="14"/>
                <w:lang w:eastAsia="en-GB"/>
              </w:rPr>
            </w:pPr>
            <w:proofErr w:type="spellStart"/>
            <w:r w:rsidRPr="00D476D2">
              <w:rPr>
                <w:rFonts w:eastAsia="Times New Roman" w:cstheme="minorHAnsi"/>
                <w:color w:val="000000"/>
                <w:sz w:val="14"/>
                <w:szCs w:val="14"/>
                <w:lang w:eastAsia="en-GB"/>
              </w:rPr>
              <w:t>Shmerling</w:t>
            </w:r>
            <w:proofErr w:type="spellEnd"/>
            <w:r w:rsidRPr="00D476D2">
              <w:rPr>
                <w:rFonts w:eastAsia="Times New Roman" w:cstheme="minorHAnsi"/>
                <w:color w:val="000000"/>
                <w:sz w:val="14"/>
                <w:szCs w:val="14"/>
                <w:lang w:eastAsia="en-GB"/>
              </w:rPr>
              <w:t xml:space="preserve"> 1990</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To determine which synovial fluid tests are most useful, we prospectively analyzed the synovial fluid test results of 100 consecutive patients undergoing diagnostic arthrocentesis. Each patient's diagnosis was established independently of synovial fluid laboratory test results; in 69 patients a definite inflammatory or noninflammatory categorization could be made. Sensitivity and specificity were estimated for synovial fluid white blood cell count (sensitivity, 0.84; specificity, 0.84), percentage of polymorphonuclear cells (sensitivity, 0.75; specificity, 0.92), glucose (sensitivity, 0.20; specificity, 0.84), protein (sensitivity, 0.52; specificity, 0.56), and lactate dehydrogenase (sensitivity, 0.83; specificity 0.71). Receiver operating characteristic regression analysis indicated that both white blood cell count and percentage of polymorphonuclear cells were found to contribute independent diagnostic information but lactate dehydrogenase did not. In a separate, retrospective analysis of 19 patients with definite septic arthritis, similar results were observed. We conclude that synovial fluid white blood cell count and percentage of polymorphonuclear cells perform well as discriminators between inflammatory and noninflammatory disease. Ordering chemistry studies of synovial fluid should be discouraged because they are likely to provide misleading or redundant information.","author":[{"dropping-particle":"","family":"Shmerling","given":"R H","non-dropping-particle":"","parse-names":false,"suffix":""},{"dropping-particle":"","family":"Delbanco","given":"T L","non-dropping-particle":"","parse-names":false,"suffix":""},{"dropping-particle":"","family":"Tosteson","given":"A N","non-dropping-particle":"","parse-names":false,"suffix":""},{"dropping-particle":"","family":"Trentham","given":"D E","non-dropping-particle":"","parse-names":false,"suffix":""}],"container-title":"JAMA","id":"ITEM-1","issue":"8 PG  - 1009-1014","issued":{"date-parts":[["1990"]]},"note":"Mrinalini Dey (2019-07-07 04:03:10)(Included): confirmed;","page":"1009-1014","title":"Synovial fluid tests. What should be ordered?","type":"article-journal","volume":"264"},"uris":["http://www.mendeley.com/documents/?uuid=17b486b1-56cd-4194-af5d-e80d3ae15f22"]}],"mendeley":{"formattedCitation":"[59]","plainTextFormattedCitation":"[59]","previouslyFormattedCitation":"[59]"},"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9]</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083425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5695DB00"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5D09536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00</w:t>
            </w:r>
          </w:p>
        </w:tc>
        <w:tc>
          <w:tcPr>
            <w:tcW w:w="851" w:type="dxa"/>
            <w:tcBorders>
              <w:top w:val="nil"/>
              <w:left w:val="nil"/>
              <w:bottom w:val="single" w:sz="8" w:space="0" w:color="auto"/>
              <w:right w:val="single" w:sz="8" w:space="0" w:color="auto"/>
            </w:tcBorders>
            <w:shd w:val="clear" w:color="auto" w:fill="auto"/>
            <w:vAlign w:val="center"/>
            <w:hideMark/>
          </w:tcPr>
          <w:p w14:paraId="49D0CCF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6A54DF7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550D1AF0" w14:textId="75DD035C"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ll synovial fluid samples received at haematology or chemistry lab at Beth Israel Hospital November 87 – October 88</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72CF530F" w14:textId="3AD6D72F"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amples sent only to microbiology; Bursal fluid specimens; Repeated aspiration from same patient</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16B2598B" w14:textId="1ADDD3F9"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w:t>
            </w:r>
          </w:p>
        </w:tc>
        <w:tc>
          <w:tcPr>
            <w:tcW w:w="992" w:type="dxa"/>
            <w:tcBorders>
              <w:top w:val="nil"/>
              <w:left w:val="nil"/>
              <w:bottom w:val="single" w:sz="8" w:space="0" w:color="auto"/>
              <w:right w:val="single" w:sz="8" w:space="0" w:color="auto"/>
            </w:tcBorders>
            <w:shd w:val="clear" w:color="auto" w:fill="auto"/>
            <w:vAlign w:val="center"/>
            <w:hideMark/>
          </w:tcPr>
          <w:p w14:paraId="5321DCF9" w14:textId="13AACF42"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5</w:t>
            </w:r>
          </w:p>
        </w:tc>
        <w:tc>
          <w:tcPr>
            <w:tcW w:w="992" w:type="dxa"/>
            <w:tcBorders>
              <w:top w:val="nil"/>
              <w:left w:val="nil"/>
              <w:bottom w:val="single" w:sz="8" w:space="0" w:color="auto"/>
              <w:right w:val="single" w:sz="8" w:space="0" w:color="auto"/>
            </w:tcBorders>
            <w:shd w:val="clear" w:color="auto" w:fill="auto"/>
            <w:vAlign w:val="center"/>
            <w:hideMark/>
          </w:tcPr>
          <w:p w14:paraId="55270E2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6% (26% no diagnosis, 40% other diagnosis)</w:t>
            </w:r>
          </w:p>
        </w:tc>
        <w:tc>
          <w:tcPr>
            <w:tcW w:w="2126" w:type="dxa"/>
            <w:tcBorders>
              <w:top w:val="nil"/>
              <w:left w:val="nil"/>
              <w:bottom w:val="single" w:sz="8" w:space="0" w:color="auto"/>
              <w:right w:val="single" w:sz="8" w:space="0" w:color="auto"/>
            </w:tcBorders>
            <w:shd w:val="clear" w:color="auto" w:fill="auto"/>
            <w:vAlign w:val="center"/>
            <w:hideMark/>
          </w:tcPr>
          <w:p w14:paraId="5655E16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rotein, glucose, LDH, lactate, WBC, % PMN</w:t>
            </w:r>
          </w:p>
        </w:tc>
        <w:tc>
          <w:tcPr>
            <w:tcW w:w="1701" w:type="dxa"/>
            <w:tcBorders>
              <w:top w:val="nil"/>
              <w:left w:val="nil"/>
              <w:bottom w:val="single" w:sz="8" w:space="0" w:color="auto"/>
              <w:right w:val="single" w:sz="8" w:space="0" w:color="auto"/>
            </w:tcBorders>
            <w:shd w:val="clear" w:color="auto" w:fill="auto"/>
            <w:vAlign w:val="center"/>
            <w:hideMark/>
          </w:tcPr>
          <w:p w14:paraId="37B4147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ptic arthritis – synovial culture. Crystal arthritis – microscopy for intracellular crystals. RA – ACR criteria.</w:t>
            </w:r>
          </w:p>
        </w:tc>
      </w:tr>
      <w:tr w:rsidR="00D476D2" w:rsidRPr="00D476D2" w14:paraId="56FABFE3"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C3A6387" w14:textId="190892A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Shu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016/j.ajem.2018.12.030","ISSN":"07356757 (ISSN)","abstract":"Background: Synovial lactate is a promising biomarker to distinguish septic from aseptic arthritis. If available as a point-of care test, synovial lactate would be rapidly available to aid the emergency provider in clinical decision making. This study assesses the test characteristics of synovial lactate obtained using an EPOC© point-of-care (POC) analyzer to rapidly distinguish septic from aseptic arthritis in the emergency department. Methods: We enrolled a convenience sample of patients with possible septic arthritis presenting to the emergency department at a large urban academic center between October 2016 and April 2018. Enrolled patients underwent arthrocentesis based on the clinical judgment of the treating provider. We obtained synovial lactate levels (SLL) from the POC device. Standard laboratory analysis, synovial fluid culture, emergency and hospital course, operative procedures, antibiotics, and discharge diagnosis were abstracted from the electronic medical record. Results: Thirty-nine patients undergoing forty separate arthrocentesis procedures were enrolled in this study over the two-year period. The sensitivity and specificity of SLL ≥ 5 mmol/L was 0.55 and 0.76 respectively, with +LR 2.3 and −LR 0.6. The sensitivity and specificity of SLL ≥ 10 mmol/L was 0.27 and 0.97 respectively, with +LR 7.9 and −LR 0.8; SLL ≥ 10 mmol/L performed similarly to overall synovial WBC ≥ 50,000/μL by conventional laboratory testing. Conclusion: It is feasible to obtain a synovial lactate level using the EPOC© POC device. In our study, POC SLL performs similarly to other markers used to diagnose septic arthritis. Further study with larger sample sizes is warranted. © 2018","author":[{"dropping-particle":"","family":"Shu","given":"E","non-dropping-particle":"","parse-names":false,"suffix":""},{"dropping-particle":"","family":"Farshidpour","given":"L","non-dropping-particle":"","parse-names":false,"suffix":""},{"dropping-particle":"","family":"Young","given":"M","non-dropping-particle":"","parse-names":false,"suffix":""},{"dropping-particle":"","family":"Darracq","given":"M","non-dropping-particle":"","parse-names":false,"suffix":""},{"dropping-particle":"","family":"Ives Tallman","given":"C","non-dropping-particle":"","parse-names":false,"suffix":""}],"container-title":"American Journal of Emergency Medicine","id":"ITEM-1","issue":"3","issued":{"date-parts":[["2019"]]},"language":"English","note":"Cited By :2\n\nExport Date: 11 September 2020\n\nCODEN: AJEME\n\nCorrespondence Address: Ives Tallman, C.; Department of Emergency Medicine, UCSF Fresno Center for Medical Education and Research, 155 N Fresno St, United States; email: civestallman@fresno.ucsf.edu","page":"502-505","publisher":"W.B. Saunders","publisher-place":"UCSF Fresno Department of Emergency Medicine, United States","title":"Utility of point-of-care synovial lactate to identify septic arthritis in the emergency department","type":"article-journal","volume":"37"},"uris":["http://www.mendeley.com/documents/?uuid=d5583b80-6c99-4e98-82e5-228e76d5cee1"]}],"mendeley":{"formattedCitation":"[43]","plainTextFormattedCitation":"[43]","previouslyFormattedCitation":"[43]"},"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3]</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0708EC91"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C6824D4"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0B4E125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0</w:t>
            </w:r>
          </w:p>
        </w:tc>
        <w:tc>
          <w:tcPr>
            <w:tcW w:w="851" w:type="dxa"/>
            <w:tcBorders>
              <w:top w:val="nil"/>
              <w:left w:val="nil"/>
              <w:bottom w:val="single" w:sz="8" w:space="0" w:color="auto"/>
              <w:right w:val="single" w:sz="8" w:space="0" w:color="auto"/>
            </w:tcBorders>
            <w:shd w:val="clear" w:color="auto" w:fill="auto"/>
            <w:vAlign w:val="center"/>
            <w:hideMark/>
          </w:tcPr>
          <w:p w14:paraId="4D2227D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1 (mean)</w:t>
            </w:r>
          </w:p>
        </w:tc>
        <w:tc>
          <w:tcPr>
            <w:tcW w:w="992" w:type="dxa"/>
            <w:tcBorders>
              <w:top w:val="nil"/>
              <w:left w:val="nil"/>
              <w:bottom w:val="single" w:sz="8" w:space="0" w:color="auto"/>
              <w:right w:val="single" w:sz="8" w:space="0" w:color="auto"/>
            </w:tcBorders>
            <w:shd w:val="clear" w:color="auto" w:fill="auto"/>
            <w:vAlign w:val="center"/>
            <w:hideMark/>
          </w:tcPr>
          <w:p w14:paraId="325F183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053160F6" w14:textId="68A0A750" w:rsidR="00D476D2" w:rsidRPr="00D476D2" w:rsidRDefault="00B038CF" w:rsidP="000E47A1">
            <w:pPr>
              <w:spacing w:after="0" w:line="240" w:lineRule="auto"/>
              <w:rPr>
                <w:rFonts w:eastAsia="Times New Roman" w:cstheme="minorHAnsi"/>
                <w:color w:val="000000"/>
                <w:sz w:val="14"/>
                <w:szCs w:val="14"/>
                <w:lang w:eastAsia="en-GB"/>
              </w:rPr>
            </w:pPr>
            <w:r>
              <w:rPr>
                <w:rFonts w:eastAsia="Times New Roman" w:cstheme="minorHAnsi"/>
                <w:color w:val="000000"/>
                <w:sz w:val="14"/>
                <w:szCs w:val="14"/>
                <w:lang w:eastAsia="en-GB"/>
              </w:rPr>
              <w:t>A</w:t>
            </w:r>
            <w:r w:rsidR="00D476D2" w:rsidRPr="00D476D2">
              <w:rPr>
                <w:rFonts w:eastAsia="Times New Roman" w:cstheme="minorHAnsi"/>
                <w:color w:val="000000"/>
                <w:sz w:val="14"/>
                <w:szCs w:val="14"/>
                <w:lang w:eastAsia="en-GB"/>
              </w:rPr>
              <w:t>rthrocentesis for a swollen or painful joint, with at least 1ml extra SF obtained</w:t>
            </w:r>
            <w:r>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52616275"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7D0AF8F8" w14:textId="34C8206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7.50</w:t>
            </w:r>
          </w:p>
        </w:tc>
        <w:tc>
          <w:tcPr>
            <w:tcW w:w="992" w:type="dxa"/>
            <w:tcBorders>
              <w:top w:val="nil"/>
              <w:left w:val="nil"/>
              <w:bottom w:val="single" w:sz="8" w:space="0" w:color="auto"/>
              <w:right w:val="single" w:sz="8" w:space="0" w:color="auto"/>
            </w:tcBorders>
            <w:shd w:val="clear" w:color="auto" w:fill="auto"/>
            <w:vAlign w:val="center"/>
            <w:hideMark/>
          </w:tcPr>
          <w:p w14:paraId="28FE3376" w14:textId="7C8FD985"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2.50</w:t>
            </w:r>
          </w:p>
        </w:tc>
        <w:tc>
          <w:tcPr>
            <w:tcW w:w="992" w:type="dxa"/>
            <w:tcBorders>
              <w:top w:val="nil"/>
              <w:left w:val="nil"/>
              <w:bottom w:val="single" w:sz="8" w:space="0" w:color="auto"/>
              <w:right w:val="single" w:sz="8" w:space="0" w:color="auto"/>
            </w:tcBorders>
            <w:shd w:val="clear" w:color="auto" w:fill="auto"/>
            <w:vAlign w:val="center"/>
            <w:hideMark/>
          </w:tcPr>
          <w:p w14:paraId="3B0908F7" w14:textId="3598B5CF"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0</w:t>
            </w:r>
          </w:p>
        </w:tc>
        <w:tc>
          <w:tcPr>
            <w:tcW w:w="2126" w:type="dxa"/>
            <w:tcBorders>
              <w:top w:val="nil"/>
              <w:left w:val="nil"/>
              <w:bottom w:val="single" w:sz="8" w:space="0" w:color="auto"/>
              <w:right w:val="single" w:sz="8" w:space="0" w:color="auto"/>
            </w:tcBorders>
            <w:shd w:val="clear" w:color="auto" w:fill="auto"/>
            <w:vAlign w:val="center"/>
            <w:hideMark/>
          </w:tcPr>
          <w:p w14:paraId="64A9B01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 lactate, cloudy SF, warmth/erythema, WBC (50000 or 100000), PMN, Gram stain, micromotion tenderness</w:t>
            </w:r>
          </w:p>
        </w:tc>
        <w:tc>
          <w:tcPr>
            <w:tcW w:w="1701" w:type="dxa"/>
            <w:tcBorders>
              <w:top w:val="nil"/>
              <w:left w:val="nil"/>
              <w:bottom w:val="single" w:sz="8" w:space="0" w:color="auto"/>
              <w:right w:val="single" w:sz="8" w:space="0" w:color="auto"/>
            </w:tcBorders>
            <w:shd w:val="clear" w:color="auto" w:fill="auto"/>
            <w:vAlign w:val="center"/>
            <w:hideMark/>
          </w:tcPr>
          <w:p w14:paraId="5CD448D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1) SF culture positive or (2) septic arthritis diagnosed by </w:t>
            </w:r>
            <w:proofErr w:type="spellStart"/>
            <w:r w:rsidRPr="00D476D2">
              <w:rPr>
                <w:rFonts w:eastAsia="Times New Roman" w:cstheme="minorHAnsi"/>
                <w:color w:val="000000"/>
                <w:sz w:val="14"/>
                <w:szCs w:val="14"/>
                <w:lang w:eastAsia="en-GB"/>
              </w:rPr>
              <w:t>orthopedists</w:t>
            </w:r>
            <w:proofErr w:type="spellEnd"/>
            <w:r w:rsidRPr="00D476D2">
              <w:rPr>
                <w:rFonts w:eastAsia="Times New Roman" w:cstheme="minorHAnsi"/>
                <w:color w:val="000000"/>
                <w:sz w:val="14"/>
                <w:szCs w:val="14"/>
                <w:lang w:eastAsia="en-GB"/>
              </w:rPr>
              <w:t xml:space="preserve"> with surgical intervention and IV antibiotics given during the hospital stay, even if cultures negative</w:t>
            </w:r>
          </w:p>
        </w:tc>
      </w:tr>
      <w:tr w:rsidR="00D476D2" w:rsidRPr="00D476D2" w14:paraId="0D46919F" w14:textId="77777777" w:rsidTr="000E47A1">
        <w:trPr>
          <w:trHeight w:val="190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CA03D41" w14:textId="66AFD73D"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lastRenderedPageBreak/>
              <w:t>Sigmund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302/0301-620X.101B3.BJJ-2018-0868.R1","ISSN":"20494408 (ISSN)","abstract":"AIMS: This study aimed to assess the performance of an automated multiplex polymerase chain reaction (mPCR) technique for rapid diagnosis of native joint septic arthritis. PATIENTS AND METHODS: Consecutive patients with suspected septic arthritis undergoing aseptic diagnostic joint aspiration were included. The aspirate was used for analysis by mPCR and conventional microbiological analysis. A joint was classed as septic according to modified Newman criteria. Based on receiver operating characteristic (ROC) analysis, the area under the ROC curve (AUC) values of the mPCR and the synovial fluid culture were compared using the z-test. A total of 72 out of 76 consecutive patients (33 women, 39 men; mean age 64 years (22 to 92)) with suspected septic arthritis were included in this study. RESULTS: Of 72 patients, 42 (58%) were deemed to have septic joints. The sensitivity of mPCR and synovial fluid culture was 38% and 29%, respectively. No significant differences were found between the AUCs of both techniques (p = 0.138). A strong concordance of 89% (Cohen's kappa: 0.65) was shown. The mPCR failed to detect Staphylococcus aureus (n = 1) and Streptococcus pneumoniae (n = 1; no primer included in the mPCR), whereas the synovial fluid culture missed six microorganisms (positive mPCR: S. aureus (n = 2), Cutibacterium acnes (n = 3), coagulase-negative staphylococci (n = 2)). CONCLUSION: The automated mPCR showed at least a similar performance to the synovial fluid culture (the current benchmark) in diagnosing septic arthritis, having the great advantage of a shorter turnaround time (within five hours). Cite this article: Bone Joint J 2019;101-B:288-296.","author":[{"dropping-particle":"","family":"Sigmund","given":"I K","non-dropping-particle":"","parse-names":false,"suffix":""},{"dropping-particle":"","family":"Holinka","given":"J","non-dropping-particle":"","parse-names":false,"suffix":""},{"dropping-particle":"","family":"Sevelda","given":"F","non-dropping-particle":"","parse-names":false,"suffix":""},{"dropping-particle":"","family":"Staats","given":"K","non-dropping-particle":"","parse-names":false,"suffix":""},{"dropping-particle":"","family":"Heisinger","given":"S","non-dropping-particle":"","parse-names":false,"suffix":""},{"dropping-particle":"","family":"Kubista","given":"B","non-dropping-particle":"","parse-names":false,"suffix":""},{"dropping-particle":"","family":"McNally","given":"M A","non-dropping-particle":"","parse-names":false,"suffix":""},{"dropping-particle":"","family":"Windhager","given":"R","non-dropping-particle":"","parse-names":false,"suffix":""}],"container-title":"The bone &amp; joint journal","id":"ITEM-1","issue":"3","issued":{"date-parts":[["2019"]]},"language":"English","note":"Cited By :1\n\nExport Date: 11 September 2020","page":"288-296","publisher":"NLM (Medline)","publisher-place":"Medical University of Vienna, Department of Orthopaedics and Trauma Surgery, Vienna, Austria","title":"Performance of automated multiplex polymerase chain reaction (mPCR) using synovial fluid in the diagnosis of native joint septic arthritis in adults","type":"article-journal","volume":"101-B"},"uris":["http://www.mendeley.com/documents/?uuid=2909b85a-aa52-4e1f-ad80-8b97dac7aaf6"]}],"mendeley":{"formattedCitation":"[44]","plainTextFormattedCitation":"[44]","previouslyFormattedCitation":"[44]"},"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44]</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A5AE5FD"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6C361305"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AUT</w:t>
            </w:r>
          </w:p>
        </w:tc>
        <w:tc>
          <w:tcPr>
            <w:tcW w:w="708" w:type="dxa"/>
            <w:tcBorders>
              <w:top w:val="nil"/>
              <w:left w:val="nil"/>
              <w:bottom w:val="single" w:sz="8" w:space="0" w:color="auto"/>
              <w:right w:val="single" w:sz="8" w:space="0" w:color="auto"/>
            </w:tcBorders>
            <w:shd w:val="clear" w:color="auto" w:fill="auto"/>
            <w:vAlign w:val="center"/>
            <w:hideMark/>
          </w:tcPr>
          <w:p w14:paraId="0442939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2</w:t>
            </w:r>
          </w:p>
        </w:tc>
        <w:tc>
          <w:tcPr>
            <w:tcW w:w="851" w:type="dxa"/>
            <w:tcBorders>
              <w:top w:val="nil"/>
              <w:left w:val="nil"/>
              <w:bottom w:val="single" w:sz="8" w:space="0" w:color="auto"/>
              <w:right w:val="single" w:sz="8" w:space="0" w:color="auto"/>
            </w:tcBorders>
            <w:shd w:val="clear" w:color="auto" w:fill="auto"/>
            <w:vAlign w:val="center"/>
            <w:hideMark/>
          </w:tcPr>
          <w:p w14:paraId="0925551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4 (mean)</w:t>
            </w:r>
          </w:p>
        </w:tc>
        <w:tc>
          <w:tcPr>
            <w:tcW w:w="992" w:type="dxa"/>
            <w:tcBorders>
              <w:top w:val="nil"/>
              <w:left w:val="nil"/>
              <w:bottom w:val="single" w:sz="8" w:space="0" w:color="auto"/>
              <w:right w:val="single" w:sz="8" w:space="0" w:color="auto"/>
            </w:tcBorders>
            <w:shd w:val="clear" w:color="auto" w:fill="auto"/>
            <w:vAlign w:val="center"/>
            <w:hideMark/>
          </w:tcPr>
          <w:p w14:paraId="783DF42C"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Prospective cohort</w:t>
            </w:r>
          </w:p>
        </w:tc>
        <w:tc>
          <w:tcPr>
            <w:tcW w:w="2268" w:type="dxa"/>
            <w:tcBorders>
              <w:top w:val="nil"/>
              <w:left w:val="nil"/>
              <w:bottom w:val="single" w:sz="8" w:space="0" w:color="auto"/>
              <w:right w:val="single" w:sz="8" w:space="0" w:color="auto"/>
            </w:tcBorders>
            <w:shd w:val="clear" w:color="auto" w:fill="auto"/>
            <w:vAlign w:val="center"/>
            <w:hideMark/>
          </w:tcPr>
          <w:p w14:paraId="7BCD2B4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uspected septic arthritis</w:t>
            </w:r>
          </w:p>
        </w:tc>
        <w:tc>
          <w:tcPr>
            <w:tcW w:w="2268" w:type="dxa"/>
            <w:tcBorders>
              <w:top w:val="nil"/>
              <w:left w:val="nil"/>
              <w:bottom w:val="single" w:sz="8" w:space="0" w:color="auto"/>
              <w:right w:val="single" w:sz="8" w:space="0" w:color="auto"/>
            </w:tcBorders>
            <w:shd w:val="clear" w:color="auto" w:fill="auto"/>
            <w:vAlign w:val="center"/>
            <w:hideMark/>
          </w:tcPr>
          <w:p w14:paraId="09012C6A"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Insufficient data or SF</w:t>
            </w:r>
          </w:p>
        </w:tc>
        <w:tc>
          <w:tcPr>
            <w:tcW w:w="851" w:type="dxa"/>
            <w:tcBorders>
              <w:top w:val="nil"/>
              <w:left w:val="nil"/>
              <w:bottom w:val="single" w:sz="8" w:space="0" w:color="auto"/>
              <w:right w:val="single" w:sz="8" w:space="0" w:color="auto"/>
            </w:tcBorders>
            <w:shd w:val="clear" w:color="auto" w:fill="auto"/>
            <w:vAlign w:val="center"/>
            <w:hideMark/>
          </w:tcPr>
          <w:p w14:paraId="0D11A338" w14:textId="3CFF172C"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8.30</w:t>
            </w:r>
          </w:p>
        </w:tc>
        <w:tc>
          <w:tcPr>
            <w:tcW w:w="992" w:type="dxa"/>
            <w:tcBorders>
              <w:top w:val="nil"/>
              <w:left w:val="nil"/>
              <w:bottom w:val="single" w:sz="8" w:space="0" w:color="auto"/>
              <w:right w:val="single" w:sz="8" w:space="0" w:color="auto"/>
            </w:tcBorders>
            <w:shd w:val="clear" w:color="auto" w:fill="auto"/>
            <w:vAlign w:val="center"/>
            <w:hideMark/>
          </w:tcPr>
          <w:p w14:paraId="78AF6478"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7BAE5A95" w14:textId="2128C988"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1.70</w:t>
            </w:r>
          </w:p>
        </w:tc>
        <w:tc>
          <w:tcPr>
            <w:tcW w:w="2126" w:type="dxa"/>
            <w:tcBorders>
              <w:top w:val="nil"/>
              <w:left w:val="nil"/>
              <w:bottom w:val="single" w:sz="8" w:space="0" w:color="auto"/>
              <w:right w:val="single" w:sz="8" w:space="0" w:color="auto"/>
            </w:tcBorders>
            <w:shd w:val="clear" w:color="auto" w:fill="auto"/>
            <w:vAlign w:val="center"/>
            <w:hideMark/>
          </w:tcPr>
          <w:p w14:paraId="6AD6043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utomated multiplex PCR; SF culture; combination</w:t>
            </w:r>
          </w:p>
        </w:tc>
        <w:tc>
          <w:tcPr>
            <w:tcW w:w="1701" w:type="dxa"/>
            <w:tcBorders>
              <w:top w:val="nil"/>
              <w:left w:val="nil"/>
              <w:bottom w:val="single" w:sz="8" w:space="0" w:color="auto"/>
              <w:right w:val="single" w:sz="8" w:space="0" w:color="auto"/>
            </w:tcBorders>
            <w:shd w:val="clear" w:color="auto" w:fill="auto"/>
            <w:vAlign w:val="center"/>
            <w:hideMark/>
          </w:tcPr>
          <w:p w14:paraId="2F6D4040"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hogenic organism in affected joint; pathogenic organism from another source, e.g. blood in the context of a hot, red joint suspicious of sepsis; typical clinical features and turbid joint fluid in the presence of previous antibiotic treatment; post-mortem or pathological features of septic arthritis; and leucocyte count &gt; 50 000/µl or PMN&gt; 90% in synovial fluid.</w:t>
            </w:r>
          </w:p>
        </w:tc>
      </w:tr>
      <w:tr w:rsidR="00D476D2" w:rsidRPr="00D476D2" w14:paraId="028034E4" w14:textId="77777777" w:rsidTr="000E47A1">
        <w:trPr>
          <w:trHeight w:val="97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74D4758" w14:textId="124E157F"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Thornton 2019</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14423/SMJ.0000000000000927","ISSN":"00384348 (ISSN)","abstract":"Objectives The objective of this study was to establish whether C-reactive protein (CRP) could be used to predict native joint septic arthritis (SA) in the adult population. Methods All patients who underwent native joint aspiration in accident and emergency settings between April 2012 and September 2016 were identified from laboratory microbiology records. Patients were divided into three groups for analysis: patients with SA, patients with crystal arthropathy, and patients with normal or osteo/inflammatory arthritic joints. Results Fifteen patients (7.9%) were deemed to have SA, 18 patients had crystal arthropathy (9.5%), and 157 patients (82.6%) were deemed to have normal or osteo/inflammatory arthritic joints. All of the patients with CRP &gt;200 mg/L had SA. Patients with CRP 90 to 200 mg/L had a mix of crystal arthropathy and SA, and patients with CRP &lt;90 mg/L had either normal or osteo/inflammatory arthritic joints or crystal arthropathy. The mean CRP in patients with a normal or osteo/inflammatory arthritic joint was 25 mg/L. This was compared with 100 mg/L (P ≤ 0.001) in patients with crystal arthropathy and 308 mg/L (P ≤ 0.001) in patients with SA. Conclusions We demonstrated CRP to be a reliable independent marker to help differentiate among SA, crystal arthropathy, and normal/arthritic joints in an adult population. No patients with CRP &lt;90 mg/L had SA. © 2019 by The Southern Medical Association.","author":[{"dropping-particle":"","family":"Thornton","given":"L","non-dropping-particle":"","parse-names":false,"suffix":""},{"dropping-particle":"","family":"Ormsby","given":"N","non-dropping-particle":"","parse-names":false,"suffix":""},{"dropping-particle":"","family":"Allgar","given":"V","non-dropping-particle":"","parse-names":false,"suffix":""},{"dropping-particle":"","family":"Thomas","given":"G","non-dropping-particle":"","parse-names":false,"suffix":""}],"container-title":"Southern Medical Journal","id":"ITEM-1","issue":"2","issued":{"date-parts":[["2019"]]},"language":"English","note":"Cited By :1\n\nExport Date: 11 September 2020\n\nCODEN: SMJOA\n\nCorrespondence Address: Thornton, L.; Arrowe Park HospitalUnited Kingdom; email: luke.thornton@doctors.org.uk","page":"108-111","publisher":"Lippincott Williams and Wilkins","publisher-place":"Arrowe Park Hospital, Wirral, CH49 5PE, United Kingdom","title":"Can C-Reactive Protein Be Used to Predict Acute Septic Arthritis in the Adult Population?","type":"article-journal","volume":"112"},"uris":["http://www.mendeley.com/documents/?uuid=540bdae1-41d3-464d-9cb7-4a680ba7b3e7"]}],"mendeley":{"formattedCitation":"[55]","plainTextFormattedCitation":"[55]","previouslyFormattedCitation":"[55]"},"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5]</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1AB6D8DB"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3AA13E2"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GBR</w:t>
            </w:r>
          </w:p>
        </w:tc>
        <w:tc>
          <w:tcPr>
            <w:tcW w:w="708" w:type="dxa"/>
            <w:tcBorders>
              <w:top w:val="nil"/>
              <w:left w:val="nil"/>
              <w:bottom w:val="single" w:sz="8" w:space="0" w:color="auto"/>
              <w:right w:val="single" w:sz="8" w:space="0" w:color="auto"/>
            </w:tcBorders>
            <w:shd w:val="clear" w:color="auto" w:fill="auto"/>
            <w:vAlign w:val="center"/>
            <w:hideMark/>
          </w:tcPr>
          <w:p w14:paraId="7EB706A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90</w:t>
            </w:r>
          </w:p>
        </w:tc>
        <w:tc>
          <w:tcPr>
            <w:tcW w:w="851" w:type="dxa"/>
            <w:tcBorders>
              <w:top w:val="nil"/>
              <w:left w:val="nil"/>
              <w:bottom w:val="single" w:sz="8" w:space="0" w:color="auto"/>
              <w:right w:val="single" w:sz="8" w:space="0" w:color="auto"/>
            </w:tcBorders>
            <w:shd w:val="clear" w:color="auto" w:fill="auto"/>
            <w:vAlign w:val="center"/>
            <w:hideMark/>
          </w:tcPr>
          <w:p w14:paraId="4E87A27D"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3</w:t>
            </w:r>
          </w:p>
        </w:tc>
        <w:tc>
          <w:tcPr>
            <w:tcW w:w="992" w:type="dxa"/>
            <w:tcBorders>
              <w:top w:val="nil"/>
              <w:left w:val="nil"/>
              <w:bottom w:val="single" w:sz="8" w:space="0" w:color="auto"/>
              <w:right w:val="single" w:sz="8" w:space="0" w:color="auto"/>
            </w:tcBorders>
            <w:shd w:val="clear" w:color="auto" w:fill="auto"/>
            <w:vAlign w:val="center"/>
            <w:hideMark/>
          </w:tcPr>
          <w:p w14:paraId="447183A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51D398BF" w14:textId="6D654502"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Patients requiring native joint </w:t>
            </w:r>
            <w:r w:rsidR="00B038CF" w:rsidRPr="00D476D2">
              <w:rPr>
                <w:rFonts w:eastAsia="Times New Roman" w:cstheme="minorHAnsi"/>
                <w:color w:val="000000"/>
                <w:sz w:val="14"/>
                <w:szCs w:val="14"/>
                <w:lang w:eastAsia="en-GB"/>
              </w:rPr>
              <w:t>aspiration.</w:t>
            </w:r>
          </w:p>
        </w:tc>
        <w:tc>
          <w:tcPr>
            <w:tcW w:w="2268" w:type="dxa"/>
            <w:tcBorders>
              <w:top w:val="nil"/>
              <w:left w:val="nil"/>
              <w:bottom w:val="single" w:sz="8" w:space="0" w:color="auto"/>
              <w:right w:val="single" w:sz="8" w:space="0" w:color="auto"/>
            </w:tcBorders>
            <w:shd w:val="clear" w:color="auto" w:fill="auto"/>
            <w:vAlign w:val="center"/>
            <w:hideMark/>
          </w:tcPr>
          <w:p w14:paraId="3D97A862" w14:textId="763F9E5F"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Recent surgery or joint injection; prosthetic joints; paediatric patients; overlying cellulitis</w:t>
            </w:r>
            <w:r w:rsidR="00B038CF">
              <w:rPr>
                <w:rFonts w:eastAsia="Times New Roman" w:cstheme="minorHAnsi"/>
                <w:color w:val="000000"/>
                <w:sz w:val="14"/>
                <w:szCs w:val="14"/>
                <w:lang w:eastAsia="en-GB"/>
              </w:rPr>
              <w:t>.</w:t>
            </w:r>
          </w:p>
        </w:tc>
        <w:tc>
          <w:tcPr>
            <w:tcW w:w="851" w:type="dxa"/>
            <w:tcBorders>
              <w:top w:val="nil"/>
              <w:left w:val="nil"/>
              <w:bottom w:val="single" w:sz="8" w:space="0" w:color="auto"/>
              <w:right w:val="single" w:sz="8" w:space="0" w:color="auto"/>
            </w:tcBorders>
            <w:shd w:val="clear" w:color="auto" w:fill="auto"/>
            <w:vAlign w:val="center"/>
            <w:hideMark/>
          </w:tcPr>
          <w:p w14:paraId="7E239F00"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8.9</w:t>
            </w:r>
          </w:p>
        </w:tc>
        <w:tc>
          <w:tcPr>
            <w:tcW w:w="992" w:type="dxa"/>
            <w:tcBorders>
              <w:top w:val="nil"/>
              <w:left w:val="nil"/>
              <w:bottom w:val="single" w:sz="8" w:space="0" w:color="auto"/>
              <w:right w:val="single" w:sz="8" w:space="0" w:color="auto"/>
            </w:tcBorders>
            <w:shd w:val="clear" w:color="auto" w:fill="auto"/>
            <w:vAlign w:val="center"/>
            <w:hideMark/>
          </w:tcPr>
          <w:p w14:paraId="3797B65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5</w:t>
            </w:r>
          </w:p>
        </w:tc>
        <w:tc>
          <w:tcPr>
            <w:tcW w:w="992" w:type="dxa"/>
            <w:tcBorders>
              <w:top w:val="nil"/>
              <w:left w:val="nil"/>
              <w:bottom w:val="single" w:sz="8" w:space="0" w:color="auto"/>
              <w:right w:val="single" w:sz="8" w:space="0" w:color="auto"/>
            </w:tcBorders>
            <w:shd w:val="clear" w:color="auto" w:fill="auto"/>
            <w:vAlign w:val="center"/>
            <w:hideMark/>
          </w:tcPr>
          <w:p w14:paraId="523A09E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82.6</w:t>
            </w:r>
          </w:p>
        </w:tc>
        <w:tc>
          <w:tcPr>
            <w:tcW w:w="2126" w:type="dxa"/>
            <w:tcBorders>
              <w:top w:val="nil"/>
              <w:left w:val="nil"/>
              <w:bottom w:val="single" w:sz="8" w:space="0" w:color="auto"/>
              <w:right w:val="single" w:sz="8" w:space="0" w:color="auto"/>
            </w:tcBorders>
            <w:shd w:val="clear" w:color="auto" w:fill="auto"/>
            <w:vAlign w:val="center"/>
            <w:hideMark/>
          </w:tcPr>
          <w:p w14:paraId="1799EF62"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CRP</w:t>
            </w:r>
          </w:p>
        </w:tc>
        <w:tc>
          <w:tcPr>
            <w:tcW w:w="1701" w:type="dxa"/>
            <w:tcBorders>
              <w:top w:val="nil"/>
              <w:left w:val="nil"/>
              <w:bottom w:val="single" w:sz="8" w:space="0" w:color="auto"/>
              <w:right w:val="single" w:sz="8" w:space="0" w:color="auto"/>
            </w:tcBorders>
            <w:shd w:val="clear" w:color="auto" w:fill="auto"/>
            <w:vAlign w:val="center"/>
            <w:hideMark/>
          </w:tcPr>
          <w:p w14:paraId="078132A2"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Consultant clinician overall interpretation of investigations and clinical presentation. Ix include SF WBC, crystals, extended culture, peripheral WBC, CRP</w:t>
            </w:r>
          </w:p>
        </w:tc>
      </w:tr>
      <w:tr w:rsidR="00D476D2" w:rsidRPr="00D476D2" w14:paraId="24AE165D" w14:textId="77777777" w:rsidTr="000E47A1">
        <w:trPr>
          <w:trHeight w:val="120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B79BF9C" w14:textId="0CA571D6"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Vaidya 2018</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Examination of urate crystal in synovial fluid (SF) remains the gold standard for diagnosis of gout, but is not universally available. SF uric acid (UA) level may be measured by the uricase method with an automated analyzer. The present study aimed to evaluate the utility of SF to serum UA ratio (SSR) for diagnosis of gout. A cross-sectional study was conducted at the National Center for Rheumatic Diseases, Nepal. Patients presenting with acute (&lt;1 day) joint pain and/or swelling were included. Aspiration was performed in all patients and fluid was subjected to testing for urate level, pH and cell counts and microscopy. Serum samples were also assessed for urate levels, and the SSR was calculated for each patient. A receiver operating characteristic curve was plotted to determine the cutoff value for indicating diagnosis of gout. The difference in SSR between gout and non-gout effusion was evaluated by one-way analysis of variance. A total of 181 patients were included of which 77 had gout. The remaining cases included osteoarthritis, pseudogout, rheumatoid arthritis and ankylosing spondylitis. SSR was significantly higher in gout patients than in any other group (P&lt;0.05). An SSR of ≥1.01 had the highest sensitivity and specificity at 89.6 and 66.3%, respectively, for identifying gout effusion. The present results indicated that SSR may be used as an aid for gout diagnosis when polarizing microscopy is not available.","author":[{"dropping-particle":"","family":"Vaidya","given":"Binit","non-dropping-particle":"","parse-names":false,"suffix":""},{"dropping-particle":"","family":"Bhochhibhoya","given":"Manisha","non-dropping-particle":"","parse-names":false,"suffix":""},{"dropping-particle":"","family":"Nakarmi","given":"Shweta","non-dropping-particle":"","parse-names":false,"suffix":""}],"container-title":"Biomedical reports","id":"ITEM-1","issue":"1 PG  - 60-64","issued":{"date-parts":[["2018"]]},"note":"Mrinalini Dey (2019-07-10 05:45:54)(Included): confirmed;","page":"60-64","title":"Synovial fluid uric acid level aids diagnosis of gout","type":"article-journal","volume":"9"},"uris":["http://www.mendeley.com/documents/?uuid=ce9df62c-445c-4efc-aa42-1cd42e6e4458"]}],"mendeley":{"formattedCitation":"[56]","plainTextFormattedCitation":"[56]","previouslyFormattedCitation":"[56]"},"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6]</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58B880AA"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392CE50C"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PL</w:t>
            </w:r>
          </w:p>
        </w:tc>
        <w:tc>
          <w:tcPr>
            <w:tcW w:w="708" w:type="dxa"/>
            <w:tcBorders>
              <w:top w:val="nil"/>
              <w:left w:val="nil"/>
              <w:bottom w:val="single" w:sz="8" w:space="0" w:color="auto"/>
              <w:right w:val="single" w:sz="8" w:space="0" w:color="auto"/>
            </w:tcBorders>
            <w:shd w:val="clear" w:color="auto" w:fill="auto"/>
            <w:vAlign w:val="center"/>
            <w:hideMark/>
          </w:tcPr>
          <w:p w14:paraId="7EB22456"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81</w:t>
            </w:r>
          </w:p>
        </w:tc>
        <w:tc>
          <w:tcPr>
            <w:tcW w:w="851" w:type="dxa"/>
            <w:tcBorders>
              <w:top w:val="nil"/>
              <w:left w:val="nil"/>
              <w:bottom w:val="single" w:sz="8" w:space="0" w:color="auto"/>
              <w:right w:val="single" w:sz="8" w:space="0" w:color="auto"/>
            </w:tcBorders>
            <w:shd w:val="clear" w:color="auto" w:fill="auto"/>
            <w:vAlign w:val="center"/>
            <w:hideMark/>
          </w:tcPr>
          <w:p w14:paraId="1328F31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1.5</w:t>
            </w:r>
          </w:p>
        </w:tc>
        <w:tc>
          <w:tcPr>
            <w:tcW w:w="992" w:type="dxa"/>
            <w:tcBorders>
              <w:top w:val="nil"/>
              <w:left w:val="nil"/>
              <w:bottom w:val="single" w:sz="8" w:space="0" w:color="auto"/>
              <w:right w:val="single" w:sz="8" w:space="0" w:color="auto"/>
            </w:tcBorders>
            <w:shd w:val="clear" w:color="auto" w:fill="auto"/>
            <w:vAlign w:val="center"/>
            <w:hideMark/>
          </w:tcPr>
          <w:p w14:paraId="2502E9A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ross-sectional</w:t>
            </w:r>
          </w:p>
        </w:tc>
        <w:tc>
          <w:tcPr>
            <w:tcW w:w="2268" w:type="dxa"/>
            <w:tcBorders>
              <w:top w:val="nil"/>
              <w:left w:val="nil"/>
              <w:bottom w:val="single" w:sz="8" w:space="0" w:color="auto"/>
              <w:right w:val="single" w:sz="8" w:space="0" w:color="auto"/>
            </w:tcBorders>
            <w:shd w:val="clear" w:color="auto" w:fill="auto"/>
            <w:vAlign w:val="center"/>
            <w:hideMark/>
          </w:tcPr>
          <w:p w14:paraId="7BCAE197" w14:textId="01AB9B73"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in and swelling in one or multiple joints onset ≤1 day</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313D5EF5"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Chronic joint pain (&gt;14 days), known RA/</w:t>
            </w:r>
            <w:proofErr w:type="spellStart"/>
            <w:r w:rsidRPr="00D476D2">
              <w:rPr>
                <w:rFonts w:eastAsia="Times New Roman" w:cstheme="minorHAnsi"/>
                <w:color w:val="000000"/>
                <w:sz w:val="14"/>
                <w:szCs w:val="14"/>
                <w:lang w:eastAsia="en-GB"/>
              </w:rPr>
              <w:t>SpA</w:t>
            </w:r>
            <w:proofErr w:type="spellEnd"/>
            <w:r w:rsidRPr="00D476D2">
              <w:rPr>
                <w:rFonts w:eastAsia="Times New Roman" w:cstheme="minorHAnsi"/>
                <w:color w:val="000000"/>
                <w:sz w:val="14"/>
                <w:szCs w:val="14"/>
                <w:lang w:eastAsia="en-GB"/>
              </w:rPr>
              <w:t>/gout on treatment DMARDs/ urate lowering therapy, those not willing to give consent.</w:t>
            </w:r>
          </w:p>
        </w:tc>
        <w:tc>
          <w:tcPr>
            <w:tcW w:w="851" w:type="dxa"/>
            <w:tcBorders>
              <w:top w:val="nil"/>
              <w:left w:val="nil"/>
              <w:bottom w:val="single" w:sz="8" w:space="0" w:color="auto"/>
              <w:right w:val="single" w:sz="8" w:space="0" w:color="auto"/>
            </w:tcBorders>
            <w:shd w:val="clear" w:color="auto" w:fill="auto"/>
            <w:vAlign w:val="center"/>
            <w:hideMark/>
          </w:tcPr>
          <w:p w14:paraId="1A70B5A6" w14:textId="00224008"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0</w:t>
            </w:r>
          </w:p>
        </w:tc>
        <w:tc>
          <w:tcPr>
            <w:tcW w:w="992" w:type="dxa"/>
            <w:tcBorders>
              <w:top w:val="nil"/>
              <w:left w:val="nil"/>
              <w:bottom w:val="single" w:sz="8" w:space="0" w:color="auto"/>
              <w:right w:val="single" w:sz="8" w:space="0" w:color="auto"/>
            </w:tcBorders>
            <w:shd w:val="clear" w:color="auto" w:fill="auto"/>
            <w:vAlign w:val="center"/>
            <w:hideMark/>
          </w:tcPr>
          <w:p w14:paraId="70F55035" w14:textId="2D7BC430"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52.50</w:t>
            </w:r>
          </w:p>
        </w:tc>
        <w:tc>
          <w:tcPr>
            <w:tcW w:w="992" w:type="dxa"/>
            <w:tcBorders>
              <w:top w:val="nil"/>
              <w:left w:val="nil"/>
              <w:bottom w:val="single" w:sz="8" w:space="0" w:color="auto"/>
              <w:right w:val="single" w:sz="8" w:space="0" w:color="auto"/>
            </w:tcBorders>
            <w:shd w:val="clear" w:color="auto" w:fill="auto"/>
            <w:vAlign w:val="center"/>
            <w:hideMark/>
          </w:tcPr>
          <w:p w14:paraId="0E12F638" w14:textId="102D1B44"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7.50</w:t>
            </w:r>
          </w:p>
        </w:tc>
        <w:tc>
          <w:tcPr>
            <w:tcW w:w="2126" w:type="dxa"/>
            <w:tcBorders>
              <w:top w:val="nil"/>
              <w:left w:val="nil"/>
              <w:bottom w:val="single" w:sz="8" w:space="0" w:color="auto"/>
              <w:right w:val="single" w:sz="8" w:space="0" w:color="auto"/>
            </w:tcBorders>
            <w:shd w:val="clear" w:color="auto" w:fill="auto"/>
            <w:vAlign w:val="center"/>
            <w:hideMark/>
          </w:tcPr>
          <w:p w14:paraId="087C8AA7"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ynovial fluid to serum uric acid ratio ≥1.01 (diagnosis of gout)</w:t>
            </w:r>
          </w:p>
        </w:tc>
        <w:tc>
          <w:tcPr>
            <w:tcW w:w="1701" w:type="dxa"/>
            <w:tcBorders>
              <w:top w:val="nil"/>
              <w:left w:val="nil"/>
              <w:bottom w:val="single" w:sz="8" w:space="0" w:color="auto"/>
              <w:right w:val="single" w:sz="8" w:space="0" w:color="auto"/>
            </w:tcBorders>
            <w:shd w:val="clear" w:color="auto" w:fill="auto"/>
            <w:vAlign w:val="center"/>
            <w:hideMark/>
          </w:tcPr>
          <w:p w14:paraId="2CDFE70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Gout - ACR/EULAR 2015 criteria. RA - ACR/EULAR 2010 criteria. </w:t>
            </w:r>
            <w:proofErr w:type="spellStart"/>
            <w:r w:rsidRPr="00D476D2">
              <w:rPr>
                <w:rFonts w:eastAsia="Times New Roman" w:cstheme="minorHAnsi"/>
                <w:color w:val="000000"/>
                <w:sz w:val="14"/>
                <w:szCs w:val="14"/>
                <w:lang w:eastAsia="en-GB"/>
              </w:rPr>
              <w:t>SpA</w:t>
            </w:r>
            <w:proofErr w:type="spellEnd"/>
            <w:r w:rsidRPr="00D476D2">
              <w:rPr>
                <w:rFonts w:eastAsia="Times New Roman" w:cstheme="minorHAnsi"/>
                <w:color w:val="000000"/>
                <w:sz w:val="14"/>
                <w:szCs w:val="14"/>
                <w:lang w:eastAsia="en-GB"/>
              </w:rPr>
              <w:t xml:space="preserve"> – ASAS criteria. </w:t>
            </w:r>
            <w:proofErr w:type="spellStart"/>
            <w:r w:rsidRPr="00D476D2">
              <w:rPr>
                <w:rFonts w:eastAsia="Times New Roman" w:cstheme="minorHAnsi"/>
                <w:color w:val="000000"/>
                <w:sz w:val="14"/>
                <w:szCs w:val="14"/>
                <w:lang w:eastAsia="en-GB"/>
              </w:rPr>
              <w:t>AnkSpA</w:t>
            </w:r>
            <w:proofErr w:type="spellEnd"/>
            <w:r w:rsidRPr="00D476D2">
              <w:rPr>
                <w:rFonts w:eastAsia="Times New Roman" w:cstheme="minorHAnsi"/>
                <w:color w:val="000000"/>
                <w:sz w:val="14"/>
                <w:szCs w:val="14"/>
                <w:lang w:eastAsia="en-GB"/>
              </w:rPr>
              <w:t xml:space="preserve"> - modified New York criteria. Pseudogout - chondrocalcinosis by </w:t>
            </w:r>
            <w:proofErr w:type="spellStart"/>
            <w:r w:rsidRPr="00D476D2">
              <w:rPr>
                <w:rFonts w:eastAsia="Times New Roman" w:cstheme="minorHAnsi"/>
                <w:color w:val="000000"/>
                <w:sz w:val="14"/>
                <w:szCs w:val="14"/>
                <w:lang w:eastAsia="en-GB"/>
              </w:rPr>
              <w:t>Xray</w:t>
            </w:r>
            <w:proofErr w:type="spellEnd"/>
            <w:r w:rsidRPr="00D476D2">
              <w:rPr>
                <w:rFonts w:eastAsia="Times New Roman" w:cstheme="minorHAnsi"/>
                <w:color w:val="000000"/>
                <w:sz w:val="14"/>
                <w:szCs w:val="14"/>
                <w:lang w:eastAsia="en-GB"/>
              </w:rPr>
              <w:t xml:space="preserve"> or SF aspirate.</w:t>
            </w:r>
          </w:p>
        </w:tc>
      </w:tr>
      <w:tr w:rsidR="00D476D2" w:rsidRPr="00D476D2" w14:paraId="2806AC9B" w14:textId="77777777" w:rsidTr="000E47A1">
        <w:trPr>
          <w:trHeight w:val="121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459CB112" w14:textId="2FB94FDA"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Wang 2014</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DOI":"10.3892/etm.2014.1870","ISBN":"1792-0981","ISSN":"17921015","PMID":"25187799","abstract":"Whether the levels of procalcitonin (PCT) in the serum and synovial fluid are effective indicators for distinguishing septic arthritis (SA) from non-infectious arthritis remains controversial. The present study aimed to evaluate whether PCT levels in fresh serum or fresh joint fluid may be used in the differential diagnosis of SA from rheumatoid arthritis (RA), osteoarthritis (OA) and gouty arthritis (GA). From January 2012 to June 2013, 23 patients with knee SA, 21 patients with RA, 40 patients with OA and 11 patients with GA were enrolled in the current study. The levels of PCT were measured within 24 h after specimen collection at room temperature. An enzyme-linked fluorescence assay (ELFA) was used to detect the levels of PCT in the serum and synovial fluid. The correlations between the levels of PCT in the serum and synovial fluid and the arthritic patient groups were determined by the Nemenyi test. Areas under the receiver operating characteristic (ROC) curve were calculated to evaluate the accuracy of the correlations. The levels of PCT in the serum and joint fluid of the patients in the SA group were higher compared with those of the other groups (P&lt;0.01) and there were no significant differences among the RA, OA and GA groups in these levels. A PCT level of &lt;0.5 μg/l in the serum and synovial fluid had high specificity in the differential diagnosis of SA from RA, OA and GA. Synovial fluid PCT revealed significantly greater sensitivity than serum PCT. The accuracy of the differential diagnosis of SA by the serum levels of PCT was significantly lower than that by the synovial fluid levels of PCT. The levels of PCT in the serum and synovial fluid may be used as alternative laboratory indicators to distinguish between SA and the non-infectious types of arthritis; however, the PCT levels in fresh synovial fluid are more sensitive and accurate indicators than PCT levels in fresh serum.","author":[{"dropping-particle":"","family":"Wang","given":"Chenggong","non-dropping-particle":"","parse-names":false,"suffix":""},{"dropping-particle":"","family":"Zhong","given":"Da","non-dropping-particle":"","parse-names":false,"suffix":""},{"dropping-particle":"","family":"Liao","given":"Qiande","non-dropping-particle":"","parse-names":false,"suffix":""},{"dropping-particle":"","family":"Kong","given":"Lingyu","non-dropping-particle":"","parse-names":false,"suffix":""},{"dropping-particle":"","family":"Liu","given":"Ansong","non-dropping-particle":"","parse-names":false,"suffix":""},{"dropping-particle":"","family":"Xiao","given":"Han","non-dropping-particle":"","parse-names":false,"suffix":""}],"container-title":"Experimental and Therapeutic Medicine","id":"ITEM-1","issue":"4","issued":{"date-parts":[["2014"]]},"page":"1075-1080","title":"Procalcitonin levels in fresh serum and fresh synovial fluid for the differential diagnosis of knee septic arthritis from rheumatoid arthritis, osteoarthritis and gouty arthritis","type":"article-journal","volume":"8"},"uris":["http://www.mendeley.com/documents/?uuid=764bbdfa-befe-4a73-9b98-a713a9b3f7fc"]}],"mendeley":{"formattedCitation":"[76]","plainTextFormattedCitation":"[76]","previouslyFormattedCitation":"[76]"},"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76]</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2741DDBA"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4E3E869"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China</w:t>
            </w:r>
          </w:p>
        </w:tc>
        <w:tc>
          <w:tcPr>
            <w:tcW w:w="708" w:type="dxa"/>
            <w:tcBorders>
              <w:top w:val="nil"/>
              <w:left w:val="nil"/>
              <w:bottom w:val="single" w:sz="8" w:space="0" w:color="auto"/>
              <w:right w:val="single" w:sz="8" w:space="0" w:color="auto"/>
            </w:tcBorders>
            <w:shd w:val="clear" w:color="auto" w:fill="auto"/>
            <w:vAlign w:val="center"/>
            <w:hideMark/>
          </w:tcPr>
          <w:p w14:paraId="02876E4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95</w:t>
            </w:r>
          </w:p>
        </w:tc>
        <w:tc>
          <w:tcPr>
            <w:tcW w:w="851" w:type="dxa"/>
            <w:tcBorders>
              <w:top w:val="nil"/>
              <w:left w:val="nil"/>
              <w:bottom w:val="single" w:sz="8" w:space="0" w:color="auto"/>
              <w:right w:val="single" w:sz="8" w:space="0" w:color="auto"/>
            </w:tcBorders>
            <w:shd w:val="clear" w:color="auto" w:fill="auto"/>
            <w:vAlign w:val="center"/>
            <w:hideMark/>
          </w:tcPr>
          <w:p w14:paraId="209D994B"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590E986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1FF8B2AF" w14:textId="0D9909E9"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atients from outpatient clinic Jan 12 – June 13</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22EB973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rthritis other than SA, RA, OA or GA. Artificial joints. Patients with SA excluded if culture negative; RA, OA and GA patients excluded if culture positive.</w:t>
            </w:r>
          </w:p>
        </w:tc>
        <w:tc>
          <w:tcPr>
            <w:tcW w:w="851" w:type="dxa"/>
            <w:tcBorders>
              <w:top w:val="nil"/>
              <w:left w:val="nil"/>
              <w:bottom w:val="single" w:sz="8" w:space="0" w:color="auto"/>
              <w:right w:val="single" w:sz="8" w:space="0" w:color="auto"/>
            </w:tcBorders>
            <w:shd w:val="clear" w:color="auto" w:fill="auto"/>
            <w:vAlign w:val="center"/>
            <w:hideMark/>
          </w:tcPr>
          <w:p w14:paraId="43145F23" w14:textId="0413CD5A"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4.20</w:t>
            </w:r>
          </w:p>
        </w:tc>
        <w:tc>
          <w:tcPr>
            <w:tcW w:w="992" w:type="dxa"/>
            <w:tcBorders>
              <w:top w:val="nil"/>
              <w:left w:val="nil"/>
              <w:bottom w:val="single" w:sz="8" w:space="0" w:color="auto"/>
              <w:right w:val="single" w:sz="8" w:space="0" w:color="auto"/>
            </w:tcBorders>
            <w:shd w:val="clear" w:color="auto" w:fill="auto"/>
            <w:vAlign w:val="center"/>
            <w:hideMark/>
          </w:tcPr>
          <w:p w14:paraId="7F9292DC" w14:textId="06B9A73A"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1.60</w:t>
            </w:r>
          </w:p>
        </w:tc>
        <w:tc>
          <w:tcPr>
            <w:tcW w:w="992" w:type="dxa"/>
            <w:tcBorders>
              <w:top w:val="nil"/>
              <w:left w:val="nil"/>
              <w:bottom w:val="single" w:sz="8" w:space="0" w:color="auto"/>
              <w:right w:val="single" w:sz="8" w:space="0" w:color="auto"/>
            </w:tcBorders>
            <w:shd w:val="clear" w:color="auto" w:fill="auto"/>
            <w:vAlign w:val="center"/>
            <w:hideMark/>
          </w:tcPr>
          <w:p w14:paraId="3518F743" w14:textId="1B511205"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64.20</w:t>
            </w:r>
          </w:p>
        </w:tc>
        <w:tc>
          <w:tcPr>
            <w:tcW w:w="2126" w:type="dxa"/>
            <w:tcBorders>
              <w:top w:val="nil"/>
              <w:left w:val="nil"/>
              <w:bottom w:val="single" w:sz="8" w:space="0" w:color="auto"/>
              <w:right w:val="single" w:sz="8" w:space="0" w:color="auto"/>
            </w:tcBorders>
            <w:shd w:val="clear" w:color="auto" w:fill="auto"/>
            <w:vAlign w:val="center"/>
            <w:hideMark/>
          </w:tcPr>
          <w:p w14:paraId="19D28A3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erum procalcitonin, SF procalcitonin</w:t>
            </w:r>
          </w:p>
        </w:tc>
        <w:tc>
          <w:tcPr>
            <w:tcW w:w="1701" w:type="dxa"/>
            <w:tcBorders>
              <w:top w:val="nil"/>
              <w:left w:val="nil"/>
              <w:bottom w:val="single" w:sz="8" w:space="0" w:color="auto"/>
              <w:right w:val="single" w:sz="8" w:space="0" w:color="auto"/>
            </w:tcBorders>
            <w:shd w:val="clear" w:color="auto" w:fill="auto"/>
            <w:vAlign w:val="center"/>
            <w:hideMark/>
          </w:tcPr>
          <w:p w14:paraId="3D0C9D98"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CR criteria and bacterial culture of SF</w:t>
            </w:r>
          </w:p>
        </w:tc>
      </w:tr>
      <w:tr w:rsidR="00D476D2" w:rsidRPr="00D476D2" w14:paraId="101CD5E0" w14:textId="77777777" w:rsidTr="000E47A1">
        <w:trPr>
          <w:trHeight w:val="7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590AD89E" w14:textId="564DF720"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Wiener 2008</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OBJECTIVEThe aim of this study was to differentiate septic from non-septic arthritis by measuring lactate concentration with (1)H magnetic resonance spectroscopy (HMRS) and by estimating total protein content with the assessment of T (2) values.MATERIALS AND METHODSIn 30 patients with acute arthritis, synovial fluid was aspirated. Lactate concentrations were analyzed with single voxel HMRS at 1.5 T. T (2) relaxation times were mapped with a multi-spin echo sequence. All samples underwent microbiological testing and routine laboratory analysis to quantify lactate concentration and total protein content. Values obtained in septic and non-septic arthritis were compared with a Mann-Whitney U test.RESULTSSynovial fluid from patients with septic arthritis (n = 10) had higher concentrations of lactate (11.4 +/- 4.0 mmol/L) and higher total protein content (51.8 +/- 10.7 g/L) than fluid obtained in non-septic arthritis (n = 20; 5.2 +/- 1.1 mmol/L and 40.4 +/- 6.9 g/L, respectively, p &lt; 0.001 and &lt;0.01, respectively). Measured lactate concentrations and T (2) relaxation times (as an indicator of total protein content) were moderately correlated to laboratory-confirmed lactate concentration (r (2) = 0.71) and total protein content (r (2) = 0.73). Markedly increased lactate concentrations (&gt;6 mmol/L) in combination with low T (2) values (&lt;550 ms) identify septic arthritis with a sensitivity of 70% and a specificity of 89%.CONCLUSIONSpectroscopic measurements of lactate concentration in combination with the estimation of protein content using T (2) may be of value in the differentiation of septic from non-septic arthritis.","author":[{"dropping-particle":"","family":"Wiener","given":"Edzard","non-dropping-particle":"","parse-names":false,"suffix":""},{"dropping-particle":"","family":"Zanetti","given":"Marco","non-dropping-particle":"","parse-names":false,"suffix":""},{"dropping-particle":"","family":"Hodler","given":"Juerg","non-dropping-particle":"","parse-names":false,"suffix":""},{"dropping-particle":"","family":"Pfirrmann","given":"Christian W A","non-dropping-particle":"","parse-names":false,"suffix":""}],"container-title":"Skeletal radiology","id":"ITEM-1","issue":"8 PG  - 743-748","issued":{"date-parts":[["2008"]]},"note":"Mrinalini Dey (2019-07-07 04:08:17)(Included): confirmed;","page":"743-748","title":"Lactate and T (2) measurements of synovial aspirates at 1.5 T: differentiation of septic from non-septic arthritis","type":"article-journal","volume":"37"},"uris":["http://www.mendeley.com/documents/?uuid=ce9bbaf8-0f17-4457-b64b-2f49d4b93332"]}],"mendeley":{"formattedCitation":"[23]","plainTextFormattedCitation":"[23]","previouslyFormattedCitation":"[23]"},"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3]</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102517AB"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A09AEAB"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Switzerland</w:t>
            </w:r>
          </w:p>
        </w:tc>
        <w:tc>
          <w:tcPr>
            <w:tcW w:w="708" w:type="dxa"/>
            <w:tcBorders>
              <w:top w:val="nil"/>
              <w:left w:val="nil"/>
              <w:bottom w:val="single" w:sz="8" w:space="0" w:color="auto"/>
              <w:right w:val="single" w:sz="8" w:space="0" w:color="auto"/>
            </w:tcBorders>
            <w:shd w:val="clear" w:color="auto" w:fill="auto"/>
            <w:vAlign w:val="center"/>
            <w:hideMark/>
          </w:tcPr>
          <w:p w14:paraId="7CC301F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0</w:t>
            </w:r>
          </w:p>
        </w:tc>
        <w:tc>
          <w:tcPr>
            <w:tcW w:w="851" w:type="dxa"/>
            <w:tcBorders>
              <w:top w:val="nil"/>
              <w:left w:val="nil"/>
              <w:bottom w:val="single" w:sz="8" w:space="0" w:color="auto"/>
              <w:right w:val="single" w:sz="8" w:space="0" w:color="auto"/>
            </w:tcBorders>
            <w:shd w:val="clear" w:color="auto" w:fill="auto"/>
            <w:vAlign w:val="center"/>
            <w:hideMark/>
          </w:tcPr>
          <w:p w14:paraId="602F5CA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 Mean = 58</w:t>
            </w:r>
          </w:p>
        </w:tc>
        <w:tc>
          <w:tcPr>
            <w:tcW w:w="992" w:type="dxa"/>
            <w:tcBorders>
              <w:top w:val="nil"/>
              <w:left w:val="nil"/>
              <w:bottom w:val="single" w:sz="8" w:space="0" w:color="auto"/>
              <w:right w:val="single" w:sz="8" w:space="0" w:color="auto"/>
            </w:tcBorders>
            <w:shd w:val="clear" w:color="auto" w:fill="auto"/>
            <w:vAlign w:val="center"/>
            <w:hideMark/>
          </w:tcPr>
          <w:p w14:paraId="1402AA05"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45414780" w14:textId="61154DAB"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Referrals by orthopaedic surgeons of suspected septic arthritis July 1 2004 - June 2007</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7460D07D"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Aspirate &lt;10ml</w:t>
            </w:r>
          </w:p>
        </w:tc>
        <w:tc>
          <w:tcPr>
            <w:tcW w:w="851" w:type="dxa"/>
            <w:tcBorders>
              <w:top w:val="nil"/>
              <w:left w:val="nil"/>
              <w:bottom w:val="single" w:sz="8" w:space="0" w:color="auto"/>
              <w:right w:val="single" w:sz="8" w:space="0" w:color="auto"/>
            </w:tcBorders>
            <w:shd w:val="clear" w:color="auto" w:fill="auto"/>
            <w:vAlign w:val="center"/>
            <w:hideMark/>
          </w:tcPr>
          <w:p w14:paraId="412B4731" w14:textId="15B962E6"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33.33</w:t>
            </w:r>
          </w:p>
        </w:tc>
        <w:tc>
          <w:tcPr>
            <w:tcW w:w="992" w:type="dxa"/>
            <w:tcBorders>
              <w:top w:val="nil"/>
              <w:left w:val="nil"/>
              <w:bottom w:val="single" w:sz="8" w:space="0" w:color="auto"/>
              <w:right w:val="single" w:sz="8" w:space="0" w:color="auto"/>
            </w:tcBorders>
            <w:shd w:val="clear" w:color="auto" w:fill="auto"/>
            <w:vAlign w:val="center"/>
            <w:hideMark/>
          </w:tcPr>
          <w:p w14:paraId="3456FF57"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088E6C9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5AE8E1B4"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Lactate concentration and T2 relaxation time in MR (synovial fluid) </w:t>
            </w:r>
          </w:p>
        </w:tc>
        <w:tc>
          <w:tcPr>
            <w:tcW w:w="1701" w:type="dxa"/>
            <w:tcBorders>
              <w:top w:val="nil"/>
              <w:left w:val="nil"/>
              <w:bottom w:val="single" w:sz="8" w:space="0" w:color="auto"/>
              <w:right w:val="single" w:sz="8" w:space="0" w:color="auto"/>
            </w:tcBorders>
            <w:shd w:val="clear" w:color="auto" w:fill="auto"/>
            <w:vAlign w:val="center"/>
            <w:hideMark/>
          </w:tcPr>
          <w:p w14:paraId="3327921B"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ositive synovial culture</w:t>
            </w:r>
          </w:p>
        </w:tc>
      </w:tr>
      <w:tr w:rsidR="00D476D2" w:rsidRPr="00D476D2" w14:paraId="226A4EEB"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3D45B177" w14:textId="70D1A31F"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Yang 2008</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Septic arthritis (SA) is a rheumatologic emergency associated with significant morbidity and mortality. Delayed or inadequate treatment of SA can lead to irreversible joint destruction and disability. Current methods of diagnosing SA rely on synovial fluid analysis and culture which are known to be imprecise and time-consuming. We report a novel adaptation of a probe-based real-time PCR assay targeting the 16S rRNA gene for early and accurate diagnosis of bacterial SA. The assay algorithm consists of initial broad-range eubacterial detection, followed by Gram typing and species characterization of the pathogen. The platform demonstrated a high analytical sensitivity with a limit of detection of 10(1) CFU/ml with a panel of SA-related organisms. Gram typing and pathogen-specific probes correctly identified their respective targets in a mock test panel of 36 common clinically relevant pathogens. One hundred twenty-one clinical synovial fluid samples from patients presenting with suspected acute SA were tested. The sensitivity and specificity of the assay were 95% and 97%, respectively, versus synovial fluid culture results. Gram-typing probes correctly identified 100% of eubacterial positive samples as to gram-positive or gram-negative status, and pathogen-specific probes correctly identified the etiologic agent in 16/20 eubacterial positive samples. The total assay time from sample collection to result is 3 h. We have demonstrated that a real-time broad-based PCR assay has high analytical and clinical performance with an improved time to detection versus culture for SA. This assay may be a useful diagnostic adjunct for clinicians, particularly those practicing in the acute care setting where rapid pathogen detection and identification would assist in disposition and treatment decisions.","author":[{"dropping-particle":"","family":"Yang","given":"Samuel","non-dropping-particle":"","parse-names":false,"suffix":""},{"dropping-particle":"","family":"Ramachandran","given":"Padmini","non-dropping-particle":"","parse-names":false,"suffix":""},{"dropping-particle":"","family":"Hardick","given":"Andrew","non-dropping-particle":"","parse-names":false,"suffix":""},{"dropping-particle":"","family":"Hsieh","given":"Yu-Hsiang","non-dropping-particle":"","parse-names":false,"suffix":""},{"dropping-particle":"","family":"Quianzon","given":"Celeste","non-dropping-particle":"","parse-names":false,"suffix":""},{"dropping-particle":"","family":"Kuroki","given":"Marcos","non-dropping-particle":"","parse-names":false,"suffix":""},{"dropping-particle":"","family":"Hardick","given":"Justin","non-dropping-particle":"","parse-names":false,"suffix":""},{"dropping-particle":"","family":"Kecojevic","given":"Aleksandar","non-dropping-particle":"","parse-names":false,"suffix":""},{"dropping-particle":"","family":"Abeygunawardena","given":"Avanthi","non-dropping-particle":"","parse-names":false,"suffix":""},{"dropping-particle":"","family":"Zenilman","given":"Jonathan","non-dropping-particle":"","parse-names":false,"suffix":""},{"dropping-particle":"","family":"Melendez","given":"Johan","non-dropping-particle":"","parse-names":false,"suffix":""},{"dropping-particle":"","family":"Doshi","given":"Vishal","non-dropping-particle":"","parse-names":false,"suffix":""},{"dropping-particle":"","family":"Gaydos","given":"Charlotte","non-dropping-particle":"","parse-names":false,"suffix":""},{"dropping-particle":"","family":"Rothman","given":"Richard E","non-dropping-particle":"","parse-names":false,"suffix":""}],"container-title":"Journal of clinical microbiology","id":"ITEM-1","issue":"4 PG  - 1386-1390","issued":{"date-parts":[["2008"]]},"note":"Mrinalini Dey (2019-07-07 04:11:13)(Included): confirmed;","page":"1386-1390","title":"Rapid PCR-based diagnosis of septic arthritis by early Gram-type classification and pathogen identification","type":"article-journal","volume":"46"},"uris":["http://www.mendeley.com/documents/?uuid=e5680a5e-c93c-489e-97e2-176ab311c281"]}],"mendeley":{"formattedCitation":"[22]","plainTextFormattedCitation":"[22]","previouslyFormattedCitation":"[22]"},"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22]</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35B5F9D3"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213DD41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USA</w:t>
            </w:r>
          </w:p>
        </w:tc>
        <w:tc>
          <w:tcPr>
            <w:tcW w:w="708" w:type="dxa"/>
            <w:tcBorders>
              <w:top w:val="nil"/>
              <w:left w:val="nil"/>
              <w:bottom w:val="single" w:sz="8" w:space="0" w:color="auto"/>
              <w:right w:val="single" w:sz="8" w:space="0" w:color="auto"/>
            </w:tcBorders>
            <w:shd w:val="clear" w:color="auto" w:fill="auto"/>
            <w:vAlign w:val="center"/>
            <w:hideMark/>
          </w:tcPr>
          <w:p w14:paraId="478DD1DE"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21</w:t>
            </w:r>
          </w:p>
        </w:tc>
        <w:tc>
          <w:tcPr>
            <w:tcW w:w="851" w:type="dxa"/>
            <w:tcBorders>
              <w:top w:val="nil"/>
              <w:left w:val="nil"/>
              <w:bottom w:val="single" w:sz="8" w:space="0" w:color="auto"/>
              <w:right w:val="single" w:sz="8" w:space="0" w:color="auto"/>
            </w:tcBorders>
            <w:shd w:val="clear" w:color="auto" w:fill="auto"/>
            <w:vAlign w:val="center"/>
            <w:hideMark/>
          </w:tcPr>
          <w:p w14:paraId="26B91A5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2633B27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2852C15F" w14:textId="0951815A"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uspected acute septic arthritis in ED, ortho clinic or rheum clinic July 06-07</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09D12531" w14:textId="68343468"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w:t>
            </w:r>
            <w:r w:rsidR="00B038CF">
              <w:rPr>
                <w:rFonts w:eastAsia="Times New Roman" w:cstheme="minorHAnsi"/>
                <w:color w:val="000000"/>
                <w:sz w:val="14"/>
                <w:szCs w:val="14"/>
                <w:lang w:eastAsia="en-GB"/>
              </w:rPr>
              <w:t>il described</w:t>
            </w:r>
          </w:p>
        </w:tc>
        <w:tc>
          <w:tcPr>
            <w:tcW w:w="851" w:type="dxa"/>
            <w:tcBorders>
              <w:top w:val="nil"/>
              <w:left w:val="nil"/>
              <w:bottom w:val="single" w:sz="8" w:space="0" w:color="auto"/>
              <w:right w:val="single" w:sz="8" w:space="0" w:color="auto"/>
            </w:tcBorders>
            <w:shd w:val="clear" w:color="auto" w:fill="auto"/>
            <w:vAlign w:val="center"/>
            <w:hideMark/>
          </w:tcPr>
          <w:p w14:paraId="378C8DD0" w14:textId="10C94DC6"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7.40</w:t>
            </w:r>
          </w:p>
        </w:tc>
        <w:tc>
          <w:tcPr>
            <w:tcW w:w="992" w:type="dxa"/>
            <w:tcBorders>
              <w:top w:val="nil"/>
              <w:left w:val="nil"/>
              <w:bottom w:val="single" w:sz="8" w:space="0" w:color="auto"/>
              <w:right w:val="single" w:sz="8" w:space="0" w:color="auto"/>
            </w:tcBorders>
            <w:shd w:val="clear" w:color="auto" w:fill="auto"/>
            <w:vAlign w:val="center"/>
            <w:hideMark/>
          </w:tcPr>
          <w:p w14:paraId="26292334"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1338560A"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2126" w:type="dxa"/>
            <w:tcBorders>
              <w:top w:val="nil"/>
              <w:left w:val="nil"/>
              <w:bottom w:val="single" w:sz="8" w:space="0" w:color="auto"/>
              <w:right w:val="single" w:sz="8" w:space="0" w:color="auto"/>
            </w:tcBorders>
            <w:shd w:val="clear" w:color="auto" w:fill="auto"/>
            <w:vAlign w:val="center"/>
            <w:hideMark/>
          </w:tcPr>
          <w:p w14:paraId="7349706E"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PCR assay 16S rRNA gene</w:t>
            </w:r>
          </w:p>
        </w:tc>
        <w:tc>
          <w:tcPr>
            <w:tcW w:w="1701" w:type="dxa"/>
            <w:tcBorders>
              <w:top w:val="nil"/>
              <w:left w:val="nil"/>
              <w:bottom w:val="single" w:sz="8" w:space="0" w:color="auto"/>
              <w:right w:val="single" w:sz="8" w:space="0" w:color="auto"/>
            </w:tcBorders>
            <w:shd w:val="clear" w:color="auto" w:fill="auto"/>
            <w:vAlign w:val="center"/>
            <w:hideMark/>
          </w:tcPr>
          <w:p w14:paraId="636B3201"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ynovial culture</w:t>
            </w:r>
          </w:p>
        </w:tc>
      </w:tr>
      <w:tr w:rsidR="00D476D2" w:rsidRPr="00D476D2" w14:paraId="3A3D442D" w14:textId="77777777" w:rsidTr="000E47A1">
        <w:trPr>
          <w:trHeight w:val="49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3625F31" w14:textId="42E9D241"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Zamani 2012</w:t>
            </w:r>
            <w:r w:rsidR="009E198A">
              <w:rPr>
                <w:rFonts w:eastAsia="Times New Roman" w:cstheme="minorHAnsi"/>
                <w:color w:val="000000"/>
                <w:sz w:val="14"/>
                <w:szCs w:val="14"/>
                <w:lang w:eastAsia="en-GB"/>
              </w:rPr>
              <w:t xml:space="preserve"> </w:t>
            </w:r>
            <w:r w:rsidR="009E198A">
              <w:rPr>
                <w:rFonts w:eastAsia="Times New Roman" w:cstheme="minorHAnsi"/>
                <w:color w:val="000000"/>
                <w:sz w:val="14"/>
                <w:szCs w:val="14"/>
                <w:lang w:eastAsia="en-GB"/>
              </w:rPr>
              <w:fldChar w:fldCharType="begin" w:fldLock="1"/>
            </w:r>
            <w:r w:rsidR="002E1F7C">
              <w:rPr>
                <w:rFonts w:eastAsia="Times New Roman" w:cstheme="minorHAnsi"/>
                <w:color w:val="000000"/>
                <w:sz w:val="14"/>
                <w:szCs w:val="14"/>
                <w:lang w:eastAsia="en-GB"/>
              </w:rPr>
              <w:instrText>ADDIN CSL_CITATION {"citationItems":[{"id":"ITEM-1","itemData":{"abstract":"It is proposed that synovial fluid biomarkers may help in differentiating the type of arthritis. The aim of study is to determine whether synovial fluid adenosine deaminase (ADA) and high-sensitivity C-reactive protein (hs-CRP) can be useful in this regard. A total of 75 patients with knee monoarthritis that were admitted in Shahid Beheshti Kashan hospital in 2009 included in the study. There were 18 rheumatoid arthritis, 13 crystal-induced arthritis, 3 septic arthritis and 41 osteoarthritis. Inflammatory arthritis was diagnosed if more than 2,000 white blood cells existed in per milliliter of the synovial fluid. There was statistically significant difference in mean synovial fluid ADA and hs-CRP concentration between inflammatory (26.06 ± 8.96 IU/l, 12.72 ± 9.25 μg/ml) and non-inflammatory arthritis (14.8 ± 2.79 IU/l, 2.36 ± 2.7 μg/ml) (P values = 0.00, 0.00). There was statistically significant difference in mean synovial fluid ADA and hs-CRP concentration when rheumatoid arthritis (23.77 ± 4.58 IU/l, 10.47 ± 6.99 μg/ml), crystal-induced arthritis (22.76 ± 3.65 IU/l, 14.37 ± 11.58 μg/ml) and septic arthritis (49.66 ± 8.96 IU/l, 18.25 ± 5.37 μg/ml) were compared with osteoarthritis (14.58 ± 2.63 IU/l, 1.91 ± 1.31 μg/ml) (All P values = 0.00). There was statistically significant difference in mean synovial fluid ADA concentration between septic and rheumatoid arthritis and also between septic arthritis and crystal-induced arthritis (P values = 0.00, 0.00). This study showed that synovial fluid ADA and hs-CRP can properly differentiate inflammatory from non-inflammatory arthritis. Synovial fluid ADA is a useful marker in differentiating septic from rheumatoid and crystal-induced arthritis.","author":[{"dropping-particle":"","family":"Zamani","given":"Batool","non-dropping-particle":"","parse-names":false,"suffix":""},{"dropping-particle":"","family":"Jamali","given":"Raika","non-dropping-particle":"","parse-names":false,"suffix":""},{"dropping-particle":"","family":"Ehteram","given":"Hassan","non-dropping-particle":"","parse-names":false,"suffix":""}],"container-title":"Rheumatology international","id":"ITEM-1","issue":"1 PG  - 183-188","issued":{"date-parts":[["2012"]]},"note":"Mrinalini Dey (2019-07-07 04:13:43)(Included): confirmed;","page":"183-188","title":"Synovial fluid adenosine deaminase and high-sensitivity C-reactive protein activity in differentiating monoarthritis","type":"article-journal","volume":"32"},"uris":["http://www.mendeley.com/documents/?uuid=c152139b-8103-4945-a93a-3f57776d237c"]}],"mendeley":{"formattedCitation":"[58]","plainTextFormattedCitation":"[58]","previouslyFormattedCitation":"[58]"},"properties":{"noteIndex":0},"schema":"https://github.com/citation-style-language/schema/raw/master/csl-citation.json"}</w:instrText>
            </w:r>
            <w:r w:rsidR="009E198A">
              <w:rPr>
                <w:rFonts w:eastAsia="Times New Roman" w:cstheme="minorHAnsi"/>
                <w:color w:val="000000"/>
                <w:sz w:val="14"/>
                <w:szCs w:val="14"/>
                <w:lang w:eastAsia="en-GB"/>
              </w:rPr>
              <w:fldChar w:fldCharType="separate"/>
            </w:r>
            <w:r w:rsidR="004259EF" w:rsidRPr="004259EF">
              <w:rPr>
                <w:rFonts w:eastAsia="Times New Roman" w:cstheme="minorHAnsi"/>
                <w:noProof/>
                <w:color w:val="000000"/>
                <w:sz w:val="14"/>
                <w:szCs w:val="14"/>
                <w:lang w:eastAsia="en-GB"/>
              </w:rPr>
              <w:t>[58]</w:t>
            </w:r>
            <w:r w:rsidR="009E198A">
              <w:rPr>
                <w:rFonts w:eastAsia="Times New Roman" w:cstheme="minorHAnsi"/>
                <w:color w:val="000000"/>
                <w:sz w:val="14"/>
                <w:szCs w:val="14"/>
                <w:lang w:eastAsia="en-GB"/>
              </w:rPr>
              <w:fldChar w:fldCharType="end"/>
            </w:r>
          </w:p>
        </w:tc>
        <w:tc>
          <w:tcPr>
            <w:tcW w:w="1134" w:type="dxa"/>
            <w:tcBorders>
              <w:top w:val="nil"/>
              <w:left w:val="nil"/>
              <w:bottom w:val="single" w:sz="8" w:space="0" w:color="auto"/>
              <w:right w:val="single" w:sz="8" w:space="0" w:color="auto"/>
            </w:tcBorders>
            <w:shd w:val="clear" w:color="auto" w:fill="auto"/>
            <w:vAlign w:val="center"/>
            <w:hideMark/>
          </w:tcPr>
          <w:p w14:paraId="4FEAC220"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2b</w:t>
            </w:r>
          </w:p>
        </w:tc>
        <w:tc>
          <w:tcPr>
            <w:tcW w:w="709" w:type="dxa"/>
            <w:tcBorders>
              <w:top w:val="nil"/>
              <w:left w:val="nil"/>
              <w:bottom w:val="single" w:sz="8" w:space="0" w:color="auto"/>
              <w:right w:val="single" w:sz="8" w:space="0" w:color="auto"/>
            </w:tcBorders>
            <w:shd w:val="clear" w:color="auto" w:fill="auto"/>
            <w:vAlign w:val="center"/>
            <w:hideMark/>
          </w:tcPr>
          <w:p w14:paraId="7C2631F8" w14:textId="77777777" w:rsidR="00D476D2" w:rsidRPr="00D476D2" w:rsidRDefault="00D476D2" w:rsidP="00D476D2">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IRN</w:t>
            </w:r>
          </w:p>
        </w:tc>
        <w:tc>
          <w:tcPr>
            <w:tcW w:w="708" w:type="dxa"/>
            <w:tcBorders>
              <w:top w:val="nil"/>
              <w:left w:val="nil"/>
              <w:bottom w:val="single" w:sz="8" w:space="0" w:color="auto"/>
              <w:right w:val="single" w:sz="8" w:space="0" w:color="auto"/>
            </w:tcBorders>
            <w:shd w:val="clear" w:color="auto" w:fill="auto"/>
            <w:vAlign w:val="center"/>
            <w:hideMark/>
          </w:tcPr>
          <w:p w14:paraId="27B7476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5</w:t>
            </w:r>
          </w:p>
        </w:tc>
        <w:tc>
          <w:tcPr>
            <w:tcW w:w="851" w:type="dxa"/>
            <w:tcBorders>
              <w:top w:val="nil"/>
              <w:left w:val="nil"/>
              <w:bottom w:val="single" w:sz="8" w:space="0" w:color="auto"/>
              <w:right w:val="single" w:sz="8" w:space="0" w:color="auto"/>
            </w:tcBorders>
            <w:shd w:val="clear" w:color="auto" w:fill="auto"/>
            <w:vAlign w:val="center"/>
            <w:hideMark/>
          </w:tcPr>
          <w:p w14:paraId="3D3A12E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N/A</w:t>
            </w:r>
          </w:p>
        </w:tc>
        <w:tc>
          <w:tcPr>
            <w:tcW w:w="992" w:type="dxa"/>
            <w:tcBorders>
              <w:top w:val="nil"/>
              <w:left w:val="nil"/>
              <w:bottom w:val="single" w:sz="8" w:space="0" w:color="auto"/>
              <w:right w:val="single" w:sz="8" w:space="0" w:color="auto"/>
            </w:tcBorders>
            <w:shd w:val="clear" w:color="auto" w:fill="auto"/>
            <w:vAlign w:val="center"/>
            <w:hideMark/>
          </w:tcPr>
          <w:p w14:paraId="77F315E1"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Retrospective cohort</w:t>
            </w:r>
          </w:p>
        </w:tc>
        <w:tc>
          <w:tcPr>
            <w:tcW w:w="2268" w:type="dxa"/>
            <w:tcBorders>
              <w:top w:val="nil"/>
              <w:left w:val="nil"/>
              <w:bottom w:val="single" w:sz="8" w:space="0" w:color="auto"/>
              <w:right w:val="single" w:sz="8" w:space="0" w:color="auto"/>
            </w:tcBorders>
            <w:shd w:val="clear" w:color="auto" w:fill="auto"/>
            <w:vAlign w:val="center"/>
            <w:hideMark/>
          </w:tcPr>
          <w:p w14:paraId="439B5844" w14:textId="16DC0036"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Knee </w:t>
            </w:r>
            <w:proofErr w:type="spellStart"/>
            <w:r w:rsidRPr="00D476D2">
              <w:rPr>
                <w:rFonts w:eastAsia="Times New Roman" w:cstheme="minorHAnsi"/>
                <w:color w:val="000000"/>
                <w:sz w:val="14"/>
                <w:szCs w:val="14"/>
                <w:lang w:eastAsia="en-GB"/>
              </w:rPr>
              <w:t>monoarthritis</w:t>
            </w:r>
            <w:proofErr w:type="spellEnd"/>
            <w:r w:rsidRPr="00D476D2">
              <w:rPr>
                <w:rFonts w:eastAsia="Times New Roman" w:cstheme="minorHAnsi"/>
                <w:color w:val="000000"/>
                <w:sz w:val="14"/>
                <w:szCs w:val="14"/>
                <w:lang w:eastAsia="en-GB"/>
              </w:rPr>
              <w:t>; Joint effusion requiring arthrocentesis</w:t>
            </w:r>
            <w:r w:rsidR="00B038CF">
              <w:rPr>
                <w:rFonts w:eastAsia="Times New Roman" w:cstheme="minorHAnsi"/>
                <w:color w:val="000000"/>
                <w:sz w:val="14"/>
                <w:szCs w:val="14"/>
                <w:lang w:eastAsia="en-GB"/>
              </w:rPr>
              <w:t>.</w:t>
            </w:r>
          </w:p>
        </w:tc>
        <w:tc>
          <w:tcPr>
            <w:tcW w:w="2268" w:type="dxa"/>
            <w:tcBorders>
              <w:top w:val="nil"/>
              <w:left w:val="nil"/>
              <w:bottom w:val="single" w:sz="8" w:space="0" w:color="auto"/>
              <w:right w:val="single" w:sz="8" w:space="0" w:color="auto"/>
            </w:tcBorders>
            <w:shd w:val="clear" w:color="auto" w:fill="auto"/>
            <w:vAlign w:val="center"/>
            <w:hideMark/>
          </w:tcPr>
          <w:p w14:paraId="3996088A"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Nil described</w:t>
            </w:r>
          </w:p>
        </w:tc>
        <w:tc>
          <w:tcPr>
            <w:tcW w:w="851" w:type="dxa"/>
            <w:tcBorders>
              <w:top w:val="nil"/>
              <w:left w:val="nil"/>
              <w:bottom w:val="single" w:sz="8" w:space="0" w:color="auto"/>
              <w:right w:val="single" w:sz="8" w:space="0" w:color="auto"/>
            </w:tcBorders>
            <w:shd w:val="clear" w:color="auto" w:fill="auto"/>
            <w:vAlign w:val="center"/>
            <w:hideMark/>
          </w:tcPr>
          <w:p w14:paraId="4BD255D2"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4</w:t>
            </w:r>
          </w:p>
        </w:tc>
        <w:tc>
          <w:tcPr>
            <w:tcW w:w="992" w:type="dxa"/>
            <w:tcBorders>
              <w:top w:val="nil"/>
              <w:left w:val="nil"/>
              <w:bottom w:val="single" w:sz="8" w:space="0" w:color="auto"/>
              <w:right w:val="single" w:sz="8" w:space="0" w:color="auto"/>
            </w:tcBorders>
            <w:shd w:val="clear" w:color="auto" w:fill="auto"/>
            <w:vAlign w:val="center"/>
            <w:hideMark/>
          </w:tcPr>
          <w:p w14:paraId="5F334243"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17.3</w:t>
            </w:r>
          </w:p>
        </w:tc>
        <w:tc>
          <w:tcPr>
            <w:tcW w:w="992" w:type="dxa"/>
            <w:tcBorders>
              <w:top w:val="nil"/>
              <w:left w:val="nil"/>
              <w:bottom w:val="single" w:sz="8" w:space="0" w:color="auto"/>
              <w:right w:val="single" w:sz="8" w:space="0" w:color="auto"/>
            </w:tcBorders>
            <w:shd w:val="clear" w:color="auto" w:fill="auto"/>
            <w:vAlign w:val="center"/>
            <w:hideMark/>
          </w:tcPr>
          <w:p w14:paraId="4C81F089" w14:textId="77777777" w:rsidR="00D476D2" w:rsidRPr="00D476D2" w:rsidRDefault="00D476D2" w:rsidP="000E47A1">
            <w:pPr>
              <w:spacing w:after="0" w:line="240" w:lineRule="auto"/>
              <w:jc w:val="center"/>
              <w:rPr>
                <w:rFonts w:eastAsia="Times New Roman" w:cstheme="minorHAnsi"/>
                <w:color w:val="000000"/>
                <w:sz w:val="14"/>
                <w:szCs w:val="14"/>
                <w:lang w:eastAsia="en-GB"/>
              </w:rPr>
            </w:pPr>
            <w:r w:rsidRPr="00D476D2">
              <w:rPr>
                <w:rFonts w:eastAsia="Times New Roman" w:cstheme="minorHAnsi"/>
                <w:color w:val="000000"/>
                <w:sz w:val="14"/>
                <w:szCs w:val="14"/>
                <w:lang w:eastAsia="en-GB"/>
              </w:rPr>
              <w:t>78.7</w:t>
            </w:r>
          </w:p>
        </w:tc>
        <w:tc>
          <w:tcPr>
            <w:tcW w:w="2126" w:type="dxa"/>
            <w:tcBorders>
              <w:top w:val="nil"/>
              <w:left w:val="nil"/>
              <w:bottom w:val="single" w:sz="8" w:space="0" w:color="auto"/>
              <w:right w:val="single" w:sz="8" w:space="0" w:color="auto"/>
            </w:tcBorders>
            <w:shd w:val="clear" w:color="auto" w:fill="auto"/>
            <w:vAlign w:val="center"/>
            <w:hideMark/>
          </w:tcPr>
          <w:p w14:paraId="2FF59CB3" w14:textId="0BF15972"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 xml:space="preserve">SF adenosine deaminase; SF </w:t>
            </w:r>
            <w:proofErr w:type="spellStart"/>
            <w:r w:rsidRPr="00D476D2">
              <w:rPr>
                <w:rFonts w:eastAsia="Times New Roman" w:cstheme="minorHAnsi"/>
                <w:color w:val="000000"/>
                <w:sz w:val="14"/>
                <w:szCs w:val="14"/>
                <w:lang w:eastAsia="en-GB"/>
              </w:rPr>
              <w:t>hs</w:t>
            </w:r>
            <w:proofErr w:type="spellEnd"/>
            <w:r w:rsidRPr="00D476D2">
              <w:rPr>
                <w:rFonts w:eastAsia="Times New Roman" w:cstheme="minorHAnsi"/>
                <w:color w:val="000000"/>
                <w:sz w:val="14"/>
                <w:szCs w:val="14"/>
                <w:lang w:eastAsia="en-GB"/>
              </w:rPr>
              <w:t>-CRP</w:t>
            </w:r>
          </w:p>
        </w:tc>
        <w:tc>
          <w:tcPr>
            <w:tcW w:w="1701" w:type="dxa"/>
            <w:tcBorders>
              <w:top w:val="nil"/>
              <w:left w:val="nil"/>
              <w:bottom w:val="single" w:sz="8" w:space="0" w:color="auto"/>
              <w:right w:val="single" w:sz="8" w:space="0" w:color="auto"/>
            </w:tcBorders>
            <w:shd w:val="clear" w:color="auto" w:fill="auto"/>
            <w:vAlign w:val="center"/>
            <w:hideMark/>
          </w:tcPr>
          <w:p w14:paraId="7C894C33" w14:textId="77777777" w:rsidR="00D476D2" w:rsidRPr="00D476D2" w:rsidRDefault="00D476D2" w:rsidP="000E47A1">
            <w:pPr>
              <w:spacing w:after="0" w:line="240" w:lineRule="auto"/>
              <w:rPr>
                <w:rFonts w:eastAsia="Times New Roman" w:cstheme="minorHAnsi"/>
                <w:color w:val="000000"/>
                <w:sz w:val="14"/>
                <w:szCs w:val="14"/>
                <w:lang w:eastAsia="en-GB"/>
              </w:rPr>
            </w:pPr>
            <w:r w:rsidRPr="00D476D2">
              <w:rPr>
                <w:rFonts w:eastAsia="Times New Roman" w:cstheme="minorHAnsi"/>
                <w:color w:val="000000"/>
                <w:sz w:val="14"/>
                <w:szCs w:val="14"/>
                <w:lang w:eastAsia="en-GB"/>
              </w:rPr>
              <w:t>SF/serum culture; SF crystal microscopy</w:t>
            </w:r>
          </w:p>
        </w:tc>
      </w:tr>
    </w:tbl>
    <w:p w14:paraId="7250F53D" w14:textId="2F4D70C7" w:rsidR="00D476D2" w:rsidRDefault="00B038CF" w:rsidP="00B038CF">
      <w:pPr>
        <w:jc w:val="center"/>
      </w:pPr>
      <w:r w:rsidRPr="009367D9">
        <w:rPr>
          <w:b/>
        </w:rPr>
        <w:t>Table 1: Details of studies included in systematic review.</w:t>
      </w:r>
      <w:r>
        <w:t xml:space="preserve"> SA= septic arthritis. SF=synovial fluid. ROM=range of movement.</w:t>
      </w:r>
      <w:r w:rsidR="009367D9">
        <w:t xml:space="preserve"> JIA=juvenile idiopathic arthritis.</w:t>
      </w:r>
      <w:r w:rsidR="00B66C74">
        <w:t xml:space="preserve"> WBC=white blood cells. PCR=polymerase chain reaction. </w:t>
      </w:r>
    </w:p>
    <w:p w14:paraId="0BC16031" w14:textId="77777777" w:rsidR="00D476D2" w:rsidRPr="00D476D2" w:rsidRDefault="00D476D2" w:rsidP="00D476D2">
      <w:pPr>
        <w:sectPr w:rsidR="00D476D2" w:rsidRPr="00D476D2" w:rsidSect="00D476D2">
          <w:pgSz w:w="16838" w:h="11906" w:orient="landscape"/>
          <w:pgMar w:top="1440" w:right="1440" w:bottom="1440" w:left="1440" w:header="708" w:footer="708" w:gutter="0"/>
          <w:cols w:space="708"/>
          <w:docGrid w:linePitch="360"/>
        </w:sectPr>
      </w:pPr>
    </w:p>
    <w:tbl>
      <w:tblPr>
        <w:tblStyle w:val="TableGrid"/>
        <w:tblW w:w="9974" w:type="dxa"/>
        <w:tblLayout w:type="fixed"/>
        <w:tblLook w:val="00A0" w:firstRow="1" w:lastRow="0" w:firstColumn="1" w:lastColumn="0" w:noHBand="0" w:noVBand="0"/>
      </w:tblPr>
      <w:tblGrid>
        <w:gridCol w:w="2176"/>
        <w:gridCol w:w="1114"/>
        <w:gridCol w:w="1114"/>
        <w:gridCol w:w="1114"/>
        <w:gridCol w:w="1054"/>
        <w:gridCol w:w="1174"/>
        <w:gridCol w:w="1114"/>
        <w:gridCol w:w="1114"/>
      </w:tblGrid>
      <w:tr w:rsidR="004717CB" w:rsidRPr="00B23645" w14:paraId="440C52D9" w14:textId="77777777" w:rsidTr="00D36D21">
        <w:trPr>
          <w:trHeight w:val="147"/>
        </w:trPr>
        <w:tc>
          <w:tcPr>
            <w:tcW w:w="2176" w:type="dxa"/>
            <w:vMerge w:val="restart"/>
          </w:tcPr>
          <w:p w14:paraId="28A582DA" w14:textId="77777777" w:rsidR="004717CB" w:rsidRPr="00E21CCC" w:rsidRDefault="004717CB" w:rsidP="00D36D21">
            <w:pPr>
              <w:jc w:val="center"/>
              <w:rPr>
                <w:rFonts w:cstheme="minorHAnsi"/>
                <w:b/>
                <w:sz w:val="18"/>
                <w:szCs w:val="18"/>
                <w:lang w:eastAsia="en-GB"/>
              </w:rPr>
            </w:pPr>
            <w:r w:rsidRPr="00E21CCC">
              <w:rPr>
                <w:rFonts w:cstheme="minorHAnsi"/>
                <w:b/>
                <w:sz w:val="18"/>
                <w:szCs w:val="18"/>
                <w:lang w:eastAsia="en-GB"/>
              </w:rPr>
              <w:lastRenderedPageBreak/>
              <w:t>STUDY</w:t>
            </w:r>
          </w:p>
        </w:tc>
        <w:tc>
          <w:tcPr>
            <w:tcW w:w="4396" w:type="dxa"/>
            <w:gridSpan w:val="4"/>
          </w:tcPr>
          <w:p w14:paraId="7099BFC8"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RISK OF BIAS</w:t>
            </w:r>
          </w:p>
        </w:tc>
        <w:tc>
          <w:tcPr>
            <w:tcW w:w="3402" w:type="dxa"/>
            <w:gridSpan w:val="3"/>
          </w:tcPr>
          <w:p w14:paraId="555F4CA6"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APPLICABILITY CONCERNS</w:t>
            </w:r>
          </w:p>
        </w:tc>
      </w:tr>
      <w:tr w:rsidR="004717CB" w:rsidRPr="00B23645" w14:paraId="14E1BFF3" w14:textId="77777777" w:rsidTr="00D36D21">
        <w:trPr>
          <w:trHeight w:val="147"/>
        </w:trPr>
        <w:tc>
          <w:tcPr>
            <w:tcW w:w="2176" w:type="dxa"/>
            <w:vMerge/>
          </w:tcPr>
          <w:p w14:paraId="27D320CE" w14:textId="77777777" w:rsidR="004717CB" w:rsidRPr="00E21CCC" w:rsidRDefault="004717CB" w:rsidP="00D36D21">
            <w:pPr>
              <w:jc w:val="center"/>
              <w:rPr>
                <w:rFonts w:cstheme="minorHAnsi"/>
                <w:sz w:val="18"/>
                <w:szCs w:val="18"/>
                <w:lang w:eastAsia="en-GB"/>
              </w:rPr>
            </w:pPr>
          </w:p>
        </w:tc>
        <w:tc>
          <w:tcPr>
            <w:tcW w:w="1114" w:type="dxa"/>
          </w:tcPr>
          <w:p w14:paraId="699E4DBC" w14:textId="77777777" w:rsidR="004717CB" w:rsidRPr="00B23645" w:rsidRDefault="004717CB" w:rsidP="00D36D21">
            <w:pPr>
              <w:spacing w:after="120"/>
              <w:jc w:val="center"/>
              <w:rPr>
                <w:rFonts w:cstheme="minorHAnsi"/>
                <w:b/>
                <w:sz w:val="18"/>
                <w:szCs w:val="18"/>
                <w:lang w:eastAsia="en-GB"/>
              </w:rPr>
            </w:pPr>
            <w:r w:rsidRPr="00B23645">
              <w:rPr>
                <w:rFonts w:cstheme="minorHAnsi"/>
                <w:b/>
                <w:sz w:val="18"/>
                <w:szCs w:val="18"/>
                <w:lang w:eastAsia="en-GB"/>
              </w:rPr>
              <w:t>PATIENT SELECTION</w:t>
            </w:r>
          </w:p>
        </w:tc>
        <w:tc>
          <w:tcPr>
            <w:tcW w:w="1114" w:type="dxa"/>
          </w:tcPr>
          <w:p w14:paraId="79190966"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INDEX TEST</w:t>
            </w:r>
          </w:p>
        </w:tc>
        <w:tc>
          <w:tcPr>
            <w:tcW w:w="1114" w:type="dxa"/>
          </w:tcPr>
          <w:p w14:paraId="508A81AB"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REFERENCE STANDARD</w:t>
            </w:r>
          </w:p>
        </w:tc>
        <w:tc>
          <w:tcPr>
            <w:tcW w:w="1054" w:type="dxa"/>
          </w:tcPr>
          <w:p w14:paraId="6C9D6173"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FLOW AND TIMING</w:t>
            </w:r>
          </w:p>
        </w:tc>
        <w:tc>
          <w:tcPr>
            <w:tcW w:w="1174" w:type="dxa"/>
          </w:tcPr>
          <w:p w14:paraId="6CB05AEE" w14:textId="77777777" w:rsidR="004717CB" w:rsidRPr="00B23645" w:rsidRDefault="004717CB" w:rsidP="00D36D21">
            <w:pPr>
              <w:spacing w:after="120"/>
              <w:jc w:val="center"/>
              <w:rPr>
                <w:rFonts w:cstheme="minorHAnsi"/>
                <w:b/>
                <w:sz w:val="18"/>
                <w:szCs w:val="18"/>
                <w:lang w:eastAsia="en-GB"/>
              </w:rPr>
            </w:pPr>
            <w:r w:rsidRPr="00B23645">
              <w:rPr>
                <w:rFonts w:cstheme="minorHAnsi"/>
                <w:b/>
                <w:sz w:val="18"/>
                <w:szCs w:val="18"/>
                <w:lang w:eastAsia="en-GB"/>
              </w:rPr>
              <w:t>PATIENT SELECTION</w:t>
            </w:r>
          </w:p>
          <w:p w14:paraId="449D5ADD" w14:textId="77777777" w:rsidR="004717CB" w:rsidRPr="00B23645" w:rsidRDefault="004717CB" w:rsidP="00D36D21">
            <w:pPr>
              <w:jc w:val="center"/>
              <w:rPr>
                <w:rFonts w:cstheme="minorHAnsi"/>
                <w:b/>
                <w:sz w:val="18"/>
                <w:szCs w:val="18"/>
                <w:lang w:eastAsia="en-GB"/>
              </w:rPr>
            </w:pPr>
          </w:p>
        </w:tc>
        <w:tc>
          <w:tcPr>
            <w:tcW w:w="1114" w:type="dxa"/>
          </w:tcPr>
          <w:p w14:paraId="63B3BA9B"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INDEX TEST</w:t>
            </w:r>
          </w:p>
        </w:tc>
        <w:tc>
          <w:tcPr>
            <w:tcW w:w="1114" w:type="dxa"/>
          </w:tcPr>
          <w:p w14:paraId="010AC2D9" w14:textId="77777777" w:rsidR="004717CB" w:rsidRPr="00B23645" w:rsidRDefault="004717CB" w:rsidP="00D36D21">
            <w:pPr>
              <w:jc w:val="center"/>
              <w:rPr>
                <w:rFonts w:cstheme="minorHAnsi"/>
                <w:b/>
                <w:sz w:val="18"/>
                <w:szCs w:val="18"/>
                <w:lang w:eastAsia="en-GB"/>
              </w:rPr>
            </w:pPr>
            <w:r w:rsidRPr="00B23645">
              <w:rPr>
                <w:rFonts w:cstheme="minorHAnsi"/>
                <w:b/>
                <w:sz w:val="18"/>
                <w:szCs w:val="18"/>
                <w:lang w:eastAsia="en-GB"/>
              </w:rPr>
              <w:t>REFERENCE STANDARD</w:t>
            </w:r>
          </w:p>
        </w:tc>
      </w:tr>
      <w:tr w:rsidR="004717CB" w:rsidRPr="00B23645" w14:paraId="79CF99E3" w14:textId="77777777" w:rsidTr="00D36D21">
        <w:trPr>
          <w:trHeight w:val="342"/>
        </w:trPr>
        <w:tc>
          <w:tcPr>
            <w:tcW w:w="2176" w:type="dxa"/>
          </w:tcPr>
          <w:p w14:paraId="338D7AD6"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Aliste</w:t>
            </w:r>
            <w:proofErr w:type="spellEnd"/>
            <w:r w:rsidRPr="00E21CCC">
              <w:rPr>
                <w:rFonts w:eastAsia="Times New Roman" w:cstheme="minorHAnsi"/>
                <w:color w:val="000000"/>
                <w:sz w:val="18"/>
                <w:szCs w:val="18"/>
                <w:lang w:eastAsia="en-GB"/>
              </w:rPr>
              <w:t>-Fernández 2020</w:t>
            </w:r>
          </w:p>
        </w:tc>
        <w:tc>
          <w:tcPr>
            <w:tcW w:w="1114" w:type="dxa"/>
          </w:tcPr>
          <w:p w14:paraId="55AE338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6FAB03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A46458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64E6444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70D72C4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9CA14E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891BB6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505FFC5" w14:textId="77777777" w:rsidTr="00D36D21">
        <w:trPr>
          <w:trHeight w:val="342"/>
        </w:trPr>
        <w:tc>
          <w:tcPr>
            <w:tcW w:w="2176" w:type="dxa"/>
          </w:tcPr>
          <w:p w14:paraId="2C4F8523"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Baillet</w:t>
            </w:r>
            <w:proofErr w:type="spellEnd"/>
            <w:r w:rsidRPr="00E21CCC">
              <w:rPr>
                <w:rFonts w:eastAsia="Times New Roman" w:cstheme="minorHAnsi"/>
                <w:color w:val="000000"/>
                <w:sz w:val="18"/>
                <w:szCs w:val="18"/>
                <w:lang w:eastAsia="en-GB"/>
              </w:rPr>
              <w:t xml:space="preserve"> 2019</w:t>
            </w:r>
          </w:p>
        </w:tc>
        <w:tc>
          <w:tcPr>
            <w:tcW w:w="1114" w:type="dxa"/>
          </w:tcPr>
          <w:p w14:paraId="01B36A4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B01FCF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652664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22A746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41C07FB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0EF6ED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C7BD0C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7C69AEC6" w14:textId="77777777" w:rsidTr="00D36D21">
        <w:trPr>
          <w:trHeight w:val="342"/>
        </w:trPr>
        <w:tc>
          <w:tcPr>
            <w:tcW w:w="2176" w:type="dxa"/>
          </w:tcPr>
          <w:p w14:paraId="1232045B"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Baran 2014</w:t>
            </w:r>
          </w:p>
        </w:tc>
        <w:tc>
          <w:tcPr>
            <w:tcW w:w="1114" w:type="dxa"/>
          </w:tcPr>
          <w:p w14:paraId="23DDDE18"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119DF9B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480ACE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775FD3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547F5AE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4D0284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0A671D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720ADA3A" w14:textId="77777777" w:rsidTr="00D36D21">
        <w:trPr>
          <w:trHeight w:val="342"/>
        </w:trPr>
        <w:tc>
          <w:tcPr>
            <w:tcW w:w="2176" w:type="dxa"/>
          </w:tcPr>
          <w:p w14:paraId="7D62DD2F"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Berthoud 2020</w:t>
            </w:r>
          </w:p>
        </w:tc>
        <w:tc>
          <w:tcPr>
            <w:tcW w:w="1114" w:type="dxa"/>
          </w:tcPr>
          <w:p w14:paraId="54CC4CA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CA4C6B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868D2A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865CE3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44A42E3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8E4DA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345A65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510C9CF" w14:textId="77777777" w:rsidTr="00D36D21">
        <w:trPr>
          <w:trHeight w:val="342"/>
        </w:trPr>
        <w:tc>
          <w:tcPr>
            <w:tcW w:w="2176" w:type="dxa"/>
          </w:tcPr>
          <w:p w14:paraId="2562CAA0"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Bonilla 2011</w:t>
            </w:r>
          </w:p>
        </w:tc>
        <w:tc>
          <w:tcPr>
            <w:tcW w:w="1114" w:type="dxa"/>
          </w:tcPr>
          <w:p w14:paraId="5A0410C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05568C"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CD61D0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D24DCDB"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5A39775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A3AD1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733B0C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3D59D113" w14:textId="77777777" w:rsidTr="00D36D21">
        <w:trPr>
          <w:trHeight w:val="342"/>
        </w:trPr>
        <w:tc>
          <w:tcPr>
            <w:tcW w:w="2176" w:type="dxa"/>
          </w:tcPr>
          <w:p w14:paraId="101AE10B"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Borzio</w:t>
            </w:r>
            <w:proofErr w:type="spellEnd"/>
            <w:r w:rsidRPr="00E21CCC">
              <w:rPr>
                <w:rFonts w:eastAsia="Times New Roman" w:cstheme="minorHAnsi"/>
                <w:color w:val="000000"/>
                <w:sz w:val="18"/>
                <w:szCs w:val="18"/>
                <w:lang w:eastAsia="en-GB"/>
              </w:rPr>
              <w:t xml:space="preserve"> 2016</w:t>
            </w:r>
          </w:p>
        </w:tc>
        <w:tc>
          <w:tcPr>
            <w:tcW w:w="1114" w:type="dxa"/>
          </w:tcPr>
          <w:p w14:paraId="72382A7A"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6FC26F19"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112CF7C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529BA0D"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2CD33FC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F42212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6FE1AD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76DD9B83" w14:textId="77777777" w:rsidTr="00D36D21">
        <w:trPr>
          <w:trHeight w:val="342"/>
        </w:trPr>
        <w:tc>
          <w:tcPr>
            <w:tcW w:w="2176" w:type="dxa"/>
          </w:tcPr>
          <w:p w14:paraId="39B6AD9B"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Bram 2018</w:t>
            </w:r>
          </w:p>
        </w:tc>
        <w:tc>
          <w:tcPr>
            <w:tcW w:w="1114" w:type="dxa"/>
          </w:tcPr>
          <w:p w14:paraId="302ED5C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FCBC4D4"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174ABFD3"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29ADCE1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BC7B999"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0827DE6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C8AE0C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04545F67" w14:textId="77777777" w:rsidTr="00D36D21">
        <w:trPr>
          <w:trHeight w:val="342"/>
        </w:trPr>
        <w:tc>
          <w:tcPr>
            <w:tcW w:w="2176" w:type="dxa"/>
          </w:tcPr>
          <w:p w14:paraId="2EA3E867"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Carpenter 2020</w:t>
            </w:r>
          </w:p>
        </w:tc>
        <w:tc>
          <w:tcPr>
            <w:tcW w:w="1114" w:type="dxa"/>
          </w:tcPr>
          <w:p w14:paraId="61177BF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CFC076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BB3DAB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4DDBA84E"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7ED486C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A43ADA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16AABF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3457DF08" w14:textId="77777777" w:rsidTr="00D36D21">
        <w:trPr>
          <w:trHeight w:val="342"/>
        </w:trPr>
        <w:tc>
          <w:tcPr>
            <w:tcW w:w="2176" w:type="dxa"/>
          </w:tcPr>
          <w:p w14:paraId="33DCB422"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Cohen 2019</w:t>
            </w:r>
          </w:p>
        </w:tc>
        <w:tc>
          <w:tcPr>
            <w:tcW w:w="1114" w:type="dxa"/>
          </w:tcPr>
          <w:p w14:paraId="34F73B4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BAA75E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579E79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0B6B9C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D015E3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888E8F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75DCB9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04B5B96C" w14:textId="77777777" w:rsidTr="00D36D21">
        <w:trPr>
          <w:trHeight w:val="342"/>
        </w:trPr>
        <w:tc>
          <w:tcPr>
            <w:tcW w:w="2176" w:type="dxa"/>
          </w:tcPr>
          <w:p w14:paraId="2A140FD2"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Coiffier</w:t>
            </w:r>
            <w:proofErr w:type="spellEnd"/>
            <w:r w:rsidRPr="00E21CCC">
              <w:rPr>
                <w:rFonts w:eastAsia="Times New Roman" w:cstheme="minorHAnsi"/>
                <w:color w:val="000000"/>
                <w:sz w:val="18"/>
                <w:szCs w:val="18"/>
                <w:lang w:eastAsia="en-GB"/>
              </w:rPr>
              <w:t xml:space="preserve"> 2013</w:t>
            </w:r>
          </w:p>
        </w:tc>
        <w:tc>
          <w:tcPr>
            <w:tcW w:w="1114" w:type="dxa"/>
          </w:tcPr>
          <w:p w14:paraId="5EAFC3E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7FC56BB"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698128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30BDA0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8B70FB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1E3820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00115F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1AF717A4" w14:textId="77777777" w:rsidTr="00D36D21">
        <w:trPr>
          <w:trHeight w:val="342"/>
        </w:trPr>
        <w:tc>
          <w:tcPr>
            <w:tcW w:w="2176" w:type="dxa"/>
          </w:tcPr>
          <w:p w14:paraId="4A971949"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Coiffier</w:t>
            </w:r>
            <w:proofErr w:type="spellEnd"/>
            <w:r w:rsidRPr="00E21CCC">
              <w:rPr>
                <w:rFonts w:eastAsia="Times New Roman" w:cstheme="minorHAnsi"/>
                <w:color w:val="000000"/>
                <w:sz w:val="18"/>
                <w:szCs w:val="18"/>
                <w:lang w:eastAsia="en-GB"/>
              </w:rPr>
              <w:t xml:space="preserve"> 2019</w:t>
            </w:r>
          </w:p>
        </w:tc>
        <w:tc>
          <w:tcPr>
            <w:tcW w:w="1114" w:type="dxa"/>
          </w:tcPr>
          <w:p w14:paraId="21B1D01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D88387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DEB766A"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054" w:type="dxa"/>
          </w:tcPr>
          <w:p w14:paraId="3D2A8F0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24BE0D8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A19FC4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1EF78B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1819A68" w14:textId="77777777" w:rsidTr="00D36D21">
        <w:trPr>
          <w:trHeight w:val="342"/>
        </w:trPr>
        <w:tc>
          <w:tcPr>
            <w:tcW w:w="2176" w:type="dxa"/>
          </w:tcPr>
          <w:p w14:paraId="1452BE88"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Colvin 2015</w:t>
            </w:r>
          </w:p>
        </w:tc>
        <w:tc>
          <w:tcPr>
            <w:tcW w:w="1114" w:type="dxa"/>
          </w:tcPr>
          <w:p w14:paraId="4564139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B514E5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3662E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667DEE5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82D946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7A3764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4FE795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10988F4" w14:textId="77777777" w:rsidTr="00D36D21">
        <w:trPr>
          <w:trHeight w:val="342"/>
        </w:trPr>
        <w:tc>
          <w:tcPr>
            <w:tcW w:w="2176" w:type="dxa"/>
          </w:tcPr>
          <w:p w14:paraId="040D4A2C"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Couderc</w:t>
            </w:r>
            <w:proofErr w:type="spellEnd"/>
            <w:r w:rsidRPr="00E21CCC">
              <w:rPr>
                <w:rFonts w:eastAsia="Times New Roman" w:cstheme="minorHAnsi"/>
                <w:color w:val="000000"/>
                <w:sz w:val="18"/>
                <w:szCs w:val="18"/>
                <w:lang w:eastAsia="en-GB"/>
              </w:rPr>
              <w:t xml:space="preserve"> 2015</w:t>
            </w:r>
          </w:p>
        </w:tc>
        <w:tc>
          <w:tcPr>
            <w:tcW w:w="1114" w:type="dxa"/>
          </w:tcPr>
          <w:p w14:paraId="0CE32AE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1F21DF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0734C3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240A804"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74" w:type="dxa"/>
          </w:tcPr>
          <w:p w14:paraId="257A627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32148B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EEFCFF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67996778" w14:textId="77777777" w:rsidTr="00D36D21">
        <w:trPr>
          <w:trHeight w:val="342"/>
        </w:trPr>
        <w:tc>
          <w:tcPr>
            <w:tcW w:w="2176" w:type="dxa"/>
          </w:tcPr>
          <w:p w14:paraId="05D7ACCB"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Couderc</w:t>
            </w:r>
            <w:proofErr w:type="spellEnd"/>
            <w:r w:rsidRPr="00E21CCC">
              <w:rPr>
                <w:rFonts w:eastAsia="Times New Roman" w:cstheme="minorHAnsi"/>
                <w:color w:val="000000"/>
                <w:sz w:val="18"/>
                <w:szCs w:val="18"/>
                <w:lang w:eastAsia="en-GB"/>
              </w:rPr>
              <w:t xml:space="preserve"> 2019</w:t>
            </w:r>
          </w:p>
        </w:tc>
        <w:tc>
          <w:tcPr>
            <w:tcW w:w="1114" w:type="dxa"/>
          </w:tcPr>
          <w:p w14:paraId="3E0CAB68"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7188F7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443DA0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4A0F778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4E68AEE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10BF89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34BA22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66C29A68" w14:textId="77777777" w:rsidTr="00D36D21">
        <w:trPr>
          <w:trHeight w:val="342"/>
        </w:trPr>
        <w:tc>
          <w:tcPr>
            <w:tcW w:w="2176" w:type="dxa"/>
          </w:tcPr>
          <w:p w14:paraId="03235F9B"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Cunningham 2014</w:t>
            </w:r>
          </w:p>
        </w:tc>
        <w:tc>
          <w:tcPr>
            <w:tcW w:w="1114" w:type="dxa"/>
          </w:tcPr>
          <w:p w14:paraId="7F177E3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351298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BB3A12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539041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75FD548" w14:textId="77777777" w:rsidR="004717CB" w:rsidRDefault="004717CB" w:rsidP="00D36D21">
            <w:pPr>
              <w:jc w:val="center"/>
            </w:pPr>
            <w:r w:rsidRPr="00876B24">
              <w:rPr>
                <w:rFonts w:cs="Calibri"/>
                <w:sz w:val="28"/>
                <w:szCs w:val="28"/>
                <w:shd w:val="clear" w:color="auto" w:fill="D6E3BC"/>
                <w:lang w:eastAsia="en-GB"/>
              </w:rPr>
              <w:sym w:font="Wingdings" w:char="F04A"/>
            </w:r>
          </w:p>
        </w:tc>
        <w:tc>
          <w:tcPr>
            <w:tcW w:w="1114" w:type="dxa"/>
          </w:tcPr>
          <w:p w14:paraId="0285F198" w14:textId="77777777" w:rsidR="004717CB" w:rsidRDefault="004717CB" w:rsidP="00D36D21">
            <w:pPr>
              <w:jc w:val="center"/>
            </w:pPr>
            <w:r w:rsidRPr="00876B24">
              <w:rPr>
                <w:rFonts w:cs="Calibri"/>
                <w:sz w:val="28"/>
                <w:szCs w:val="28"/>
                <w:shd w:val="clear" w:color="auto" w:fill="D6E3BC"/>
                <w:lang w:eastAsia="en-GB"/>
              </w:rPr>
              <w:sym w:font="Wingdings" w:char="F04A"/>
            </w:r>
          </w:p>
        </w:tc>
        <w:tc>
          <w:tcPr>
            <w:tcW w:w="1114" w:type="dxa"/>
          </w:tcPr>
          <w:p w14:paraId="6791FDCD" w14:textId="77777777" w:rsidR="004717CB" w:rsidRDefault="004717CB" w:rsidP="00D36D21">
            <w:pPr>
              <w:jc w:val="center"/>
            </w:pPr>
            <w:r w:rsidRPr="00876B24">
              <w:rPr>
                <w:rFonts w:cs="Calibri"/>
                <w:sz w:val="28"/>
                <w:szCs w:val="28"/>
                <w:shd w:val="clear" w:color="auto" w:fill="D6E3BC"/>
                <w:lang w:eastAsia="en-GB"/>
              </w:rPr>
              <w:sym w:font="Wingdings" w:char="F04A"/>
            </w:r>
          </w:p>
        </w:tc>
      </w:tr>
      <w:tr w:rsidR="004717CB" w:rsidRPr="00B23645" w14:paraId="56409DC7" w14:textId="77777777" w:rsidTr="00D36D21">
        <w:trPr>
          <w:trHeight w:val="342"/>
        </w:trPr>
        <w:tc>
          <w:tcPr>
            <w:tcW w:w="2176" w:type="dxa"/>
          </w:tcPr>
          <w:p w14:paraId="52AA7F11"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Curtis 1983</w:t>
            </w:r>
          </w:p>
        </w:tc>
        <w:tc>
          <w:tcPr>
            <w:tcW w:w="1114" w:type="dxa"/>
          </w:tcPr>
          <w:p w14:paraId="71D98F9B"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26724BF"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09F97B8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43055A43"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3F64A337"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12D65DE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4DC65F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300FED82" w14:textId="77777777" w:rsidTr="00D36D21">
        <w:trPr>
          <w:trHeight w:val="342"/>
        </w:trPr>
        <w:tc>
          <w:tcPr>
            <w:tcW w:w="2176" w:type="dxa"/>
          </w:tcPr>
          <w:p w14:paraId="07F1CE76"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Ferreyra</w:t>
            </w:r>
            <w:proofErr w:type="spellEnd"/>
            <w:r w:rsidRPr="00E21CCC">
              <w:rPr>
                <w:rFonts w:eastAsia="Times New Roman" w:cstheme="minorHAnsi"/>
                <w:color w:val="000000"/>
                <w:sz w:val="18"/>
                <w:szCs w:val="18"/>
                <w:lang w:eastAsia="en-GB"/>
              </w:rPr>
              <w:t xml:space="preserve"> 2016</w:t>
            </w:r>
          </w:p>
        </w:tc>
        <w:tc>
          <w:tcPr>
            <w:tcW w:w="1114" w:type="dxa"/>
          </w:tcPr>
          <w:p w14:paraId="628A3F4F"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6CABAD9C"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113039CD"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0226385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F4BB39A"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6635E08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BF48E9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1CEE87F" w14:textId="77777777" w:rsidTr="00D36D21">
        <w:trPr>
          <w:trHeight w:val="342"/>
        </w:trPr>
        <w:tc>
          <w:tcPr>
            <w:tcW w:w="2176" w:type="dxa"/>
          </w:tcPr>
          <w:p w14:paraId="6E177136"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Foocharoen</w:t>
            </w:r>
            <w:proofErr w:type="spellEnd"/>
            <w:r w:rsidRPr="00E21CCC">
              <w:rPr>
                <w:rFonts w:eastAsia="Times New Roman" w:cstheme="minorHAnsi"/>
                <w:color w:val="000000"/>
                <w:sz w:val="18"/>
                <w:szCs w:val="18"/>
                <w:lang w:eastAsia="en-GB"/>
              </w:rPr>
              <w:t xml:space="preserve"> 2011</w:t>
            </w:r>
          </w:p>
        </w:tc>
        <w:tc>
          <w:tcPr>
            <w:tcW w:w="1114" w:type="dxa"/>
          </w:tcPr>
          <w:p w14:paraId="145F0E6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DB8E4A2"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5927D272"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054" w:type="dxa"/>
          </w:tcPr>
          <w:p w14:paraId="67C15713"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74" w:type="dxa"/>
          </w:tcPr>
          <w:p w14:paraId="7F3650CF"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61C71E64"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2EE5D2A6"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r>
      <w:tr w:rsidR="004717CB" w:rsidRPr="00B23645" w14:paraId="112E9778" w14:textId="77777777" w:rsidTr="00D36D21">
        <w:trPr>
          <w:trHeight w:val="342"/>
        </w:trPr>
        <w:tc>
          <w:tcPr>
            <w:tcW w:w="2176" w:type="dxa"/>
          </w:tcPr>
          <w:p w14:paraId="39BA20D6"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Garg 2018</w:t>
            </w:r>
          </w:p>
        </w:tc>
        <w:tc>
          <w:tcPr>
            <w:tcW w:w="1114" w:type="dxa"/>
          </w:tcPr>
          <w:p w14:paraId="348A7D4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FF49D8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64B24B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BCD86C9"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74" w:type="dxa"/>
          </w:tcPr>
          <w:p w14:paraId="06B886DE"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701AAED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AB15C4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1A4A7CF" w14:textId="77777777" w:rsidTr="00D36D21">
        <w:trPr>
          <w:trHeight w:val="342"/>
        </w:trPr>
        <w:tc>
          <w:tcPr>
            <w:tcW w:w="2176" w:type="dxa"/>
          </w:tcPr>
          <w:p w14:paraId="4375917D"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Gautam 2017</w:t>
            </w:r>
          </w:p>
        </w:tc>
        <w:tc>
          <w:tcPr>
            <w:tcW w:w="1114" w:type="dxa"/>
          </w:tcPr>
          <w:p w14:paraId="105B396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6B6322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6B0020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94A8EE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C59DF69"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6EDC734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A3FEE4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0EE329AA" w14:textId="77777777" w:rsidTr="00D36D21">
        <w:trPr>
          <w:trHeight w:val="342"/>
        </w:trPr>
        <w:tc>
          <w:tcPr>
            <w:tcW w:w="2176" w:type="dxa"/>
          </w:tcPr>
          <w:p w14:paraId="44C66267"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Gbejuade</w:t>
            </w:r>
            <w:proofErr w:type="spellEnd"/>
            <w:r w:rsidRPr="00E21CCC">
              <w:rPr>
                <w:rFonts w:eastAsia="Times New Roman" w:cstheme="minorHAnsi"/>
                <w:color w:val="000000"/>
                <w:sz w:val="18"/>
                <w:szCs w:val="18"/>
                <w:lang w:eastAsia="en-GB"/>
              </w:rPr>
              <w:t xml:space="preserve"> 2019</w:t>
            </w:r>
          </w:p>
        </w:tc>
        <w:tc>
          <w:tcPr>
            <w:tcW w:w="1114" w:type="dxa"/>
          </w:tcPr>
          <w:p w14:paraId="09B9D7B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995809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772028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BD7FCA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1804D6C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CAF918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66E41E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03B4800C" w14:textId="77777777" w:rsidTr="00D36D21">
        <w:trPr>
          <w:trHeight w:val="342"/>
        </w:trPr>
        <w:tc>
          <w:tcPr>
            <w:tcW w:w="2176" w:type="dxa"/>
          </w:tcPr>
          <w:p w14:paraId="3BC22411"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Gratacos</w:t>
            </w:r>
            <w:proofErr w:type="spellEnd"/>
            <w:r w:rsidRPr="00E21CCC">
              <w:rPr>
                <w:rFonts w:eastAsia="Times New Roman" w:cstheme="minorHAnsi"/>
                <w:color w:val="000000"/>
                <w:sz w:val="18"/>
                <w:szCs w:val="18"/>
                <w:lang w:eastAsia="en-GB"/>
              </w:rPr>
              <w:t xml:space="preserve"> 1995</w:t>
            </w:r>
          </w:p>
        </w:tc>
        <w:tc>
          <w:tcPr>
            <w:tcW w:w="1114" w:type="dxa"/>
          </w:tcPr>
          <w:p w14:paraId="21EE7AB1"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54E59BF6"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79D070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E238F81"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25451A4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70E34D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70EF40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68A9DCEB" w14:textId="77777777" w:rsidTr="00D36D21">
        <w:trPr>
          <w:trHeight w:val="342"/>
        </w:trPr>
        <w:tc>
          <w:tcPr>
            <w:tcW w:w="2176" w:type="dxa"/>
          </w:tcPr>
          <w:p w14:paraId="3EA0F51F"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Hassas</w:t>
            </w:r>
            <w:proofErr w:type="spellEnd"/>
            <w:r w:rsidRPr="00E21CCC">
              <w:rPr>
                <w:rFonts w:eastAsia="Times New Roman" w:cstheme="minorHAnsi"/>
                <w:color w:val="000000"/>
                <w:sz w:val="18"/>
                <w:szCs w:val="18"/>
                <w:lang w:eastAsia="en-GB"/>
              </w:rPr>
              <w:t xml:space="preserve"> Yeganeh 2020</w:t>
            </w:r>
          </w:p>
        </w:tc>
        <w:tc>
          <w:tcPr>
            <w:tcW w:w="1114" w:type="dxa"/>
          </w:tcPr>
          <w:p w14:paraId="3FE878E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473438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4F29DC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4A9BF8A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5C9E968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B008E0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F569BF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4518E89" w14:textId="77777777" w:rsidTr="00D36D21">
        <w:trPr>
          <w:trHeight w:val="342"/>
        </w:trPr>
        <w:tc>
          <w:tcPr>
            <w:tcW w:w="2176" w:type="dxa"/>
          </w:tcPr>
          <w:p w14:paraId="578D182F"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Jeng</w:t>
            </w:r>
            <w:proofErr w:type="spellEnd"/>
            <w:r w:rsidRPr="00E21CCC">
              <w:rPr>
                <w:rFonts w:eastAsia="Times New Roman" w:cstheme="minorHAnsi"/>
                <w:color w:val="000000"/>
                <w:sz w:val="18"/>
                <w:szCs w:val="18"/>
                <w:lang w:eastAsia="en-GB"/>
              </w:rPr>
              <w:t xml:space="preserve"> 1997</w:t>
            </w:r>
          </w:p>
        </w:tc>
        <w:tc>
          <w:tcPr>
            <w:tcW w:w="1114" w:type="dxa"/>
          </w:tcPr>
          <w:p w14:paraId="5AE5A3B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6C722E9"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109326A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783E9E9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15581E5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08FDA4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9B588E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5113F30F" w14:textId="77777777" w:rsidTr="00D36D21">
        <w:trPr>
          <w:trHeight w:val="342"/>
        </w:trPr>
        <w:tc>
          <w:tcPr>
            <w:tcW w:w="2176" w:type="dxa"/>
          </w:tcPr>
          <w:p w14:paraId="67D5F356"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Kim 2010</w:t>
            </w:r>
          </w:p>
        </w:tc>
        <w:tc>
          <w:tcPr>
            <w:tcW w:w="1114" w:type="dxa"/>
          </w:tcPr>
          <w:p w14:paraId="15E514B8"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10588E98"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30631617"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6453450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698BDAC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5542DA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969209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76042579" w14:textId="77777777" w:rsidTr="00D36D21">
        <w:trPr>
          <w:trHeight w:val="342"/>
        </w:trPr>
        <w:tc>
          <w:tcPr>
            <w:tcW w:w="2176" w:type="dxa"/>
          </w:tcPr>
          <w:p w14:paraId="056054E7"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Kinugasa</w:t>
            </w:r>
            <w:proofErr w:type="spellEnd"/>
            <w:r w:rsidRPr="00E21CCC">
              <w:rPr>
                <w:rFonts w:eastAsia="Times New Roman" w:cstheme="minorHAnsi"/>
                <w:color w:val="000000"/>
                <w:sz w:val="18"/>
                <w:szCs w:val="18"/>
                <w:lang w:eastAsia="en-GB"/>
              </w:rPr>
              <w:t xml:space="preserve"> 2019</w:t>
            </w:r>
          </w:p>
        </w:tc>
        <w:tc>
          <w:tcPr>
            <w:tcW w:w="1114" w:type="dxa"/>
          </w:tcPr>
          <w:p w14:paraId="5BA5DC3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4FDE99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BF74E3A"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7980D105"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5DDFB7B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A98782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645FCE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8EF5B22" w14:textId="77777777" w:rsidTr="00D36D21">
        <w:trPr>
          <w:trHeight w:val="342"/>
        </w:trPr>
        <w:tc>
          <w:tcPr>
            <w:tcW w:w="2176" w:type="dxa"/>
          </w:tcPr>
          <w:p w14:paraId="181E8108"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Kunnamo</w:t>
            </w:r>
            <w:proofErr w:type="spellEnd"/>
            <w:r w:rsidRPr="00E21CCC">
              <w:rPr>
                <w:rFonts w:eastAsia="Times New Roman" w:cstheme="minorHAnsi"/>
                <w:color w:val="000000"/>
                <w:sz w:val="18"/>
                <w:szCs w:val="18"/>
                <w:lang w:eastAsia="en-GB"/>
              </w:rPr>
              <w:t xml:space="preserve"> 1986</w:t>
            </w:r>
          </w:p>
        </w:tc>
        <w:tc>
          <w:tcPr>
            <w:tcW w:w="1114" w:type="dxa"/>
          </w:tcPr>
          <w:p w14:paraId="6548BCF0"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32852366"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38ABBC39"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2F60AB14"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74" w:type="dxa"/>
          </w:tcPr>
          <w:p w14:paraId="2A8FE5F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D7654C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F9F2F8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5B1BC5AC" w14:textId="77777777" w:rsidTr="00D36D21">
        <w:trPr>
          <w:trHeight w:val="342"/>
        </w:trPr>
        <w:tc>
          <w:tcPr>
            <w:tcW w:w="2176" w:type="dxa"/>
          </w:tcPr>
          <w:p w14:paraId="21880264"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Lenski 2014 (1)</w:t>
            </w:r>
          </w:p>
        </w:tc>
        <w:tc>
          <w:tcPr>
            <w:tcW w:w="1114" w:type="dxa"/>
          </w:tcPr>
          <w:p w14:paraId="79D08466"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F744799"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3AEB8CE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7988547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7E1DA3C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22048C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B94EB8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810BB70" w14:textId="77777777" w:rsidTr="00D36D21">
        <w:trPr>
          <w:trHeight w:val="342"/>
        </w:trPr>
        <w:tc>
          <w:tcPr>
            <w:tcW w:w="2176" w:type="dxa"/>
          </w:tcPr>
          <w:p w14:paraId="537B4375"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Lenski 2014 (2)</w:t>
            </w:r>
          </w:p>
        </w:tc>
        <w:tc>
          <w:tcPr>
            <w:tcW w:w="1114" w:type="dxa"/>
          </w:tcPr>
          <w:p w14:paraId="3AD7AF87"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7F75A794"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5FAADB4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38AB8FE8"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28BC91F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537C28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72DEE0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0E8F359" w14:textId="77777777" w:rsidTr="00D36D21">
        <w:trPr>
          <w:trHeight w:val="342"/>
        </w:trPr>
        <w:tc>
          <w:tcPr>
            <w:tcW w:w="2176" w:type="dxa"/>
          </w:tcPr>
          <w:p w14:paraId="24F38311"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Li 2007</w:t>
            </w:r>
          </w:p>
        </w:tc>
        <w:tc>
          <w:tcPr>
            <w:tcW w:w="1114" w:type="dxa"/>
          </w:tcPr>
          <w:p w14:paraId="2CF7F2A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F25A5F9"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225D141B"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67D910B2"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0D62620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258109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782685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ADE1F20" w14:textId="77777777" w:rsidTr="00D36D21">
        <w:trPr>
          <w:trHeight w:val="342"/>
        </w:trPr>
        <w:tc>
          <w:tcPr>
            <w:tcW w:w="2176" w:type="dxa"/>
          </w:tcPr>
          <w:p w14:paraId="43CC63D7"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Logters</w:t>
            </w:r>
            <w:proofErr w:type="spellEnd"/>
            <w:r w:rsidRPr="00E21CCC">
              <w:rPr>
                <w:rFonts w:eastAsia="Times New Roman" w:cstheme="minorHAnsi"/>
                <w:color w:val="000000"/>
                <w:sz w:val="18"/>
                <w:szCs w:val="18"/>
                <w:lang w:eastAsia="en-GB"/>
              </w:rPr>
              <w:t xml:space="preserve"> 2009</w:t>
            </w:r>
          </w:p>
        </w:tc>
        <w:tc>
          <w:tcPr>
            <w:tcW w:w="1114" w:type="dxa"/>
          </w:tcPr>
          <w:p w14:paraId="131F060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836E2A2"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5CA11B2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B9B406C"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7E032AE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A90C3B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EB041E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16A33411" w14:textId="77777777" w:rsidTr="00D36D21">
        <w:trPr>
          <w:trHeight w:val="342"/>
        </w:trPr>
        <w:tc>
          <w:tcPr>
            <w:tcW w:w="2176" w:type="dxa"/>
          </w:tcPr>
          <w:p w14:paraId="465CFC8B"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Logters</w:t>
            </w:r>
            <w:proofErr w:type="spellEnd"/>
            <w:r w:rsidRPr="00E21CCC">
              <w:rPr>
                <w:rFonts w:eastAsia="Times New Roman" w:cstheme="minorHAnsi"/>
                <w:color w:val="000000"/>
                <w:sz w:val="18"/>
                <w:szCs w:val="18"/>
                <w:lang w:eastAsia="en-GB"/>
              </w:rPr>
              <w:t xml:space="preserve"> 2010</w:t>
            </w:r>
          </w:p>
        </w:tc>
        <w:tc>
          <w:tcPr>
            <w:tcW w:w="1114" w:type="dxa"/>
          </w:tcPr>
          <w:p w14:paraId="78514C3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1E6C801"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6D93B45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67A4F9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2D4D03F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E9EE57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0D5D6E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62669B0" w14:textId="77777777" w:rsidTr="00D36D21">
        <w:trPr>
          <w:trHeight w:val="342"/>
        </w:trPr>
        <w:tc>
          <w:tcPr>
            <w:tcW w:w="2176" w:type="dxa"/>
          </w:tcPr>
          <w:p w14:paraId="0E112E38"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Lu 2019</w:t>
            </w:r>
          </w:p>
        </w:tc>
        <w:tc>
          <w:tcPr>
            <w:tcW w:w="1114" w:type="dxa"/>
          </w:tcPr>
          <w:p w14:paraId="4426DD1B"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21FD2895"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80A927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18A13A1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7C3D746A"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5CA8095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57AE16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0B157DC7" w14:textId="77777777" w:rsidTr="00D36D21">
        <w:trPr>
          <w:trHeight w:val="342"/>
        </w:trPr>
        <w:tc>
          <w:tcPr>
            <w:tcW w:w="2176" w:type="dxa"/>
          </w:tcPr>
          <w:p w14:paraId="4AB15808"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Martinot</w:t>
            </w:r>
            <w:proofErr w:type="spellEnd"/>
            <w:r w:rsidRPr="00E21CCC">
              <w:rPr>
                <w:rFonts w:eastAsia="Times New Roman" w:cstheme="minorHAnsi"/>
                <w:color w:val="000000"/>
                <w:sz w:val="18"/>
                <w:szCs w:val="18"/>
                <w:lang w:eastAsia="en-GB"/>
              </w:rPr>
              <w:t xml:space="preserve"> 2005</w:t>
            </w:r>
          </w:p>
        </w:tc>
        <w:tc>
          <w:tcPr>
            <w:tcW w:w="1114" w:type="dxa"/>
          </w:tcPr>
          <w:p w14:paraId="108B159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2C8A7F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6E05B3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81908F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437951A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03E6BC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5B991A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171E152" w14:textId="77777777" w:rsidTr="00D36D21">
        <w:trPr>
          <w:trHeight w:val="342"/>
        </w:trPr>
        <w:tc>
          <w:tcPr>
            <w:tcW w:w="2176" w:type="dxa"/>
          </w:tcPr>
          <w:p w14:paraId="5286E10E"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McGillicuddy</w:t>
            </w:r>
            <w:proofErr w:type="spellEnd"/>
            <w:r w:rsidRPr="00E21CCC">
              <w:rPr>
                <w:rFonts w:eastAsia="Times New Roman" w:cstheme="minorHAnsi"/>
                <w:color w:val="000000"/>
                <w:sz w:val="18"/>
                <w:szCs w:val="18"/>
                <w:lang w:eastAsia="en-GB"/>
              </w:rPr>
              <w:t xml:space="preserve"> 2007</w:t>
            </w:r>
          </w:p>
        </w:tc>
        <w:tc>
          <w:tcPr>
            <w:tcW w:w="1114" w:type="dxa"/>
          </w:tcPr>
          <w:p w14:paraId="1B74C4E8"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69B2C48E"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A2B785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40B48C0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696BD98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840D3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9FBF1A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8AD8FA9" w14:textId="77777777" w:rsidTr="00D36D21">
        <w:trPr>
          <w:trHeight w:val="342"/>
        </w:trPr>
        <w:tc>
          <w:tcPr>
            <w:tcW w:w="2176" w:type="dxa"/>
          </w:tcPr>
          <w:p w14:paraId="28DDB7DE"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Mico</w:t>
            </w:r>
            <w:proofErr w:type="spellEnd"/>
            <w:r w:rsidRPr="00E21CCC">
              <w:rPr>
                <w:rFonts w:eastAsia="Times New Roman" w:cstheme="minorHAnsi"/>
                <w:color w:val="000000"/>
                <w:sz w:val="18"/>
                <w:szCs w:val="18"/>
                <w:lang w:eastAsia="en-GB"/>
              </w:rPr>
              <w:t xml:space="preserve"> 2015</w:t>
            </w:r>
          </w:p>
        </w:tc>
        <w:tc>
          <w:tcPr>
            <w:tcW w:w="1114" w:type="dxa"/>
          </w:tcPr>
          <w:p w14:paraId="5CE39883"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225EC3C4"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2888F87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9AFD06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58DAF8F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38D73F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4A5D37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60502795" w14:textId="77777777" w:rsidTr="00D36D21">
        <w:trPr>
          <w:trHeight w:val="342"/>
        </w:trPr>
        <w:tc>
          <w:tcPr>
            <w:tcW w:w="2176" w:type="dxa"/>
          </w:tcPr>
          <w:p w14:paraId="256D18AB"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lastRenderedPageBreak/>
              <w:t>Morgenstern 2018</w:t>
            </w:r>
          </w:p>
        </w:tc>
        <w:tc>
          <w:tcPr>
            <w:tcW w:w="1114" w:type="dxa"/>
          </w:tcPr>
          <w:p w14:paraId="65581C8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04B610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6D6184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3E6ECB6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3B7E856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FD005A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A76881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7D6CC9CE" w14:textId="77777777" w:rsidTr="00D36D21">
        <w:trPr>
          <w:trHeight w:val="342"/>
        </w:trPr>
        <w:tc>
          <w:tcPr>
            <w:tcW w:w="2176" w:type="dxa"/>
          </w:tcPr>
          <w:p w14:paraId="7E0B6CAC"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Mortazavi 2019</w:t>
            </w:r>
          </w:p>
        </w:tc>
        <w:tc>
          <w:tcPr>
            <w:tcW w:w="1114" w:type="dxa"/>
          </w:tcPr>
          <w:p w14:paraId="1754F1C1"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30CB48E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1B8FDA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30E7651B"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381E7F33"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5028F7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E4663B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00514209" w14:textId="77777777" w:rsidTr="00D36D21">
        <w:trPr>
          <w:trHeight w:val="342"/>
        </w:trPr>
        <w:tc>
          <w:tcPr>
            <w:tcW w:w="2176" w:type="dxa"/>
          </w:tcPr>
          <w:p w14:paraId="5186F1F9"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Omar 2014</w:t>
            </w:r>
          </w:p>
        </w:tc>
        <w:tc>
          <w:tcPr>
            <w:tcW w:w="1114" w:type="dxa"/>
          </w:tcPr>
          <w:p w14:paraId="40FDCD5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3BACA42"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0FEE2F67"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3F9D4BB3"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74" w:type="dxa"/>
          </w:tcPr>
          <w:p w14:paraId="106DDE3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1F34CD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DD85C1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1871C620" w14:textId="77777777" w:rsidTr="00D36D21">
        <w:trPr>
          <w:trHeight w:val="342"/>
        </w:trPr>
        <w:tc>
          <w:tcPr>
            <w:tcW w:w="2176" w:type="dxa"/>
          </w:tcPr>
          <w:p w14:paraId="485F13C8"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Omar 2017</w:t>
            </w:r>
          </w:p>
        </w:tc>
        <w:tc>
          <w:tcPr>
            <w:tcW w:w="1114" w:type="dxa"/>
          </w:tcPr>
          <w:p w14:paraId="0286C89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7C8E334"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0C0FFC9"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47218DD6"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6D4B34C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9341DD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F6A9F6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3C7E3EC" w14:textId="77777777" w:rsidTr="00D36D21">
        <w:trPr>
          <w:trHeight w:val="342"/>
        </w:trPr>
        <w:tc>
          <w:tcPr>
            <w:tcW w:w="2176" w:type="dxa"/>
          </w:tcPr>
          <w:p w14:paraId="5FCA8AB2"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Proot</w:t>
            </w:r>
            <w:proofErr w:type="spellEnd"/>
            <w:r w:rsidRPr="00E21CCC">
              <w:rPr>
                <w:rFonts w:eastAsia="Times New Roman" w:cstheme="minorHAnsi"/>
                <w:color w:val="000000"/>
                <w:sz w:val="18"/>
                <w:szCs w:val="18"/>
                <w:lang w:eastAsia="en-GB"/>
              </w:rPr>
              <w:t xml:space="preserve"> 2015</w:t>
            </w:r>
          </w:p>
        </w:tc>
        <w:tc>
          <w:tcPr>
            <w:tcW w:w="1114" w:type="dxa"/>
          </w:tcPr>
          <w:p w14:paraId="7837BD08"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0D5BCB1A"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158B6D3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20E925AE"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2B574A1F"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EC34CC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565F72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0AEA568" w14:textId="77777777" w:rsidTr="00D36D21">
        <w:trPr>
          <w:trHeight w:val="342"/>
        </w:trPr>
        <w:tc>
          <w:tcPr>
            <w:tcW w:w="2176" w:type="dxa"/>
          </w:tcPr>
          <w:p w14:paraId="467F8A28"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Robinson 2017</w:t>
            </w:r>
          </w:p>
        </w:tc>
        <w:tc>
          <w:tcPr>
            <w:tcW w:w="1114" w:type="dxa"/>
          </w:tcPr>
          <w:p w14:paraId="25E40DEE"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38F71E6E"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7B5739EC"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5C561C60"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6E8B82A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91F996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C4CFDBA"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r>
      <w:tr w:rsidR="004717CB" w:rsidRPr="00B23645" w14:paraId="2E8DA46B" w14:textId="77777777" w:rsidTr="00D36D21">
        <w:trPr>
          <w:trHeight w:val="342"/>
        </w:trPr>
        <w:tc>
          <w:tcPr>
            <w:tcW w:w="2176" w:type="dxa"/>
          </w:tcPr>
          <w:p w14:paraId="070C62A6"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Rohde 2000</w:t>
            </w:r>
          </w:p>
        </w:tc>
        <w:tc>
          <w:tcPr>
            <w:tcW w:w="1114" w:type="dxa"/>
          </w:tcPr>
          <w:p w14:paraId="013121F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4EFF7C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500CC2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AA5EBE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2A5906E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46A353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88576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2307049" w14:textId="77777777" w:rsidTr="00D36D21">
        <w:trPr>
          <w:trHeight w:val="342"/>
        </w:trPr>
        <w:tc>
          <w:tcPr>
            <w:tcW w:w="2176" w:type="dxa"/>
          </w:tcPr>
          <w:p w14:paraId="0AE977D6"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Scharf 2015</w:t>
            </w:r>
          </w:p>
        </w:tc>
        <w:tc>
          <w:tcPr>
            <w:tcW w:w="1114" w:type="dxa"/>
          </w:tcPr>
          <w:p w14:paraId="39A713D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9B1542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2F5703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1CDE11D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E5E6F1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7D8D95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516AE7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580BE9C7" w14:textId="77777777" w:rsidTr="00D36D21">
        <w:trPr>
          <w:trHeight w:val="342"/>
        </w:trPr>
        <w:tc>
          <w:tcPr>
            <w:tcW w:w="2176" w:type="dxa"/>
          </w:tcPr>
          <w:p w14:paraId="575084EC"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Shmerling</w:t>
            </w:r>
            <w:proofErr w:type="spellEnd"/>
            <w:r w:rsidRPr="00E21CCC">
              <w:rPr>
                <w:rFonts w:eastAsia="Times New Roman" w:cstheme="minorHAnsi"/>
                <w:color w:val="000000"/>
                <w:sz w:val="18"/>
                <w:szCs w:val="18"/>
                <w:lang w:eastAsia="en-GB"/>
              </w:rPr>
              <w:t xml:space="preserve"> 1990</w:t>
            </w:r>
          </w:p>
        </w:tc>
        <w:tc>
          <w:tcPr>
            <w:tcW w:w="1114" w:type="dxa"/>
          </w:tcPr>
          <w:p w14:paraId="47083AD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1C6DDB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533ABF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A59D6D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3393A5F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253910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AEED91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355D4EA3" w14:textId="77777777" w:rsidTr="00D36D21">
        <w:trPr>
          <w:trHeight w:val="342"/>
        </w:trPr>
        <w:tc>
          <w:tcPr>
            <w:tcW w:w="2176" w:type="dxa"/>
          </w:tcPr>
          <w:p w14:paraId="5C1452A1"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Shu 2019</w:t>
            </w:r>
          </w:p>
        </w:tc>
        <w:tc>
          <w:tcPr>
            <w:tcW w:w="1114" w:type="dxa"/>
          </w:tcPr>
          <w:p w14:paraId="12B2D47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18CA06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AF1A55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63600CD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76D9439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80397A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CDDD5B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40614BF4" w14:textId="77777777" w:rsidTr="00D36D21">
        <w:trPr>
          <w:trHeight w:val="342"/>
        </w:trPr>
        <w:tc>
          <w:tcPr>
            <w:tcW w:w="2176" w:type="dxa"/>
          </w:tcPr>
          <w:p w14:paraId="579E85AD"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Sigmund 2019</w:t>
            </w:r>
          </w:p>
        </w:tc>
        <w:tc>
          <w:tcPr>
            <w:tcW w:w="1114" w:type="dxa"/>
          </w:tcPr>
          <w:p w14:paraId="777B1C1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8F224F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C817DB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5EBF8DD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75B2820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C33DEA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CF0791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544A9A12" w14:textId="77777777" w:rsidTr="00D36D21">
        <w:trPr>
          <w:trHeight w:val="342"/>
        </w:trPr>
        <w:tc>
          <w:tcPr>
            <w:tcW w:w="2176" w:type="dxa"/>
          </w:tcPr>
          <w:p w14:paraId="6FABB41E"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Thornton 2019</w:t>
            </w:r>
          </w:p>
        </w:tc>
        <w:tc>
          <w:tcPr>
            <w:tcW w:w="1114" w:type="dxa"/>
          </w:tcPr>
          <w:p w14:paraId="2929D2FE"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49029E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9A51FCB"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054" w:type="dxa"/>
          </w:tcPr>
          <w:p w14:paraId="7EC19F82"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74" w:type="dxa"/>
          </w:tcPr>
          <w:p w14:paraId="65114C97"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63B41B30"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0F83F494"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r>
      <w:tr w:rsidR="004717CB" w:rsidRPr="00B23645" w14:paraId="70FC6E5C" w14:textId="77777777" w:rsidTr="00D36D21">
        <w:trPr>
          <w:trHeight w:val="342"/>
        </w:trPr>
        <w:tc>
          <w:tcPr>
            <w:tcW w:w="2176" w:type="dxa"/>
          </w:tcPr>
          <w:p w14:paraId="4D05893E"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Vaidya 2018</w:t>
            </w:r>
          </w:p>
        </w:tc>
        <w:tc>
          <w:tcPr>
            <w:tcW w:w="1114" w:type="dxa"/>
          </w:tcPr>
          <w:p w14:paraId="686EEE28"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02B35E2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630E8E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D637F6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3D1B2D3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6A37E6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93568A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527B5514" w14:textId="77777777" w:rsidTr="00D36D21">
        <w:trPr>
          <w:trHeight w:val="342"/>
        </w:trPr>
        <w:tc>
          <w:tcPr>
            <w:tcW w:w="2176" w:type="dxa"/>
          </w:tcPr>
          <w:p w14:paraId="1F22B942"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Wang 2014</w:t>
            </w:r>
          </w:p>
        </w:tc>
        <w:tc>
          <w:tcPr>
            <w:tcW w:w="1114" w:type="dxa"/>
          </w:tcPr>
          <w:p w14:paraId="1229D9F1"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6A9AB888"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4CA62C45"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054" w:type="dxa"/>
          </w:tcPr>
          <w:p w14:paraId="1DFD3E5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174E53D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2F2778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AE15B6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74B6CC74" w14:textId="77777777" w:rsidTr="00D36D21">
        <w:trPr>
          <w:trHeight w:val="342"/>
        </w:trPr>
        <w:tc>
          <w:tcPr>
            <w:tcW w:w="2176" w:type="dxa"/>
          </w:tcPr>
          <w:p w14:paraId="607BCCFC" w14:textId="77777777" w:rsidR="004717CB" w:rsidRPr="00E21CCC" w:rsidRDefault="004717CB" w:rsidP="00D36D21">
            <w:pPr>
              <w:jc w:val="center"/>
              <w:rPr>
                <w:rFonts w:eastAsia="Times New Roman" w:cstheme="minorHAnsi"/>
                <w:color w:val="000000"/>
                <w:sz w:val="18"/>
                <w:szCs w:val="18"/>
                <w:lang w:eastAsia="en-GB"/>
              </w:rPr>
            </w:pPr>
            <w:proofErr w:type="spellStart"/>
            <w:r w:rsidRPr="00E21CCC">
              <w:rPr>
                <w:rFonts w:eastAsia="Times New Roman" w:cstheme="minorHAnsi"/>
                <w:color w:val="000000"/>
                <w:sz w:val="18"/>
                <w:szCs w:val="18"/>
                <w:lang w:eastAsia="en-GB"/>
              </w:rPr>
              <w:t>Wauters</w:t>
            </w:r>
            <w:proofErr w:type="spellEnd"/>
            <w:r w:rsidRPr="00E21CCC">
              <w:rPr>
                <w:rFonts w:eastAsia="Times New Roman" w:cstheme="minorHAnsi"/>
                <w:color w:val="000000"/>
                <w:sz w:val="18"/>
                <w:szCs w:val="18"/>
                <w:lang w:eastAsia="en-GB"/>
              </w:rPr>
              <w:t xml:space="preserve"> 2013</w:t>
            </w:r>
          </w:p>
        </w:tc>
        <w:tc>
          <w:tcPr>
            <w:tcW w:w="1114" w:type="dxa"/>
          </w:tcPr>
          <w:p w14:paraId="0873CEE5" w14:textId="77777777" w:rsidR="004717CB" w:rsidRPr="00B23645" w:rsidRDefault="004717CB" w:rsidP="00D36D21">
            <w:pPr>
              <w:jc w:val="center"/>
              <w:rPr>
                <w:rFonts w:cstheme="minorHAnsi"/>
                <w:sz w:val="18"/>
                <w:szCs w:val="18"/>
                <w:lang w:eastAsia="en-GB"/>
              </w:rPr>
            </w:pPr>
            <w:r w:rsidRPr="00665AA3">
              <w:rPr>
                <w:rFonts w:cs="Calibri"/>
                <w:sz w:val="28"/>
                <w:szCs w:val="28"/>
                <w:shd w:val="clear" w:color="auto" w:fill="FBD4B4"/>
                <w:lang w:eastAsia="en-GB"/>
              </w:rPr>
              <w:sym w:font="Wingdings" w:char="F04C"/>
            </w:r>
          </w:p>
        </w:tc>
        <w:tc>
          <w:tcPr>
            <w:tcW w:w="1114" w:type="dxa"/>
          </w:tcPr>
          <w:p w14:paraId="5DD4D78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495CE939"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C6C1CB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2A96F06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B924BCD"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3672FF3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209E7DA2" w14:textId="77777777" w:rsidTr="00D36D21">
        <w:trPr>
          <w:trHeight w:val="342"/>
        </w:trPr>
        <w:tc>
          <w:tcPr>
            <w:tcW w:w="2176" w:type="dxa"/>
          </w:tcPr>
          <w:p w14:paraId="23CE83AA"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Wiener 2008</w:t>
            </w:r>
          </w:p>
        </w:tc>
        <w:tc>
          <w:tcPr>
            <w:tcW w:w="1114" w:type="dxa"/>
          </w:tcPr>
          <w:p w14:paraId="449DDE9C"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771D5F1"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529857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4F3383A"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1C0A97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731198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1AC78AF"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38FD7144" w14:textId="77777777" w:rsidTr="00D36D21">
        <w:trPr>
          <w:trHeight w:val="342"/>
        </w:trPr>
        <w:tc>
          <w:tcPr>
            <w:tcW w:w="2176" w:type="dxa"/>
          </w:tcPr>
          <w:p w14:paraId="7B468232"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Yang 2008</w:t>
            </w:r>
          </w:p>
        </w:tc>
        <w:tc>
          <w:tcPr>
            <w:tcW w:w="1114" w:type="dxa"/>
          </w:tcPr>
          <w:p w14:paraId="5AFDA9E7"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506BF8E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59399F85"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12A9A21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10BBE7A2"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13B1E9D3"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2B64116E"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r w:rsidR="004717CB" w:rsidRPr="00B23645" w14:paraId="1B04FFCC" w14:textId="77777777" w:rsidTr="00D36D21">
        <w:trPr>
          <w:trHeight w:val="342"/>
        </w:trPr>
        <w:tc>
          <w:tcPr>
            <w:tcW w:w="2176" w:type="dxa"/>
          </w:tcPr>
          <w:p w14:paraId="6DEF2267" w14:textId="77777777" w:rsidR="004717CB" w:rsidRPr="00E21CCC" w:rsidRDefault="004717CB" w:rsidP="00D36D21">
            <w:pPr>
              <w:jc w:val="center"/>
              <w:rPr>
                <w:rFonts w:eastAsia="Times New Roman" w:cstheme="minorHAnsi"/>
                <w:color w:val="000000"/>
                <w:sz w:val="18"/>
                <w:szCs w:val="18"/>
                <w:lang w:eastAsia="en-GB"/>
              </w:rPr>
            </w:pPr>
            <w:r w:rsidRPr="00E21CCC">
              <w:rPr>
                <w:rFonts w:eastAsia="Times New Roman" w:cstheme="minorHAnsi"/>
                <w:color w:val="000000"/>
                <w:sz w:val="18"/>
                <w:szCs w:val="18"/>
                <w:lang w:eastAsia="en-GB"/>
              </w:rPr>
              <w:t>Zamani 2012</w:t>
            </w:r>
          </w:p>
        </w:tc>
        <w:tc>
          <w:tcPr>
            <w:tcW w:w="1114" w:type="dxa"/>
          </w:tcPr>
          <w:p w14:paraId="0A07CE6B"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886A23B" w14:textId="77777777" w:rsidR="004717CB" w:rsidRPr="00B23645" w:rsidRDefault="004717CB" w:rsidP="00D36D21">
            <w:pPr>
              <w:jc w:val="center"/>
              <w:rPr>
                <w:rFonts w:cstheme="minorHAnsi"/>
                <w:sz w:val="18"/>
                <w:szCs w:val="18"/>
                <w:lang w:eastAsia="en-GB"/>
              </w:rPr>
            </w:pPr>
            <w:r w:rsidRPr="002429F7">
              <w:rPr>
                <w:rFonts w:cs="Calibri"/>
                <w:szCs w:val="28"/>
                <w:shd w:val="clear" w:color="auto" w:fill="B6DDE8"/>
                <w:lang w:eastAsia="en-GB"/>
              </w:rPr>
              <w:t>?</w:t>
            </w:r>
          </w:p>
        </w:tc>
        <w:tc>
          <w:tcPr>
            <w:tcW w:w="1114" w:type="dxa"/>
          </w:tcPr>
          <w:p w14:paraId="100A9697"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054" w:type="dxa"/>
          </w:tcPr>
          <w:p w14:paraId="013FDA9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74" w:type="dxa"/>
          </w:tcPr>
          <w:p w14:paraId="09B10A54"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67E5F296"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c>
          <w:tcPr>
            <w:tcW w:w="1114" w:type="dxa"/>
          </w:tcPr>
          <w:p w14:paraId="7B984110" w14:textId="77777777" w:rsidR="004717CB" w:rsidRPr="00B23645" w:rsidRDefault="004717CB" w:rsidP="00D36D21">
            <w:pPr>
              <w:jc w:val="center"/>
              <w:rPr>
                <w:rFonts w:cstheme="minorHAnsi"/>
                <w:sz w:val="18"/>
                <w:szCs w:val="18"/>
                <w:lang w:eastAsia="en-GB"/>
              </w:rPr>
            </w:pPr>
            <w:r w:rsidRPr="002429F7">
              <w:rPr>
                <w:rFonts w:cs="Calibri"/>
                <w:sz w:val="28"/>
                <w:szCs w:val="28"/>
                <w:shd w:val="clear" w:color="auto" w:fill="D6E3BC"/>
                <w:lang w:eastAsia="en-GB"/>
              </w:rPr>
              <w:sym w:font="Wingdings" w:char="F04A"/>
            </w:r>
          </w:p>
        </w:tc>
      </w:tr>
    </w:tbl>
    <w:p w14:paraId="616B44B2" w14:textId="77777777" w:rsidR="004717CB" w:rsidRDefault="004717CB" w:rsidP="004717CB">
      <w:pPr>
        <w:tabs>
          <w:tab w:val="left" w:pos="684"/>
        </w:tabs>
        <w:spacing w:after="0" w:line="360" w:lineRule="auto"/>
        <w:ind w:firstLine="684"/>
        <w:jc w:val="center"/>
        <w:rPr>
          <w:b/>
        </w:rPr>
      </w:pPr>
      <w:r>
        <w:rPr>
          <w:b/>
        </w:rPr>
        <w:t>Table 2: Risk of bias assessment using the Newcastle-Ottawa Scale.</w:t>
      </w:r>
    </w:p>
    <w:p w14:paraId="73D85C31" w14:textId="3D50D795" w:rsidR="004717CB" w:rsidRDefault="004717CB" w:rsidP="004717CB">
      <w:pPr>
        <w:tabs>
          <w:tab w:val="left" w:pos="684"/>
        </w:tabs>
        <w:spacing w:after="0" w:line="360" w:lineRule="auto"/>
        <w:ind w:firstLine="684"/>
        <w:jc w:val="center"/>
        <w:rPr>
          <w:sz w:val="20"/>
          <w:szCs w:val="20"/>
        </w:rPr>
      </w:pPr>
      <w:r w:rsidRPr="002429F7">
        <w:rPr>
          <w:rFonts w:cs="Calibri"/>
          <w:sz w:val="28"/>
          <w:szCs w:val="28"/>
          <w:shd w:val="clear" w:color="auto" w:fill="D6E3BC"/>
          <w:lang w:eastAsia="en-GB"/>
        </w:rPr>
        <w:sym w:font="Wingdings" w:char="F04A"/>
      </w:r>
      <w:r>
        <w:rPr>
          <w:sz w:val="20"/>
          <w:szCs w:val="20"/>
        </w:rPr>
        <w:t>Low Risk</w:t>
      </w:r>
      <w:r>
        <w:rPr>
          <w:sz w:val="20"/>
          <w:szCs w:val="20"/>
        </w:rPr>
        <w:tab/>
      </w:r>
      <w:r w:rsidRPr="00665AA3">
        <w:rPr>
          <w:rFonts w:cs="Calibri"/>
          <w:sz w:val="28"/>
          <w:szCs w:val="28"/>
          <w:shd w:val="clear" w:color="auto" w:fill="FBD4B4"/>
          <w:lang w:eastAsia="en-GB"/>
        </w:rPr>
        <w:sym w:font="Wingdings" w:char="F04C"/>
      </w:r>
      <w:r>
        <w:rPr>
          <w:sz w:val="20"/>
          <w:szCs w:val="20"/>
        </w:rPr>
        <w:t>High Risk</w:t>
      </w:r>
      <w:r>
        <w:rPr>
          <w:sz w:val="20"/>
          <w:szCs w:val="20"/>
        </w:rPr>
        <w:tab/>
      </w:r>
      <w:r w:rsidRPr="000A55DD">
        <w:rPr>
          <w:rFonts w:cs="Calibri"/>
          <w:szCs w:val="28"/>
          <w:shd w:val="clear" w:color="auto" w:fill="B6DDE8"/>
          <w:lang w:eastAsia="en-GB"/>
        </w:rPr>
        <w:t>?</w:t>
      </w:r>
      <w:r>
        <w:rPr>
          <w:sz w:val="20"/>
          <w:szCs w:val="20"/>
        </w:rPr>
        <w:t xml:space="preserve"> U</w:t>
      </w:r>
      <w:r w:rsidRPr="008F1878">
        <w:rPr>
          <w:sz w:val="20"/>
          <w:szCs w:val="20"/>
        </w:rPr>
        <w:t>nclear Risk</w:t>
      </w:r>
    </w:p>
    <w:p w14:paraId="1CC5D2B6" w14:textId="77777777" w:rsidR="00D36D21" w:rsidRDefault="00D36D21" w:rsidP="00D36D21">
      <w:pPr>
        <w:rPr>
          <w:b/>
        </w:rPr>
      </w:pPr>
    </w:p>
    <w:tbl>
      <w:tblPr>
        <w:tblStyle w:val="TableGrid"/>
        <w:tblW w:w="10325" w:type="dxa"/>
        <w:jc w:val="center"/>
        <w:tblLook w:val="04A0" w:firstRow="1" w:lastRow="0" w:firstColumn="1" w:lastColumn="0" w:noHBand="0" w:noVBand="1"/>
      </w:tblPr>
      <w:tblGrid>
        <w:gridCol w:w="3065"/>
        <w:gridCol w:w="2317"/>
        <w:gridCol w:w="2065"/>
        <w:gridCol w:w="2050"/>
        <w:gridCol w:w="828"/>
      </w:tblGrid>
      <w:tr w:rsidR="00D36D21" w:rsidRPr="0072447C" w14:paraId="7AED8372" w14:textId="77777777" w:rsidTr="00D36D21">
        <w:trPr>
          <w:jc w:val="center"/>
        </w:trPr>
        <w:tc>
          <w:tcPr>
            <w:tcW w:w="3065" w:type="dxa"/>
          </w:tcPr>
          <w:p w14:paraId="6C3141CB" w14:textId="77777777" w:rsidR="00D36D21" w:rsidRPr="0072447C" w:rsidRDefault="00D36D21" w:rsidP="00D36D21">
            <w:pPr>
              <w:pStyle w:val="NoSpacing"/>
              <w:jc w:val="center"/>
              <w:rPr>
                <w:rFonts w:cstheme="minorHAnsi"/>
                <w:b/>
              </w:rPr>
            </w:pPr>
            <w:r w:rsidRPr="0072447C">
              <w:rPr>
                <w:rFonts w:cstheme="minorHAnsi"/>
                <w:b/>
              </w:rPr>
              <w:t>Synovial fluid test</w:t>
            </w:r>
          </w:p>
        </w:tc>
        <w:tc>
          <w:tcPr>
            <w:tcW w:w="2317" w:type="dxa"/>
          </w:tcPr>
          <w:p w14:paraId="38B5F2FF" w14:textId="77777777" w:rsidR="00D36D21" w:rsidRPr="0072447C" w:rsidRDefault="00D36D21" w:rsidP="00D36D21">
            <w:pPr>
              <w:pStyle w:val="NoSpacing"/>
              <w:jc w:val="center"/>
              <w:rPr>
                <w:rFonts w:cstheme="minorHAnsi"/>
                <w:b/>
              </w:rPr>
            </w:pPr>
            <w:r w:rsidRPr="0072447C">
              <w:rPr>
                <w:rFonts w:cstheme="minorHAnsi"/>
                <w:b/>
              </w:rPr>
              <w:t>Number of articles in meta-analysis</w:t>
            </w:r>
          </w:p>
        </w:tc>
        <w:tc>
          <w:tcPr>
            <w:tcW w:w="2065" w:type="dxa"/>
          </w:tcPr>
          <w:p w14:paraId="3737E9FE" w14:textId="77777777" w:rsidR="00D36D21" w:rsidRPr="0072447C" w:rsidRDefault="00D36D21" w:rsidP="00D36D21">
            <w:pPr>
              <w:pStyle w:val="NoSpacing"/>
              <w:jc w:val="center"/>
              <w:rPr>
                <w:rFonts w:cstheme="minorHAnsi"/>
                <w:b/>
              </w:rPr>
            </w:pPr>
            <w:r w:rsidRPr="0072447C">
              <w:rPr>
                <w:rFonts w:cstheme="minorHAnsi"/>
                <w:b/>
              </w:rPr>
              <w:t>Sensitivity (95% CI)</w:t>
            </w:r>
          </w:p>
        </w:tc>
        <w:tc>
          <w:tcPr>
            <w:tcW w:w="2050" w:type="dxa"/>
          </w:tcPr>
          <w:p w14:paraId="77188871" w14:textId="77777777" w:rsidR="00D36D21" w:rsidRPr="0072447C" w:rsidRDefault="00D36D21" w:rsidP="00D36D21">
            <w:pPr>
              <w:pStyle w:val="NoSpacing"/>
              <w:jc w:val="center"/>
              <w:rPr>
                <w:rFonts w:cstheme="minorHAnsi"/>
                <w:b/>
              </w:rPr>
            </w:pPr>
            <w:r w:rsidRPr="0072447C">
              <w:rPr>
                <w:rFonts w:cstheme="minorHAnsi"/>
                <w:b/>
              </w:rPr>
              <w:t>Specificity (95% CI)</w:t>
            </w:r>
          </w:p>
        </w:tc>
        <w:tc>
          <w:tcPr>
            <w:tcW w:w="828" w:type="dxa"/>
          </w:tcPr>
          <w:p w14:paraId="033748B9" w14:textId="77777777" w:rsidR="00D36D21" w:rsidRPr="0072447C" w:rsidRDefault="00D36D21" w:rsidP="00D36D21">
            <w:pPr>
              <w:pStyle w:val="NoSpacing"/>
              <w:jc w:val="center"/>
              <w:rPr>
                <w:rFonts w:cstheme="minorHAnsi"/>
                <w:b/>
              </w:rPr>
            </w:pPr>
            <w:r>
              <w:rPr>
                <w:rFonts w:cstheme="minorHAnsi"/>
                <w:b/>
              </w:rPr>
              <w:t>AUC</w:t>
            </w:r>
          </w:p>
        </w:tc>
      </w:tr>
      <w:tr w:rsidR="00D36D21" w:rsidRPr="0072447C" w14:paraId="4D9E3776" w14:textId="77777777" w:rsidTr="00D36D21">
        <w:trPr>
          <w:jc w:val="center"/>
        </w:trPr>
        <w:tc>
          <w:tcPr>
            <w:tcW w:w="3065" w:type="dxa"/>
          </w:tcPr>
          <w:p w14:paraId="04D8ACFF" w14:textId="77777777" w:rsidR="00D36D21" w:rsidRPr="0072447C" w:rsidRDefault="00D36D21" w:rsidP="00D36D21">
            <w:pPr>
              <w:pStyle w:val="NoSpacing"/>
              <w:rPr>
                <w:rFonts w:cstheme="minorHAnsi"/>
              </w:rPr>
            </w:pPr>
            <w:r w:rsidRPr="0072447C">
              <w:rPr>
                <w:rFonts w:cstheme="minorHAnsi"/>
              </w:rPr>
              <w:t>Glucose (40mg/dL)</w:t>
            </w:r>
          </w:p>
        </w:tc>
        <w:tc>
          <w:tcPr>
            <w:tcW w:w="2317" w:type="dxa"/>
          </w:tcPr>
          <w:p w14:paraId="07717181" w14:textId="77777777" w:rsidR="00D36D21" w:rsidRPr="0072447C" w:rsidRDefault="00D36D21" w:rsidP="00D36D21">
            <w:pPr>
              <w:pStyle w:val="NoSpacing"/>
              <w:jc w:val="center"/>
              <w:rPr>
                <w:rFonts w:cstheme="minorHAnsi"/>
              </w:rPr>
            </w:pPr>
            <w:r w:rsidRPr="0072447C">
              <w:rPr>
                <w:rFonts w:cstheme="minorHAnsi"/>
              </w:rPr>
              <w:t>2</w:t>
            </w:r>
          </w:p>
        </w:tc>
        <w:tc>
          <w:tcPr>
            <w:tcW w:w="2065" w:type="dxa"/>
          </w:tcPr>
          <w:p w14:paraId="261C248D" w14:textId="77777777" w:rsidR="00D36D21" w:rsidRPr="0072447C" w:rsidRDefault="00D36D21" w:rsidP="00D36D21">
            <w:pPr>
              <w:pStyle w:val="NoSpacing"/>
              <w:jc w:val="center"/>
              <w:rPr>
                <w:rFonts w:cstheme="minorHAnsi"/>
              </w:rPr>
            </w:pPr>
            <w:r w:rsidRPr="0072447C">
              <w:rPr>
                <w:rFonts w:eastAsia="Times New Roman" w:cstheme="minorHAnsi"/>
                <w:color w:val="000000"/>
                <w:bdr w:val="none" w:sz="0" w:space="0" w:color="auto" w:frame="1"/>
                <w:lang w:eastAsia="en-GB"/>
              </w:rPr>
              <w:t>0.59 (0.48, 0.69)</w:t>
            </w:r>
          </w:p>
        </w:tc>
        <w:tc>
          <w:tcPr>
            <w:tcW w:w="2050" w:type="dxa"/>
          </w:tcPr>
          <w:p w14:paraId="20B30207" w14:textId="77777777" w:rsidR="00D36D21" w:rsidRPr="0072447C" w:rsidRDefault="00D36D21" w:rsidP="00D36D21">
            <w:pPr>
              <w:pStyle w:val="NoSpacing"/>
              <w:jc w:val="center"/>
              <w:rPr>
                <w:rFonts w:cstheme="minorHAnsi"/>
              </w:rPr>
            </w:pPr>
            <w:r w:rsidRPr="0072447C">
              <w:rPr>
                <w:rFonts w:eastAsia="Times New Roman" w:cstheme="minorHAnsi"/>
                <w:color w:val="000000"/>
                <w:bdr w:val="none" w:sz="0" w:space="0" w:color="auto" w:frame="1"/>
                <w:lang w:eastAsia="en-GB"/>
              </w:rPr>
              <w:t>0.86 (0.75, 0.92)</w:t>
            </w:r>
          </w:p>
        </w:tc>
        <w:tc>
          <w:tcPr>
            <w:tcW w:w="828" w:type="dxa"/>
          </w:tcPr>
          <w:p w14:paraId="0E6180FE" w14:textId="77777777" w:rsidR="00D36D21" w:rsidRPr="0072447C" w:rsidRDefault="00D36D21" w:rsidP="00D36D21">
            <w:pPr>
              <w:pStyle w:val="NoSpacing"/>
              <w:jc w:val="center"/>
              <w:rPr>
                <w:rFonts w:eastAsia="Times New Roman" w:cstheme="minorHAnsi"/>
                <w:color w:val="000000"/>
                <w:bdr w:val="none" w:sz="0" w:space="0" w:color="auto" w:frame="1"/>
                <w:lang w:eastAsia="en-GB"/>
              </w:rPr>
            </w:pPr>
            <w:r>
              <w:rPr>
                <w:rFonts w:eastAsia="Times New Roman" w:cstheme="minorHAnsi"/>
                <w:color w:val="000000"/>
                <w:bdr w:val="none" w:sz="0" w:space="0" w:color="auto" w:frame="1"/>
                <w:lang w:eastAsia="en-GB"/>
              </w:rPr>
              <w:t>0.593</w:t>
            </w:r>
          </w:p>
        </w:tc>
      </w:tr>
      <w:tr w:rsidR="00D36D21" w:rsidRPr="0072447C" w14:paraId="30C88CAA" w14:textId="77777777" w:rsidTr="00D36D21">
        <w:trPr>
          <w:jc w:val="center"/>
        </w:trPr>
        <w:tc>
          <w:tcPr>
            <w:tcW w:w="3065" w:type="dxa"/>
          </w:tcPr>
          <w:p w14:paraId="49C283A2" w14:textId="77777777" w:rsidR="00D36D21" w:rsidRPr="0072447C" w:rsidRDefault="00D36D21" w:rsidP="00D36D21">
            <w:pPr>
              <w:pStyle w:val="NoSpacing"/>
              <w:rPr>
                <w:rFonts w:cstheme="minorHAnsi"/>
              </w:rPr>
            </w:pPr>
            <w:r w:rsidRPr="0072447C">
              <w:rPr>
                <w:rFonts w:cstheme="minorHAnsi"/>
              </w:rPr>
              <w:t>Lactate (≥5mmol/L)</w:t>
            </w:r>
          </w:p>
        </w:tc>
        <w:tc>
          <w:tcPr>
            <w:tcW w:w="2317" w:type="dxa"/>
          </w:tcPr>
          <w:p w14:paraId="4640A88E" w14:textId="77777777" w:rsidR="00D36D21" w:rsidRPr="0072447C" w:rsidRDefault="00D36D21" w:rsidP="00D36D21">
            <w:pPr>
              <w:pStyle w:val="NoSpacing"/>
              <w:jc w:val="center"/>
              <w:rPr>
                <w:rFonts w:cstheme="minorHAnsi"/>
              </w:rPr>
            </w:pPr>
            <w:r w:rsidRPr="0072447C">
              <w:rPr>
                <w:rFonts w:cstheme="minorHAnsi"/>
              </w:rPr>
              <w:t>2</w:t>
            </w:r>
          </w:p>
        </w:tc>
        <w:tc>
          <w:tcPr>
            <w:tcW w:w="2065" w:type="dxa"/>
          </w:tcPr>
          <w:p w14:paraId="398F2D19" w14:textId="77777777" w:rsidR="00D36D21" w:rsidRPr="0072447C" w:rsidRDefault="00D36D21" w:rsidP="00D36D21">
            <w:pPr>
              <w:pStyle w:val="NoSpacing"/>
              <w:jc w:val="center"/>
              <w:rPr>
                <w:rFonts w:cstheme="minorHAnsi"/>
              </w:rPr>
            </w:pPr>
            <w:r w:rsidRPr="0072447C">
              <w:rPr>
                <w:rStyle w:val="gnkrckgcgsb"/>
                <w:rFonts w:cstheme="minorHAnsi"/>
                <w:color w:val="000000"/>
                <w:bdr w:val="none" w:sz="0" w:space="0" w:color="auto" w:frame="1"/>
              </w:rPr>
              <w:t>0.56 (0.32, 0.78)</w:t>
            </w:r>
          </w:p>
        </w:tc>
        <w:tc>
          <w:tcPr>
            <w:tcW w:w="2050" w:type="dxa"/>
          </w:tcPr>
          <w:p w14:paraId="44C1E5EF" w14:textId="77777777" w:rsidR="00D36D21" w:rsidRPr="0072447C" w:rsidRDefault="00D36D21" w:rsidP="00D36D21">
            <w:pPr>
              <w:pStyle w:val="NoSpacing"/>
              <w:jc w:val="center"/>
              <w:rPr>
                <w:rFonts w:cstheme="minorHAnsi"/>
              </w:rPr>
            </w:pPr>
            <w:r w:rsidRPr="0072447C">
              <w:rPr>
                <w:rStyle w:val="gnkrckgcgsb"/>
                <w:rFonts w:cstheme="minorHAnsi"/>
                <w:color w:val="000000"/>
                <w:bdr w:val="none" w:sz="0" w:space="0" w:color="auto" w:frame="1"/>
              </w:rPr>
              <w:t>0.77 (0.67, 0.84)</w:t>
            </w:r>
          </w:p>
        </w:tc>
        <w:tc>
          <w:tcPr>
            <w:tcW w:w="828" w:type="dxa"/>
          </w:tcPr>
          <w:p w14:paraId="5D9ED119" w14:textId="77777777" w:rsidR="00D36D21" w:rsidRPr="0072447C" w:rsidRDefault="00D36D21" w:rsidP="00D36D21">
            <w:pPr>
              <w:pStyle w:val="NoSpacing"/>
              <w:jc w:val="center"/>
              <w:rPr>
                <w:rStyle w:val="gnkrckgcgsb"/>
                <w:rFonts w:cstheme="minorHAnsi"/>
                <w:color w:val="000000"/>
                <w:bdr w:val="none" w:sz="0" w:space="0" w:color="auto" w:frame="1"/>
              </w:rPr>
            </w:pPr>
            <w:r>
              <w:rPr>
                <w:rStyle w:val="gnkrckgcgsb"/>
                <w:rFonts w:cstheme="minorHAnsi"/>
                <w:color w:val="000000"/>
                <w:bdr w:val="none" w:sz="0" w:space="0" w:color="auto" w:frame="1"/>
              </w:rPr>
              <w:t>0</w:t>
            </w:r>
            <w:r>
              <w:rPr>
                <w:rStyle w:val="gnkrckgcgsb"/>
              </w:rPr>
              <w:t>.768</w:t>
            </w:r>
          </w:p>
        </w:tc>
      </w:tr>
      <w:tr w:rsidR="00D36D21" w:rsidRPr="0072447C" w14:paraId="21AC3DFA" w14:textId="77777777" w:rsidTr="00D36D21">
        <w:trPr>
          <w:jc w:val="center"/>
        </w:trPr>
        <w:tc>
          <w:tcPr>
            <w:tcW w:w="3065" w:type="dxa"/>
          </w:tcPr>
          <w:p w14:paraId="18C934C5" w14:textId="77777777" w:rsidR="00D36D21" w:rsidRPr="0072447C" w:rsidRDefault="00D36D21" w:rsidP="00D36D21">
            <w:pPr>
              <w:pStyle w:val="NoSpacing"/>
              <w:rPr>
                <w:rFonts w:cstheme="minorHAnsi"/>
              </w:rPr>
            </w:pPr>
            <w:r w:rsidRPr="0072447C">
              <w:rPr>
                <w:rFonts w:cstheme="minorHAnsi"/>
              </w:rPr>
              <w:t>Lactate (≥10mmol/L)</w:t>
            </w:r>
          </w:p>
        </w:tc>
        <w:tc>
          <w:tcPr>
            <w:tcW w:w="2317" w:type="dxa"/>
          </w:tcPr>
          <w:p w14:paraId="79FA2954" w14:textId="77777777" w:rsidR="00D36D21" w:rsidRPr="0072447C" w:rsidRDefault="00D36D21" w:rsidP="00D36D21">
            <w:pPr>
              <w:pStyle w:val="NoSpacing"/>
              <w:jc w:val="center"/>
              <w:rPr>
                <w:rFonts w:cstheme="minorHAnsi"/>
              </w:rPr>
            </w:pPr>
            <w:r w:rsidRPr="0072447C">
              <w:rPr>
                <w:rFonts w:cstheme="minorHAnsi"/>
              </w:rPr>
              <w:t>2</w:t>
            </w:r>
          </w:p>
        </w:tc>
        <w:tc>
          <w:tcPr>
            <w:tcW w:w="2065" w:type="dxa"/>
          </w:tcPr>
          <w:p w14:paraId="0D106B76"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36 (0.22, 0.53)</w:t>
            </w:r>
          </w:p>
        </w:tc>
        <w:tc>
          <w:tcPr>
            <w:tcW w:w="2050" w:type="dxa"/>
          </w:tcPr>
          <w:p w14:paraId="49F74FBB"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99 (0.96, 1.00)</w:t>
            </w:r>
          </w:p>
        </w:tc>
        <w:tc>
          <w:tcPr>
            <w:tcW w:w="828" w:type="dxa"/>
          </w:tcPr>
          <w:p w14:paraId="2FBA85D0" w14:textId="77777777" w:rsidR="00D36D21" w:rsidRPr="0072447C" w:rsidRDefault="00D36D21" w:rsidP="00D36D21">
            <w:pPr>
              <w:pStyle w:val="NoSpacing"/>
              <w:jc w:val="center"/>
              <w:rPr>
                <w:rStyle w:val="gnkrckgcgsb"/>
                <w:rFonts w:cstheme="minorHAnsi"/>
                <w:color w:val="000000"/>
                <w:bdr w:val="none" w:sz="0" w:space="0" w:color="auto" w:frame="1"/>
              </w:rPr>
            </w:pPr>
            <w:r>
              <w:rPr>
                <w:rStyle w:val="gnkrckgcgsb"/>
                <w:rFonts w:cstheme="minorHAnsi"/>
                <w:color w:val="000000"/>
                <w:bdr w:val="none" w:sz="0" w:space="0" w:color="auto" w:frame="1"/>
              </w:rPr>
              <w:t>0</w:t>
            </w:r>
            <w:r>
              <w:rPr>
                <w:rStyle w:val="gnkrckgcgsb"/>
              </w:rPr>
              <w:t>.852</w:t>
            </w:r>
          </w:p>
        </w:tc>
      </w:tr>
      <w:tr w:rsidR="00D36D21" w:rsidRPr="0072447C" w14:paraId="36F455D3" w14:textId="77777777" w:rsidTr="00D36D21">
        <w:trPr>
          <w:jc w:val="center"/>
        </w:trPr>
        <w:tc>
          <w:tcPr>
            <w:tcW w:w="3065" w:type="dxa"/>
          </w:tcPr>
          <w:p w14:paraId="67D2693F" w14:textId="77777777" w:rsidR="00D36D21" w:rsidRPr="0072447C" w:rsidRDefault="00D36D21" w:rsidP="00D36D21">
            <w:pPr>
              <w:rPr>
                <w:rFonts w:cstheme="minorHAnsi"/>
              </w:rPr>
            </w:pPr>
            <w:r w:rsidRPr="0072447C">
              <w:rPr>
                <w:rStyle w:val="gnkrckgcmrb"/>
                <w:rFonts w:cstheme="minorHAnsi"/>
              </w:rPr>
              <w:t>Leukocyte esterase (++ or +++)</w:t>
            </w:r>
          </w:p>
        </w:tc>
        <w:tc>
          <w:tcPr>
            <w:tcW w:w="2317" w:type="dxa"/>
          </w:tcPr>
          <w:p w14:paraId="0E1C9664" w14:textId="77777777" w:rsidR="00D36D21" w:rsidRPr="0072447C" w:rsidRDefault="00D36D21" w:rsidP="00D36D21">
            <w:pPr>
              <w:pStyle w:val="NoSpacing"/>
              <w:jc w:val="center"/>
              <w:rPr>
                <w:rFonts w:cstheme="minorHAnsi"/>
              </w:rPr>
            </w:pPr>
            <w:r w:rsidRPr="0072447C">
              <w:rPr>
                <w:rFonts w:cstheme="minorHAnsi"/>
              </w:rPr>
              <w:t>4</w:t>
            </w:r>
          </w:p>
        </w:tc>
        <w:tc>
          <w:tcPr>
            <w:tcW w:w="2065" w:type="dxa"/>
          </w:tcPr>
          <w:p w14:paraId="79C24182"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94 (0.70, 0.99)</w:t>
            </w:r>
          </w:p>
        </w:tc>
        <w:tc>
          <w:tcPr>
            <w:tcW w:w="2050" w:type="dxa"/>
          </w:tcPr>
          <w:p w14:paraId="2C58077F"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74 (0.67, 0.81)</w:t>
            </w:r>
          </w:p>
        </w:tc>
        <w:tc>
          <w:tcPr>
            <w:tcW w:w="828" w:type="dxa"/>
          </w:tcPr>
          <w:p w14:paraId="482462EF" w14:textId="77777777" w:rsidR="00D36D21" w:rsidRPr="0072447C" w:rsidRDefault="00D36D21" w:rsidP="00D36D21">
            <w:pPr>
              <w:pStyle w:val="NoSpacing"/>
              <w:jc w:val="center"/>
              <w:rPr>
                <w:rStyle w:val="gnkrckgcgsb"/>
                <w:rFonts w:cstheme="minorHAnsi"/>
                <w:color w:val="000000"/>
                <w:bdr w:val="none" w:sz="0" w:space="0" w:color="auto" w:frame="1"/>
              </w:rPr>
            </w:pPr>
            <w:r>
              <w:rPr>
                <w:rStyle w:val="gnkrckgcgsb"/>
                <w:rFonts w:cstheme="minorHAnsi"/>
                <w:color w:val="000000"/>
                <w:bdr w:val="none" w:sz="0" w:space="0" w:color="auto" w:frame="1"/>
              </w:rPr>
              <w:t>0.784</w:t>
            </w:r>
          </w:p>
        </w:tc>
      </w:tr>
      <w:tr w:rsidR="00D36D21" w:rsidRPr="0072447C" w14:paraId="3F59C038" w14:textId="77777777" w:rsidTr="00D36D21">
        <w:trPr>
          <w:jc w:val="center"/>
        </w:trPr>
        <w:tc>
          <w:tcPr>
            <w:tcW w:w="3065" w:type="dxa"/>
          </w:tcPr>
          <w:p w14:paraId="568D41D0" w14:textId="77777777" w:rsidR="00D36D21" w:rsidRPr="0072447C" w:rsidRDefault="00D36D21" w:rsidP="00D36D21">
            <w:pPr>
              <w:pStyle w:val="NoSpacing"/>
              <w:rPr>
                <w:rFonts w:cstheme="minorHAnsi"/>
              </w:rPr>
            </w:pPr>
            <w:r w:rsidRPr="0072447C">
              <w:rPr>
                <w:rFonts w:cstheme="minorHAnsi"/>
              </w:rPr>
              <w:t>PMNs (&gt;90%)</w:t>
            </w:r>
          </w:p>
        </w:tc>
        <w:tc>
          <w:tcPr>
            <w:tcW w:w="2317" w:type="dxa"/>
          </w:tcPr>
          <w:p w14:paraId="0422B151" w14:textId="77777777" w:rsidR="00D36D21" w:rsidRPr="0072447C" w:rsidRDefault="00D36D21" w:rsidP="00D36D21">
            <w:pPr>
              <w:pStyle w:val="NoSpacing"/>
              <w:jc w:val="center"/>
              <w:rPr>
                <w:rFonts w:cstheme="minorHAnsi"/>
              </w:rPr>
            </w:pPr>
            <w:r w:rsidRPr="0072447C">
              <w:rPr>
                <w:rFonts w:cstheme="minorHAnsi"/>
              </w:rPr>
              <w:t>2</w:t>
            </w:r>
          </w:p>
        </w:tc>
        <w:tc>
          <w:tcPr>
            <w:tcW w:w="2065" w:type="dxa"/>
          </w:tcPr>
          <w:p w14:paraId="41F9215B"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69 (0.41, 0.88)</w:t>
            </w:r>
          </w:p>
        </w:tc>
        <w:tc>
          <w:tcPr>
            <w:tcW w:w="2050" w:type="dxa"/>
          </w:tcPr>
          <w:p w14:paraId="0D816AFE"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65 (0.53, 0.75)</w:t>
            </w:r>
          </w:p>
        </w:tc>
        <w:tc>
          <w:tcPr>
            <w:tcW w:w="828" w:type="dxa"/>
          </w:tcPr>
          <w:p w14:paraId="38F237F7" w14:textId="77777777" w:rsidR="00D36D21" w:rsidRPr="0072447C" w:rsidRDefault="00D36D21" w:rsidP="00D36D21">
            <w:pPr>
              <w:pStyle w:val="NoSpacing"/>
              <w:jc w:val="center"/>
              <w:rPr>
                <w:rStyle w:val="gnkrckgcgsb"/>
                <w:rFonts w:cstheme="minorHAnsi"/>
                <w:color w:val="000000"/>
                <w:bdr w:val="none" w:sz="0" w:space="0" w:color="auto" w:frame="1"/>
              </w:rPr>
            </w:pPr>
            <w:r>
              <w:rPr>
                <w:rStyle w:val="gnkrckgcgsb"/>
                <w:rFonts w:cstheme="minorHAnsi"/>
                <w:color w:val="000000"/>
                <w:bdr w:val="none" w:sz="0" w:space="0" w:color="auto" w:frame="1"/>
              </w:rPr>
              <w:t>0.665</w:t>
            </w:r>
          </w:p>
        </w:tc>
      </w:tr>
      <w:tr w:rsidR="00D36D21" w:rsidRPr="0072447C" w14:paraId="76179C0B" w14:textId="77777777" w:rsidTr="00D36D21">
        <w:trPr>
          <w:jc w:val="center"/>
        </w:trPr>
        <w:tc>
          <w:tcPr>
            <w:tcW w:w="3065" w:type="dxa"/>
          </w:tcPr>
          <w:p w14:paraId="712FF4BD" w14:textId="77777777" w:rsidR="00D36D21" w:rsidRPr="0072447C" w:rsidRDefault="00D36D21" w:rsidP="00D36D21">
            <w:pPr>
              <w:pStyle w:val="NoSpacing"/>
              <w:rPr>
                <w:rFonts w:cstheme="minorHAnsi"/>
              </w:rPr>
            </w:pPr>
            <w:r w:rsidRPr="0072447C">
              <w:rPr>
                <w:rFonts w:cstheme="minorHAnsi"/>
              </w:rPr>
              <w:t>Pro-calcitonin (0.5μg/L)</w:t>
            </w:r>
          </w:p>
        </w:tc>
        <w:tc>
          <w:tcPr>
            <w:tcW w:w="2317" w:type="dxa"/>
          </w:tcPr>
          <w:p w14:paraId="57CCF30A" w14:textId="77777777" w:rsidR="00D36D21" w:rsidRPr="0072447C" w:rsidRDefault="00D36D21" w:rsidP="00D36D21">
            <w:pPr>
              <w:pStyle w:val="NoSpacing"/>
              <w:jc w:val="center"/>
              <w:rPr>
                <w:rFonts w:cstheme="minorHAnsi"/>
              </w:rPr>
            </w:pPr>
            <w:r w:rsidRPr="0072447C">
              <w:rPr>
                <w:rFonts w:cstheme="minorHAnsi"/>
              </w:rPr>
              <w:t>2</w:t>
            </w:r>
          </w:p>
        </w:tc>
        <w:tc>
          <w:tcPr>
            <w:tcW w:w="2065" w:type="dxa"/>
          </w:tcPr>
          <w:p w14:paraId="6C94B48D"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67 (0.26, 0.92)</w:t>
            </w:r>
          </w:p>
        </w:tc>
        <w:tc>
          <w:tcPr>
            <w:tcW w:w="2050" w:type="dxa"/>
          </w:tcPr>
          <w:p w14:paraId="1FDF70F9" w14:textId="77777777" w:rsidR="00D36D21" w:rsidRPr="0072447C" w:rsidRDefault="00D36D21" w:rsidP="00D36D21">
            <w:pPr>
              <w:pStyle w:val="HTMLPreformatted"/>
              <w:shd w:val="clear" w:color="auto" w:fill="FFFFFF"/>
              <w:wordWrap w:val="0"/>
              <w:spacing w:line="187" w:lineRule="atLeast"/>
              <w:jc w:val="center"/>
              <w:rPr>
                <w:rStyle w:val="gnkrckgcgsb"/>
                <w:rFonts w:asciiTheme="minorHAnsi" w:eastAsiaTheme="majorEastAsia" w:hAnsiTheme="minorHAnsi" w:cstheme="minorHAnsi"/>
                <w:color w:val="000000"/>
                <w:sz w:val="22"/>
                <w:szCs w:val="22"/>
                <w:bdr w:val="none" w:sz="0" w:space="0" w:color="auto" w:frame="1"/>
              </w:rPr>
            </w:pPr>
            <w:r w:rsidRPr="0072447C">
              <w:rPr>
                <w:rStyle w:val="gnkrckgcgsb"/>
                <w:rFonts w:asciiTheme="minorHAnsi" w:eastAsiaTheme="majorEastAsia" w:hAnsiTheme="minorHAnsi" w:cstheme="minorHAnsi"/>
                <w:color w:val="000000"/>
                <w:sz w:val="22"/>
                <w:szCs w:val="22"/>
                <w:bdr w:val="none" w:sz="0" w:space="0" w:color="auto" w:frame="1"/>
              </w:rPr>
              <w:t>0.93 (0.84, 0.97)</w:t>
            </w:r>
          </w:p>
        </w:tc>
        <w:tc>
          <w:tcPr>
            <w:tcW w:w="828" w:type="dxa"/>
          </w:tcPr>
          <w:p w14:paraId="59FDBBB9" w14:textId="77777777" w:rsidR="00D36D21" w:rsidRPr="0072447C" w:rsidRDefault="00D36D21" w:rsidP="00D36D21">
            <w:pPr>
              <w:jc w:val="center"/>
              <w:rPr>
                <w:rStyle w:val="gnkrckgcgsb"/>
                <w:rFonts w:cstheme="minorHAnsi"/>
                <w:color w:val="000000"/>
                <w:bdr w:val="none" w:sz="0" w:space="0" w:color="auto" w:frame="1"/>
              </w:rPr>
            </w:pPr>
            <w:r>
              <w:rPr>
                <w:rStyle w:val="gnkrckgcgsb"/>
                <w:rFonts w:cstheme="minorHAnsi"/>
                <w:color w:val="000000"/>
                <w:bdr w:val="none" w:sz="0" w:space="0" w:color="auto" w:frame="1"/>
              </w:rPr>
              <w:t>0.931</w:t>
            </w:r>
          </w:p>
        </w:tc>
      </w:tr>
      <w:tr w:rsidR="00D36D21" w:rsidRPr="0072447C" w14:paraId="0836C4D2" w14:textId="77777777" w:rsidTr="00D36D21">
        <w:trPr>
          <w:jc w:val="center"/>
        </w:trPr>
        <w:tc>
          <w:tcPr>
            <w:tcW w:w="3065" w:type="dxa"/>
          </w:tcPr>
          <w:p w14:paraId="02CA4B29" w14:textId="77777777" w:rsidR="00D36D21" w:rsidRPr="0072447C" w:rsidRDefault="00D36D21" w:rsidP="00D36D21">
            <w:pPr>
              <w:pStyle w:val="NoSpacing"/>
              <w:rPr>
                <w:rFonts w:cstheme="minorHAnsi"/>
              </w:rPr>
            </w:pPr>
            <w:r w:rsidRPr="0072447C">
              <w:rPr>
                <w:rFonts w:cstheme="minorHAnsi"/>
              </w:rPr>
              <w:t>TNFα (36pg/mL)</w:t>
            </w:r>
          </w:p>
        </w:tc>
        <w:tc>
          <w:tcPr>
            <w:tcW w:w="2317" w:type="dxa"/>
          </w:tcPr>
          <w:p w14:paraId="25B20C6F" w14:textId="77777777" w:rsidR="00D36D21" w:rsidRPr="0072447C" w:rsidRDefault="00D36D21" w:rsidP="00D36D21">
            <w:pPr>
              <w:pStyle w:val="NoSpacing"/>
              <w:jc w:val="center"/>
              <w:rPr>
                <w:rFonts w:cstheme="minorHAnsi"/>
              </w:rPr>
            </w:pPr>
            <w:r w:rsidRPr="0072447C">
              <w:rPr>
                <w:rFonts w:cstheme="minorHAnsi"/>
              </w:rPr>
              <w:t>2</w:t>
            </w:r>
          </w:p>
        </w:tc>
        <w:tc>
          <w:tcPr>
            <w:tcW w:w="2065" w:type="dxa"/>
          </w:tcPr>
          <w:p w14:paraId="3A93BC11"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Style w:val="gnkrckgcgsb"/>
                <w:rFonts w:cstheme="minorHAnsi"/>
                <w:color w:val="000000"/>
                <w:bdr w:val="none" w:sz="0" w:space="0" w:color="auto" w:frame="1"/>
              </w:rPr>
              <w:t>0.86 (0.49, 0.97)</w:t>
            </w:r>
          </w:p>
        </w:tc>
        <w:tc>
          <w:tcPr>
            <w:tcW w:w="2050" w:type="dxa"/>
          </w:tcPr>
          <w:p w14:paraId="50A2BC6E" w14:textId="77777777" w:rsidR="00D36D21" w:rsidRPr="0072447C" w:rsidRDefault="00D36D21" w:rsidP="00D36D21">
            <w:pPr>
              <w:pStyle w:val="HTMLPreformatted"/>
              <w:shd w:val="clear" w:color="auto" w:fill="FFFFFF"/>
              <w:wordWrap w:val="0"/>
              <w:spacing w:line="187" w:lineRule="atLeast"/>
              <w:jc w:val="center"/>
              <w:rPr>
                <w:rStyle w:val="gnkrckgcgsb"/>
                <w:rFonts w:asciiTheme="minorHAnsi" w:eastAsiaTheme="majorEastAsia" w:hAnsiTheme="minorHAnsi" w:cstheme="minorHAnsi"/>
                <w:color w:val="000000"/>
                <w:sz w:val="22"/>
                <w:szCs w:val="22"/>
                <w:bdr w:val="none" w:sz="0" w:space="0" w:color="auto" w:frame="1"/>
              </w:rPr>
            </w:pPr>
            <w:r w:rsidRPr="0072447C">
              <w:rPr>
                <w:rStyle w:val="gnkrckgcgsb"/>
                <w:rFonts w:asciiTheme="minorHAnsi" w:eastAsiaTheme="majorEastAsia" w:hAnsiTheme="minorHAnsi" w:cstheme="minorHAnsi"/>
                <w:color w:val="000000"/>
                <w:sz w:val="22"/>
                <w:szCs w:val="22"/>
                <w:bdr w:val="none" w:sz="0" w:space="0" w:color="auto" w:frame="1"/>
              </w:rPr>
              <w:t>0.88 (0.54, 0.98)</w:t>
            </w:r>
          </w:p>
        </w:tc>
        <w:tc>
          <w:tcPr>
            <w:tcW w:w="828" w:type="dxa"/>
          </w:tcPr>
          <w:p w14:paraId="0E23A327" w14:textId="77777777" w:rsidR="00D36D21" w:rsidRPr="0072447C" w:rsidRDefault="00D36D21" w:rsidP="00D36D21">
            <w:pPr>
              <w:jc w:val="center"/>
              <w:rPr>
                <w:rStyle w:val="gnkrckgcgsb"/>
                <w:rFonts w:cstheme="minorHAnsi"/>
                <w:color w:val="000000"/>
                <w:bdr w:val="none" w:sz="0" w:space="0" w:color="auto" w:frame="1"/>
              </w:rPr>
            </w:pPr>
            <w:r>
              <w:rPr>
                <w:rStyle w:val="gnkrckgcgsb"/>
                <w:rFonts w:cstheme="minorHAnsi"/>
                <w:color w:val="000000"/>
                <w:bdr w:val="none" w:sz="0" w:space="0" w:color="auto" w:frame="1"/>
              </w:rPr>
              <w:t>0.931</w:t>
            </w:r>
          </w:p>
        </w:tc>
      </w:tr>
      <w:tr w:rsidR="00D36D21" w:rsidRPr="0072447C" w14:paraId="0464DED8" w14:textId="77777777" w:rsidTr="00D36D21">
        <w:trPr>
          <w:jc w:val="center"/>
        </w:trPr>
        <w:tc>
          <w:tcPr>
            <w:tcW w:w="3065" w:type="dxa"/>
          </w:tcPr>
          <w:p w14:paraId="382961DD" w14:textId="77777777" w:rsidR="00D36D21" w:rsidRPr="0072447C" w:rsidRDefault="00D36D21" w:rsidP="00D36D21">
            <w:pPr>
              <w:pStyle w:val="NoSpacing"/>
              <w:rPr>
                <w:rFonts w:cstheme="minorHAnsi"/>
              </w:rPr>
            </w:pPr>
            <w:r w:rsidRPr="0072447C">
              <w:rPr>
                <w:rFonts w:cstheme="minorHAnsi"/>
              </w:rPr>
              <w:t>WBC (50,000/mm</w:t>
            </w:r>
            <w:r w:rsidRPr="0072447C">
              <w:rPr>
                <w:rFonts w:cstheme="minorHAnsi"/>
                <w:vertAlign w:val="superscript"/>
              </w:rPr>
              <w:t>3</w:t>
            </w:r>
            <w:r w:rsidRPr="0072447C">
              <w:rPr>
                <w:rFonts w:cstheme="minorHAnsi"/>
              </w:rPr>
              <w:t>)</w:t>
            </w:r>
          </w:p>
        </w:tc>
        <w:tc>
          <w:tcPr>
            <w:tcW w:w="2317" w:type="dxa"/>
          </w:tcPr>
          <w:p w14:paraId="269C3041" w14:textId="77777777" w:rsidR="00D36D21" w:rsidRPr="0072447C" w:rsidRDefault="00D36D21" w:rsidP="00D36D21">
            <w:pPr>
              <w:pStyle w:val="NoSpacing"/>
              <w:jc w:val="center"/>
              <w:rPr>
                <w:rFonts w:cstheme="minorHAnsi"/>
              </w:rPr>
            </w:pPr>
            <w:r w:rsidRPr="0072447C">
              <w:rPr>
                <w:rFonts w:cstheme="minorHAnsi"/>
              </w:rPr>
              <w:t>5</w:t>
            </w:r>
          </w:p>
        </w:tc>
        <w:tc>
          <w:tcPr>
            <w:tcW w:w="2065" w:type="dxa"/>
          </w:tcPr>
          <w:p w14:paraId="50F406B4" w14:textId="77777777" w:rsidR="00D36D21" w:rsidRPr="0072447C" w:rsidRDefault="00D36D21" w:rsidP="00D36D21">
            <w:pPr>
              <w:pStyle w:val="NoSpacing"/>
              <w:jc w:val="center"/>
              <w:rPr>
                <w:rStyle w:val="gnkrckgcgsb"/>
                <w:rFonts w:cstheme="minorHAnsi"/>
                <w:color w:val="000000"/>
                <w:bdr w:val="none" w:sz="0" w:space="0" w:color="auto" w:frame="1"/>
              </w:rPr>
            </w:pPr>
            <w:r w:rsidRPr="0072447C">
              <w:rPr>
                <w:rFonts w:eastAsia="Times New Roman" w:cstheme="minorHAnsi"/>
                <w:color w:val="000000"/>
                <w:bdr w:val="none" w:sz="0" w:space="0" w:color="auto" w:frame="1"/>
                <w:lang w:eastAsia="en-GB"/>
              </w:rPr>
              <w:t>0.56 (0.42, 0.69)</w:t>
            </w:r>
          </w:p>
        </w:tc>
        <w:tc>
          <w:tcPr>
            <w:tcW w:w="2050" w:type="dxa"/>
          </w:tcPr>
          <w:p w14:paraId="3CB2001B" w14:textId="77777777" w:rsidR="00D36D21" w:rsidRPr="0072447C" w:rsidRDefault="00D36D21" w:rsidP="00D36D21">
            <w:pPr>
              <w:pStyle w:val="HTMLPreformatted"/>
              <w:shd w:val="clear" w:color="auto" w:fill="FFFFFF"/>
              <w:wordWrap w:val="0"/>
              <w:spacing w:line="187" w:lineRule="atLeast"/>
              <w:jc w:val="center"/>
              <w:rPr>
                <w:rStyle w:val="gnkrckgcgsb"/>
                <w:rFonts w:asciiTheme="minorHAnsi" w:eastAsiaTheme="majorEastAsia" w:hAnsiTheme="minorHAnsi" w:cstheme="minorHAnsi"/>
                <w:color w:val="000000"/>
                <w:sz w:val="22"/>
                <w:szCs w:val="22"/>
                <w:bdr w:val="none" w:sz="0" w:space="0" w:color="auto" w:frame="1"/>
              </w:rPr>
            </w:pPr>
            <w:r w:rsidRPr="0072447C">
              <w:rPr>
                <w:rFonts w:asciiTheme="minorHAnsi" w:hAnsiTheme="minorHAnsi" w:cstheme="minorHAnsi"/>
                <w:color w:val="000000"/>
                <w:sz w:val="22"/>
                <w:szCs w:val="22"/>
                <w:bdr w:val="none" w:sz="0" w:space="0" w:color="auto" w:frame="1"/>
              </w:rPr>
              <w:t>0.90 (0.87, 0.92)</w:t>
            </w:r>
          </w:p>
        </w:tc>
        <w:tc>
          <w:tcPr>
            <w:tcW w:w="828" w:type="dxa"/>
          </w:tcPr>
          <w:p w14:paraId="13BAE80C" w14:textId="77777777" w:rsidR="00D36D21" w:rsidRPr="0072447C" w:rsidRDefault="00D36D21" w:rsidP="00D36D21">
            <w:pPr>
              <w:pStyle w:val="HTMLPreformatted"/>
              <w:shd w:val="clear" w:color="auto" w:fill="FFFFFF"/>
              <w:wordWrap w:val="0"/>
              <w:spacing w:line="187" w:lineRule="atLeast"/>
              <w:jc w:val="center"/>
              <w:rPr>
                <w:rFonts w:asciiTheme="minorHAnsi" w:hAnsiTheme="minorHAnsi" w:cstheme="minorHAnsi"/>
                <w:color w:val="000000"/>
                <w:sz w:val="22"/>
                <w:szCs w:val="22"/>
                <w:bdr w:val="none" w:sz="0" w:space="0" w:color="auto" w:frame="1"/>
              </w:rPr>
            </w:pPr>
            <w:r>
              <w:rPr>
                <w:rFonts w:asciiTheme="minorHAnsi" w:hAnsiTheme="minorHAnsi" w:cstheme="minorHAnsi"/>
                <w:color w:val="000000"/>
                <w:sz w:val="22"/>
                <w:szCs w:val="22"/>
                <w:bdr w:val="none" w:sz="0" w:space="0" w:color="auto" w:frame="1"/>
              </w:rPr>
              <w:t>0.895</w:t>
            </w:r>
          </w:p>
        </w:tc>
      </w:tr>
    </w:tbl>
    <w:p w14:paraId="6830CBE2" w14:textId="2FAD9929" w:rsidR="00D36D21" w:rsidRDefault="00D36D21" w:rsidP="00D36D21">
      <w:pPr>
        <w:pStyle w:val="HTMLPreformatted"/>
        <w:keepLines/>
        <w:widowControl w:val="0"/>
        <w:shd w:val="clear" w:color="auto" w:fill="FFFFFF"/>
        <w:wordWrap w:val="0"/>
        <w:spacing w:line="187" w:lineRule="atLeast"/>
        <w:jc w:val="center"/>
        <w:rPr>
          <w:rFonts w:asciiTheme="minorHAnsi" w:hAnsiTheme="minorHAnsi" w:cstheme="minorHAnsi"/>
          <w:sz w:val="22"/>
          <w:szCs w:val="22"/>
        </w:rPr>
      </w:pPr>
      <w:r w:rsidRPr="00CF3C57">
        <w:rPr>
          <w:rFonts w:asciiTheme="minorHAnsi" w:hAnsiTheme="minorHAnsi" w:cstheme="minorHAnsi"/>
          <w:b/>
          <w:color w:val="000000"/>
          <w:sz w:val="22"/>
          <w:szCs w:val="22"/>
          <w:bdr w:val="none" w:sz="0" w:space="0" w:color="auto" w:frame="1"/>
        </w:rPr>
        <w:t xml:space="preserve">Table </w:t>
      </w:r>
      <w:r>
        <w:rPr>
          <w:rFonts w:asciiTheme="minorHAnsi" w:hAnsiTheme="minorHAnsi" w:cstheme="minorHAnsi"/>
          <w:b/>
          <w:color w:val="000000"/>
          <w:sz w:val="22"/>
          <w:szCs w:val="22"/>
          <w:bdr w:val="none" w:sz="0" w:space="0" w:color="auto" w:frame="1"/>
        </w:rPr>
        <w:t>3</w:t>
      </w:r>
      <w:r w:rsidRPr="00CF3C57">
        <w:rPr>
          <w:rFonts w:asciiTheme="minorHAnsi" w:hAnsiTheme="minorHAnsi" w:cstheme="minorHAnsi"/>
          <w:b/>
          <w:color w:val="000000"/>
          <w:sz w:val="22"/>
          <w:szCs w:val="22"/>
          <w:bdr w:val="none" w:sz="0" w:space="0" w:color="auto" w:frame="1"/>
        </w:rPr>
        <w:t xml:space="preserve">: </w:t>
      </w:r>
      <w:r w:rsidRPr="00CF3C57">
        <w:rPr>
          <w:rFonts w:asciiTheme="minorHAnsi" w:hAnsiTheme="minorHAnsi" w:cstheme="minorHAnsi"/>
          <w:sz w:val="22"/>
          <w:szCs w:val="22"/>
        </w:rPr>
        <w:t>Sensitivity, specificity and AUCs for SF tests included in the meta-analysis.</w:t>
      </w:r>
      <w:r>
        <w:rPr>
          <w:rFonts w:asciiTheme="minorHAnsi" w:hAnsiTheme="minorHAnsi" w:cstheme="minorHAnsi"/>
          <w:sz w:val="22"/>
          <w:szCs w:val="22"/>
        </w:rPr>
        <w:t xml:space="preserve"> PMN=polymorphonuclear cells. TNF</w:t>
      </w:r>
      <w:r>
        <w:rPr>
          <w:rFonts w:ascii="Calibri" w:hAnsi="Calibri" w:cs="Calibri"/>
          <w:sz w:val="22"/>
          <w:szCs w:val="22"/>
        </w:rPr>
        <w:t>α</w:t>
      </w:r>
      <w:r>
        <w:rPr>
          <w:rFonts w:asciiTheme="minorHAnsi" w:hAnsiTheme="minorHAnsi" w:cstheme="minorHAnsi"/>
          <w:sz w:val="22"/>
          <w:szCs w:val="22"/>
        </w:rPr>
        <w:t xml:space="preserve">=tumour necrosis factor </w:t>
      </w:r>
      <w:r>
        <w:rPr>
          <w:rFonts w:ascii="Calibri" w:hAnsi="Calibri" w:cs="Calibri"/>
          <w:sz w:val="22"/>
          <w:szCs w:val="22"/>
        </w:rPr>
        <w:t>α</w:t>
      </w:r>
      <w:r>
        <w:rPr>
          <w:rFonts w:asciiTheme="minorHAnsi" w:hAnsiTheme="minorHAnsi" w:cstheme="minorHAnsi"/>
          <w:sz w:val="22"/>
          <w:szCs w:val="22"/>
        </w:rPr>
        <w:t>. WBC=white blood cells.</w:t>
      </w:r>
    </w:p>
    <w:p w14:paraId="330A87BA" w14:textId="360CFCB5" w:rsidR="00D36D21" w:rsidRDefault="00D36D21" w:rsidP="00D36D21">
      <w:pPr>
        <w:pStyle w:val="HTMLPreformatted"/>
        <w:keepLines/>
        <w:widowControl w:val="0"/>
        <w:shd w:val="clear" w:color="auto" w:fill="FFFFFF"/>
        <w:wordWrap w:val="0"/>
        <w:spacing w:line="187" w:lineRule="atLeast"/>
        <w:jc w:val="center"/>
        <w:rPr>
          <w:rFonts w:asciiTheme="minorHAnsi" w:hAnsiTheme="minorHAnsi" w:cstheme="minorHAnsi"/>
          <w:sz w:val="22"/>
          <w:szCs w:val="22"/>
        </w:rPr>
      </w:pPr>
      <w:r w:rsidRPr="00CF3C57">
        <w:rPr>
          <w:rFonts w:asciiTheme="minorHAnsi" w:hAnsiTheme="minorHAnsi" w:cstheme="minorHAnsi"/>
          <w:sz w:val="22"/>
          <w:szCs w:val="22"/>
        </w:rPr>
        <w:t>A test was eligible for meta-analysis if</w:t>
      </w:r>
      <w:r>
        <w:rPr>
          <w:rFonts w:asciiTheme="minorHAnsi" w:hAnsiTheme="minorHAnsi" w:cstheme="minorHAnsi"/>
          <w:sz w:val="22"/>
          <w:szCs w:val="22"/>
        </w:rPr>
        <w:t xml:space="preserve"> &gt;1</w:t>
      </w:r>
      <w:r w:rsidRPr="00CF3C57">
        <w:rPr>
          <w:rFonts w:asciiTheme="minorHAnsi" w:hAnsiTheme="minorHAnsi" w:cstheme="minorHAnsi"/>
          <w:sz w:val="22"/>
          <w:szCs w:val="22"/>
        </w:rPr>
        <w:t xml:space="preserve"> study used the same marker, threshold and fluid. Studies</w:t>
      </w:r>
    </w:p>
    <w:p w14:paraId="3605B041" w14:textId="2B476AD8" w:rsidR="00D36D21" w:rsidRDefault="00D36D21" w:rsidP="00D36D21">
      <w:pPr>
        <w:pStyle w:val="HTMLPreformatted"/>
        <w:keepLines/>
        <w:widowControl w:val="0"/>
        <w:shd w:val="clear" w:color="auto" w:fill="FFFFFF"/>
        <w:wordWrap w:val="0"/>
        <w:spacing w:line="187" w:lineRule="atLeast"/>
        <w:jc w:val="center"/>
        <w:rPr>
          <w:rFonts w:asciiTheme="minorHAnsi" w:hAnsiTheme="minorHAnsi" w:cstheme="minorHAnsi"/>
          <w:sz w:val="22"/>
          <w:szCs w:val="22"/>
        </w:rPr>
      </w:pPr>
      <w:r>
        <w:rPr>
          <w:rFonts w:asciiTheme="minorHAnsi" w:hAnsiTheme="minorHAnsi" w:cstheme="minorHAnsi"/>
          <w:sz w:val="22"/>
          <w:szCs w:val="22"/>
        </w:rPr>
        <w:t>testing</w:t>
      </w:r>
      <w:r w:rsidRPr="00CF3C57">
        <w:rPr>
          <w:rFonts w:asciiTheme="minorHAnsi" w:hAnsiTheme="minorHAnsi" w:cstheme="minorHAnsi"/>
          <w:sz w:val="22"/>
          <w:szCs w:val="22"/>
        </w:rPr>
        <w:t xml:space="preserve"> markers at other thresholds and</w:t>
      </w:r>
      <w:r>
        <w:rPr>
          <w:rFonts w:asciiTheme="minorHAnsi" w:hAnsiTheme="minorHAnsi" w:cstheme="minorHAnsi"/>
          <w:sz w:val="22"/>
          <w:szCs w:val="22"/>
        </w:rPr>
        <w:t>/or</w:t>
      </w:r>
      <w:r w:rsidRPr="00CF3C57">
        <w:rPr>
          <w:rFonts w:asciiTheme="minorHAnsi" w:hAnsiTheme="minorHAnsi" w:cstheme="minorHAnsi"/>
          <w:sz w:val="22"/>
          <w:szCs w:val="22"/>
        </w:rPr>
        <w:t xml:space="preserve"> in serum were not eligible for meta-analysis</w:t>
      </w:r>
    </w:p>
    <w:p w14:paraId="53A2F9A8" w14:textId="1347849C" w:rsidR="00D36D21" w:rsidRDefault="00D36D21" w:rsidP="00D36D21">
      <w:pPr>
        <w:jc w:val="center"/>
        <w:rPr>
          <w:b/>
        </w:rPr>
      </w:pPr>
      <w:r>
        <w:rPr>
          <w:rFonts w:cstheme="minorHAnsi"/>
        </w:rPr>
        <w:t>if not replicated</w:t>
      </w:r>
      <w:r w:rsidRPr="00CF3C57">
        <w:rPr>
          <w:rFonts w:cstheme="minorHAnsi"/>
        </w:rPr>
        <w:t xml:space="preserve"> in a second study.</w:t>
      </w:r>
    </w:p>
    <w:p w14:paraId="4CA53D60" w14:textId="77777777" w:rsidR="00856957" w:rsidRDefault="00856957">
      <w:pPr>
        <w:rPr>
          <w:b/>
        </w:rPr>
      </w:pPr>
      <w:r>
        <w:rPr>
          <w:b/>
        </w:rPr>
        <w:br w:type="page"/>
      </w:r>
    </w:p>
    <w:p w14:paraId="20CD71FA" w14:textId="77777777" w:rsidR="00856957" w:rsidRDefault="00856957">
      <w:pPr>
        <w:rPr>
          <w:b/>
          <w:u w:val="single"/>
        </w:rPr>
      </w:pPr>
      <w:r>
        <w:rPr>
          <w:b/>
          <w:u w:val="single"/>
        </w:rPr>
        <w:lastRenderedPageBreak/>
        <w:t>Figure legends</w:t>
      </w:r>
    </w:p>
    <w:p w14:paraId="2EAECBF2" w14:textId="02D2C215" w:rsidR="00856957" w:rsidRDefault="00856957" w:rsidP="00856957">
      <w:r>
        <w:rPr>
          <w:b/>
        </w:rPr>
        <w:t xml:space="preserve">Figure 1: </w:t>
      </w:r>
      <w:r>
        <w:t>PRISMA flowchart of included papers.</w:t>
      </w:r>
    </w:p>
    <w:p w14:paraId="6A6C57D3" w14:textId="39023AF8" w:rsidR="00856957" w:rsidRPr="00856957" w:rsidRDefault="00856957" w:rsidP="00856957">
      <w:r>
        <w:rPr>
          <w:b/>
        </w:rPr>
        <w:t>Figure 2</w:t>
      </w:r>
      <w:r w:rsidRPr="00856957">
        <w:t xml:space="preserve">: Pooled sensitivity, specificity and </w:t>
      </w:r>
      <w:r>
        <w:t>areas under curve (</w:t>
      </w:r>
      <w:r w:rsidRPr="00856957">
        <w:t>AUCs</w:t>
      </w:r>
      <w:r>
        <w:t>)</w:t>
      </w:r>
      <w:r w:rsidRPr="00856957">
        <w:t xml:space="preserve"> for eligible</w:t>
      </w:r>
      <w:r>
        <w:t xml:space="preserve"> synovial fluid</w:t>
      </w:r>
      <w:r w:rsidRPr="00856957">
        <w:t xml:space="preserve"> tests included in meta-analyses</w:t>
      </w:r>
      <w:r w:rsidR="005B26D9">
        <w:t>, to differentiate septic from non-septic arthritis. PMNs= polymorphonuclear leukocytes. WBC= white blood cells. TNF</w:t>
      </w:r>
      <w:r w:rsidR="005B26D9">
        <w:rPr>
          <w:rFonts w:cstheme="minorHAnsi"/>
        </w:rPr>
        <w:t>α</w:t>
      </w:r>
      <w:r w:rsidR="005B26D9">
        <w:t xml:space="preserve">= tumour necrosis factor </w:t>
      </w:r>
      <w:r w:rsidR="005B26D9">
        <w:rPr>
          <w:rFonts w:cstheme="minorHAnsi"/>
        </w:rPr>
        <w:t>α</w:t>
      </w:r>
      <w:r w:rsidR="005B26D9">
        <w:t xml:space="preserve">. </w:t>
      </w:r>
    </w:p>
    <w:p w14:paraId="03B79CF4" w14:textId="1C311D3B" w:rsidR="00D36D21" w:rsidRDefault="00D36D21">
      <w:pPr>
        <w:rPr>
          <w:b/>
        </w:rPr>
      </w:pPr>
      <w:r>
        <w:rPr>
          <w:b/>
        </w:rPr>
        <w:br w:type="page"/>
      </w:r>
    </w:p>
    <w:p w14:paraId="7F6A4A3E" w14:textId="31D99861" w:rsidR="006F7B9A" w:rsidRDefault="007A54DA" w:rsidP="00D476D2">
      <w:pPr>
        <w:rPr>
          <w:b/>
        </w:rPr>
      </w:pPr>
      <w:r>
        <w:rPr>
          <w:b/>
        </w:rPr>
        <w:lastRenderedPageBreak/>
        <w:t>References</w:t>
      </w:r>
    </w:p>
    <w:p w14:paraId="24B0CD32" w14:textId="5CEFE738" w:rsidR="00A36472" w:rsidRPr="00A36472" w:rsidRDefault="007A54DA" w:rsidP="00A36472">
      <w:pPr>
        <w:widowControl w:val="0"/>
        <w:autoSpaceDE w:val="0"/>
        <w:autoSpaceDN w:val="0"/>
        <w:adjustRightInd w:val="0"/>
        <w:spacing w:after="0"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A36472" w:rsidRPr="00A36472">
        <w:rPr>
          <w:rFonts w:ascii="Calibri" w:hAnsi="Calibri" w:cs="Calibri"/>
          <w:noProof/>
          <w:szCs w:val="24"/>
        </w:rPr>
        <w:t xml:space="preserve">1. </w:t>
      </w:r>
      <w:r w:rsidR="00A36472" w:rsidRPr="00A36472">
        <w:rPr>
          <w:rFonts w:ascii="Calibri" w:hAnsi="Calibri" w:cs="Calibri"/>
          <w:noProof/>
          <w:szCs w:val="24"/>
        </w:rPr>
        <w:tab/>
        <w:t>Dey M, Lal P, Thompson RN, Goodson N. SAT0459 DIAGNOSIS AND MANAGEMENT OF ACUTE HOT JOINTS AT A TERTIARY RHEUMATOLOGY CENTRE OVER A 7-MONTH PERIOD. Ann Rheum Dis [Internet]. 2019 Jun 1;78(Suppl 2):1319 LP – 1319. Available from: http://ard.bmj.com/content/78/Suppl_2/1319.1.abstract</w:t>
      </w:r>
    </w:p>
    <w:p w14:paraId="2DBCBBBA"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 </w:t>
      </w:r>
      <w:r w:rsidRPr="00A36472">
        <w:rPr>
          <w:rFonts w:ascii="Calibri" w:hAnsi="Calibri" w:cs="Calibri"/>
          <w:noProof/>
          <w:szCs w:val="24"/>
        </w:rPr>
        <w:tab/>
        <w:t>Margaretten ME, Kohlwes J, Moore D, Bent S. Does This Adult Patient Have Septic Arthritis? JAMA [Internet]. 2007 Apr 4;297(13):1478–88. Available from: http://jama.jamanetwork.com/article.aspx?doi=10.1001/jama.297.13.1478</w:t>
      </w:r>
    </w:p>
    <w:p w14:paraId="3C7A89C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 </w:t>
      </w:r>
      <w:r w:rsidRPr="00A36472">
        <w:rPr>
          <w:rFonts w:ascii="Calibri" w:hAnsi="Calibri" w:cs="Calibri"/>
          <w:noProof/>
          <w:szCs w:val="24"/>
        </w:rPr>
        <w:tab/>
        <w:t>Landewé RBM, Günther KP, Lukas C, Braun J, Combe B, Conaghan PG, et al. EULAR/EFORT recommendations for the diagnosis and initial management of patients with acute or recent onset swelling of the knee. Ann Rheum Dis [Internet]. 2010 Jan [cited 2022 Aug 31];69(1):12–9. Available from: https://pubmed.ncbi.nlm.nih.gov/19147613/</w:t>
      </w:r>
    </w:p>
    <w:p w14:paraId="4403EAB6"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 </w:t>
      </w:r>
      <w:r w:rsidRPr="00A36472">
        <w:rPr>
          <w:rFonts w:ascii="Calibri" w:hAnsi="Calibri" w:cs="Calibri"/>
          <w:noProof/>
          <w:szCs w:val="24"/>
        </w:rPr>
        <w:tab/>
        <w:t xml:space="preserve">Coakley G, Mathews C, Field M, Jones A, Kingsley G, Walker D, et al. BSR &amp; BHPR, BOA, RCGP and BSAC guidelines for management of the hot swollen joint in adults. Rheumatology (Oxford). 2006;45(8):1039–41. </w:t>
      </w:r>
    </w:p>
    <w:p w14:paraId="65501F08"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 </w:t>
      </w:r>
      <w:r w:rsidRPr="00A36472">
        <w:rPr>
          <w:rFonts w:ascii="Calibri" w:hAnsi="Calibri" w:cs="Calibri"/>
          <w:noProof/>
          <w:szCs w:val="24"/>
        </w:rPr>
        <w:tab/>
        <w:t>Lim SY, Lu N, Choi HK. Septic arthritis in gout patients: a population-based cohort study. Rheumatology [Internet]. 2015 Nov 1 [cited 2022 Aug 31];54(11):2095–9. Available from: https://academic.oup.com/rheumatology/article/54/11/2095/1774348</w:t>
      </w:r>
    </w:p>
    <w:p w14:paraId="4DC36AB8"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 </w:t>
      </w:r>
      <w:r w:rsidRPr="00A36472">
        <w:rPr>
          <w:rFonts w:ascii="Calibri" w:hAnsi="Calibri" w:cs="Calibri"/>
          <w:noProof/>
          <w:szCs w:val="24"/>
        </w:rPr>
        <w:tab/>
        <w:t>Dey M, Al-Attar M, Peruffo L, Wilson I, Zhao SS, Duffield S, et al. AB0940 BIOMARKERS IN THE DIAGNOSIS OF ACUTE HOT JOINTS: AN EVALUATION OF RESEARCH INTEREST 1960-2018. Ann Rheum Dis [Internet]. 2020;79(Suppl 1):1769. Available from: https://ard.bmj.com/content/79/Suppl_1/1769.2</w:t>
      </w:r>
    </w:p>
    <w:p w14:paraId="5CE1F580"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 </w:t>
      </w:r>
      <w:r w:rsidRPr="00A36472">
        <w:rPr>
          <w:rFonts w:ascii="Calibri" w:hAnsi="Calibri" w:cs="Calibri"/>
          <w:noProof/>
          <w:szCs w:val="24"/>
        </w:rPr>
        <w:tab/>
        <w:t>Arvieux C, Common H. New diagnostic tools for prosthetic joint infection [Internet]. Vol. 105, Orthopaedics and Traumatology: Surgery and Research. Elsevier Masson SAS; 2019 [cited 2020 Oct 3]. p. S23–30. Available from: https://pubmed.ncbi.nlm.nih.gov/30056239/</w:t>
      </w:r>
    </w:p>
    <w:p w14:paraId="6394157A"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8. </w:t>
      </w:r>
      <w:r w:rsidRPr="00A36472">
        <w:rPr>
          <w:rFonts w:ascii="Calibri" w:hAnsi="Calibri" w:cs="Calibri"/>
          <w:noProof/>
          <w:szCs w:val="24"/>
        </w:rPr>
        <w:tab/>
        <w:t>Li B, Chen F, Liu Y, Xu G. Synovial Fluid α-Defensin as a Biomarker for Peri-Prosthetic Joint Infection: A Systematic Review and Meta-Analysis [Internet]. Vol. 18, Surgical Infections. Mary Ann Liebert Inc.; 2017 [cited 2020 Oct 3]. p. 702–10. Available from: https://pubmed.ncbi.nlm.nih.gov/28686144/</w:t>
      </w:r>
    </w:p>
    <w:p w14:paraId="4308CB5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9. </w:t>
      </w:r>
      <w:r w:rsidRPr="00A36472">
        <w:rPr>
          <w:rFonts w:ascii="Calibri" w:hAnsi="Calibri" w:cs="Calibri"/>
          <w:noProof/>
          <w:szCs w:val="24"/>
        </w:rPr>
        <w:tab/>
        <w:t>Wouthuyzen-Bakker M, Ploegmakers JJW, Ottink K, Kampinga GA, Wagenmakers-Huizenga L, Jutte PC, et al. Synovial Calprotectin: An Inexpensive Biomarker to Exclude a Chronic Prosthetic Joint Infection. J Arthroplasty [Internet]. 2018 Apr 1 [cited 2020 Oct 3];33(4):1149–53. Available from: https://pubmed.ncbi.nlm.nih.gov/29224989/</w:t>
      </w:r>
    </w:p>
    <w:p w14:paraId="436D1F78"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0. </w:t>
      </w:r>
      <w:r w:rsidRPr="00A36472">
        <w:rPr>
          <w:rFonts w:ascii="Calibri" w:hAnsi="Calibri" w:cs="Calibri"/>
          <w:noProof/>
          <w:szCs w:val="24"/>
        </w:rPr>
        <w:tab/>
        <w:t>Cochrane Handbook for Systematic Reviews of Interventions | Cochrane Training [Internet]. [cited 2020 Aug 31]. Available from: https://training.cochrane.org/handbook/current</w:t>
      </w:r>
    </w:p>
    <w:p w14:paraId="4C5D2326"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1. </w:t>
      </w:r>
      <w:r w:rsidRPr="00A36472">
        <w:rPr>
          <w:rFonts w:ascii="Calibri" w:hAnsi="Calibri" w:cs="Calibri"/>
          <w:noProof/>
          <w:szCs w:val="24"/>
        </w:rPr>
        <w:tab/>
        <w:t>Moher D, Shamseer L, Clarke M, Ghersi D, Liberati A, Petticrew M, et al. Preferred reporting items for systematic review and meta-analysis protocols (PRISMA-P) 2015 statement. Rev Esp Nutr Humana y Diet [Internet]. 2016 Dec 1 [cited 2020 Sep 5];20(2):148–60. Available from: https://systematicreviewsjournal.biomedcentral.com/articles/10.1186/2046-4053-4-1</w:t>
      </w:r>
    </w:p>
    <w:p w14:paraId="2C1A398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2. </w:t>
      </w:r>
      <w:r w:rsidRPr="00A36472">
        <w:rPr>
          <w:rFonts w:ascii="Calibri" w:hAnsi="Calibri" w:cs="Calibri"/>
          <w:noProof/>
          <w:szCs w:val="24"/>
        </w:rPr>
        <w:tab/>
        <w:t>Handbook for DTA Reviews | Cochrane Screening and Diagnostic Tests [Internet]. [cited 2020 Oct 2]. Available from: https://methods.cochrane.org/sdt/handbook-dta-reviews</w:t>
      </w:r>
    </w:p>
    <w:p w14:paraId="051CD565"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3. </w:t>
      </w:r>
      <w:r w:rsidRPr="00A36472">
        <w:rPr>
          <w:rFonts w:ascii="Calibri" w:hAnsi="Calibri" w:cs="Calibri"/>
          <w:noProof/>
          <w:szCs w:val="24"/>
        </w:rPr>
        <w:tab/>
        <w:t>Dey M, Al-Attar M, Peruffo L, Wilson I, Duffield SJ, Zhao SS, et al. A systematic review of the assessment and diagnosis of the acute hot joint [Internet]. [cited 2019 Oct 27]. Available from: https://www.crd.york.ac.uk/prospero/display_record.php?RecordID=117065</w:t>
      </w:r>
    </w:p>
    <w:p w14:paraId="3E333AC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4. </w:t>
      </w:r>
      <w:r w:rsidRPr="00A36472">
        <w:rPr>
          <w:rFonts w:ascii="Calibri" w:hAnsi="Calibri" w:cs="Calibri"/>
          <w:noProof/>
          <w:szCs w:val="24"/>
        </w:rPr>
        <w:tab/>
        <w:t>Whiting PF, Rutjes AWS, Westwood ME, Mallett S, Deeks JJ, Reitsma JB, et al. Quadas-2: A revised tool for the quality assessment of diagnostic accuracy studies [Internet]. Vol. 155, Annals of Internal Medicine. American College of Physicians; 2011 [cited 2020 Oct 2]. p. 529–36. Available from: https://pubmed.ncbi.nlm.nih.gov/22007046/</w:t>
      </w:r>
    </w:p>
    <w:p w14:paraId="4E623816"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5. </w:t>
      </w:r>
      <w:r w:rsidRPr="00A36472">
        <w:rPr>
          <w:rFonts w:ascii="Calibri" w:hAnsi="Calibri" w:cs="Calibri"/>
          <w:noProof/>
          <w:szCs w:val="24"/>
        </w:rPr>
        <w:tab/>
        <w:t xml:space="preserve">Omar M, Reichling M, Liodakis E, Ettinger M, Guenther D, Decker S, et al. Rapid exclusion of bacterial arthritis using a glucometer. Clin Rheumatol [Internet]. 2017;36(3 PG-591–598):591–8. Available from: </w:t>
      </w:r>
      <w:r w:rsidRPr="00A36472">
        <w:rPr>
          <w:rFonts w:ascii="Calibri" w:hAnsi="Calibri" w:cs="Calibri"/>
          <w:noProof/>
          <w:szCs w:val="24"/>
        </w:rPr>
        <w:lastRenderedPageBreak/>
        <w:t>https://link.springer.com/openurl?genre=article&amp;id=doi:10.1007/s10067-016-3255-4 NS  -</w:t>
      </w:r>
    </w:p>
    <w:p w14:paraId="290E776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6. </w:t>
      </w:r>
      <w:r w:rsidRPr="00A36472">
        <w:rPr>
          <w:rFonts w:ascii="Calibri" w:hAnsi="Calibri" w:cs="Calibri"/>
          <w:noProof/>
          <w:szCs w:val="24"/>
        </w:rPr>
        <w:tab/>
        <w:t>Micó  Navarro, F., de Miniac, D., González, Y., Brell, A., López, C., Sánchez-Reus, F., Mirelis, B., Coll, P. M. Efficacy of the filmarray blood culture identification panel for direct molecular diagnosis of infectious diseases from samples other than blood. J Med Microbiol [Internet]. 2015;64(12 PG-). Available from: https://www.scopus.com/inward/record.url?eid=2-s2.0-84955608210&amp;partnerID=40&amp;md5=0752b96694268268ec7c988848e39fc8 NS  -</w:t>
      </w:r>
    </w:p>
    <w:p w14:paraId="2B06F12D"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7. </w:t>
      </w:r>
      <w:r w:rsidRPr="00A36472">
        <w:rPr>
          <w:rFonts w:ascii="Calibri" w:hAnsi="Calibri" w:cs="Calibri"/>
          <w:noProof/>
          <w:szCs w:val="24"/>
        </w:rPr>
        <w:tab/>
        <w:t>Kim H, Kim J, Ihm C. The usefulness of multiplex PCR for the identification of bacteria in joint infection. J Clin Lab Anal [Internet]. 2010;24(3 PG-175–181):175–81. Available from: https://onlinelibrary.wiley.com/doi/full/10.1002/jcla.20384 NS  -</w:t>
      </w:r>
    </w:p>
    <w:p w14:paraId="445F078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8. </w:t>
      </w:r>
      <w:r w:rsidRPr="00A36472">
        <w:rPr>
          <w:rFonts w:ascii="Calibri" w:hAnsi="Calibri" w:cs="Calibri"/>
          <w:noProof/>
          <w:szCs w:val="24"/>
        </w:rPr>
        <w:tab/>
        <w:t>Jeng  Wang, C.-R., Liu, S.-T., Su, C.-C., Tsai, R.-T., Yeh, T.-S., Wen, C.-L., Wu, Y.-Q., Lin, C.-Y., Lee, G.-L., Chen, M.-Y., Liu, M.-F., Chuang, C.-Y., Chen, C.-Y. G-W. Measurement of synovial tumor necrosis factor-alpha in diagnosing emergency patients with bacterial arthritis. Am J Emerg Med [Internet]. 1997;15(7 PG-). Available from: https://www.scopus.com/inward/record.url?eid=2-s2.0-12644262410&amp;partnerID=40&amp;md5=8dfabc0fc9f733b251035aeed3ae7dd6 NS  -</w:t>
      </w:r>
    </w:p>
    <w:p w14:paraId="0CB0275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19. </w:t>
      </w:r>
      <w:r w:rsidRPr="00A36472">
        <w:rPr>
          <w:rFonts w:ascii="Calibri" w:hAnsi="Calibri" w:cs="Calibri"/>
          <w:noProof/>
          <w:szCs w:val="24"/>
        </w:rPr>
        <w:tab/>
        <w:t>Cunningham G, Seghrouchni K, Ruffieux E, Vaudaux P, Gayet-Ageron A, Cherkaoui A, et al. Gram and acridine orange staining for diagnosis of septic arthritis in different patient populations. Int Orthop [Internet]. 2014;38(6 PG-1283–1290):1283–90. Available from: https://link.springer.com/openurl?genre=article&amp;id=doi:10.1007/s00264-014-2284-3 NS  -</w:t>
      </w:r>
    </w:p>
    <w:p w14:paraId="5CE162DB"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0. </w:t>
      </w:r>
      <w:r w:rsidRPr="00A36472">
        <w:rPr>
          <w:rFonts w:ascii="Calibri" w:hAnsi="Calibri" w:cs="Calibri"/>
          <w:noProof/>
          <w:szCs w:val="24"/>
        </w:rPr>
        <w:tab/>
        <w:t>Wang C, Zhong DA, Liao Q, Kong L, Liu A, Xiao H. Procalcitonin levels in fresh serum and fresh synovial fluid for the differential diagnosis of knee septic arthritis from rheumatoid arthritis, osteoarthritis and gouty arthritis. Exp Ther Med [Internet]. 2014;8(4 PG-1075–1080):1075–80. Available from: http://www.ncbi.nlm.nih.gov/pmc/articles/PMC4151653/ NS  -</w:t>
      </w:r>
    </w:p>
    <w:p w14:paraId="4D9A653E"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1. </w:t>
      </w:r>
      <w:r w:rsidRPr="00A36472">
        <w:rPr>
          <w:rFonts w:ascii="Calibri" w:hAnsi="Calibri" w:cs="Calibri"/>
          <w:noProof/>
          <w:szCs w:val="24"/>
        </w:rPr>
        <w:tab/>
        <w:t>Baran S, Price C, Hak DJ. Diagnosing joint infections: synovial fluid differential is more sensitive than white blood cell count. Eur J Orthop Surg Traumatol [Internet]. 2014 Dec [cited 2019 Oct 15];24(8):1469–74. Available from: http://www.ncbi.nlm.nih.gov/pubmed/24121795</w:t>
      </w:r>
    </w:p>
    <w:p w14:paraId="372AD4C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2. </w:t>
      </w:r>
      <w:r w:rsidRPr="00A36472">
        <w:rPr>
          <w:rFonts w:ascii="Calibri" w:hAnsi="Calibri" w:cs="Calibri"/>
          <w:noProof/>
          <w:szCs w:val="24"/>
        </w:rPr>
        <w:tab/>
        <w:t>Yang S, Ramachandran P, Hardick A, Hsieh Y-H, Quianzon C, Kuroki M, et al. Rapid PCR-based diagnosis of septic arthritis by early Gram-type classification and pathogen identification. J Clin Microbiol [Internet]. 2008;46(4 PG-1386–1390):1386–90. Available from: http://europepmc.org/search?query=(DOI:10.1128/JCM.02305-07) NS  -</w:t>
      </w:r>
    </w:p>
    <w:p w14:paraId="0131237F"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3. </w:t>
      </w:r>
      <w:r w:rsidRPr="00A36472">
        <w:rPr>
          <w:rFonts w:ascii="Calibri" w:hAnsi="Calibri" w:cs="Calibri"/>
          <w:noProof/>
          <w:szCs w:val="24"/>
        </w:rPr>
        <w:tab/>
        <w:t>Wiener E, Zanetti M, Hodler J, Pfirrmann CWA. Lactate and T (2) measurements of synovial aspirates at 1.5 T: differentiation of septic from non-septic arthritis. Skeletal Radiol [Internet]. 2008;37(8 PG-743–748):743–8. Available from: https://link.springer.com/openurl?genre=article&amp;id=doi:10.1007/s00256-008-0505-9 NS  -</w:t>
      </w:r>
    </w:p>
    <w:p w14:paraId="552B6CC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4. </w:t>
      </w:r>
      <w:r w:rsidRPr="00A36472">
        <w:rPr>
          <w:rFonts w:ascii="Calibri" w:hAnsi="Calibri" w:cs="Calibri"/>
          <w:noProof/>
          <w:szCs w:val="24"/>
        </w:rPr>
        <w:tab/>
        <w:t>Colvin OC, Kransdorf MJ, Roberts CC, Chivers FS, Lorans R, Beauchamp CP, et al. Leukocyte esterase analysis in the diagnosis of joint infection: can we make a diagnosis using a simple urine dipstick? Skeletal Radiol [Internet]. 2015;44(5 PG-673–677):673–7. Available from: https://link.springer.com/openurl?genre=article&amp;id=doi:10.1007/s00256-015-2097-5 NS  -</w:t>
      </w:r>
    </w:p>
    <w:p w14:paraId="7DF88CCB"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5. </w:t>
      </w:r>
      <w:r w:rsidRPr="00A36472">
        <w:rPr>
          <w:rFonts w:ascii="Calibri" w:hAnsi="Calibri" w:cs="Calibri"/>
          <w:noProof/>
          <w:szCs w:val="24"/>
        </w:rPr>
        <w:tab/>
        <w:t>Couderc M, Pereira B, Mathieu S, Schmidt J, Lesens O, Bonnet R, et al. Predictive value of the usual clinical signs and laboratory tests in the diagnosis of septic arthritis. CJEM [Internet]. 2015;17(4 PG-403–410):403–10. Available from: http://gateway.proquest.com/openurl?ctx_ver=Z39.88-2004&amp;res_id=xri:pqm&amp;req_dat=xri:pqil:pq_clntid=47518&amp;rft_val_fmt=ori/fmt:kev:mtx:journal&amp;genre=article&amp;issn=1481-8035&amp;volume=17&amp;issue=4&amp;spage=403 NS  -</w:t>
      </w:r>
    </w:p>
    <w:p w14:paraId="433E3B2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6. </w:t>
      </w:r>
      <w:r w:rsidRPr="00A36472">
        <w:rPr>
          <w:rFonts w:ascii="Calibri" w:hAnsi="Calibri" w:cs="Calibri"/>
          <w:noProof/>
          <w:szCs w:val="24"/>
        </w:rPr>
        <w:tab/>
        <w:t>Bonilla H, Kepley R, Pawlak J, Belian B, Raynor A, Saravolatz LD. Rapid diagnosis of septic arthritis using 16S rDNA PCR: a comparison of 3 methods. Diagn Microbiol Infect Dis [Internet]. 2011;69(4 PG-390–395):390–5. Available from: NS  -</w:t>
      </w:r>
    </w:p>
    <w:p w14:paraId="456F7D10"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7. </w:t>
      </w:r>
      <w:r w:rsidRPr="00A36472">
        <w:rPr>
          <w:rFonts w:ascii="Calibri" w:hAnsi="Calibri" w:cs="Calibri"/>
          <w:noProof/>
          <w:szCs w:val="24"/>
        </w:rPr>
        <w:tab/>
        <w:t xml:space="preserve">McGillicuddy DC, Shah KH, Friedberg RP, Nathanson LA, Edlow JA. How sensitive is the synovial fluid white blood cell count in diagnosing septic arthritis? Am J Emerg Med [Internet]. 2007 Sep [cited 2019 Oct 14];25(7):749–52. Available from: </w:t>
      </w:r>
      <w:r w:rsidRPr="00A36472">
        <w:rPr>
          <w:rFonts w:ascii="Calibri" w:hAnsi="Calibri" w:cs="Calibri"/>
          <w:noProof/>
          <w:szCs w:val="24"/>
        </w:rPr>
        <w:lastRenderedPageBreak/>
        <w:t>http://www.ncbi.nlm.nih.gov/pubmed/17870475</w:t>
      </w:r>
    </w:p>
    <w:p w14:paraId="611DB65D"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8. </w:t>
      </w:r>
      <w:r w:rsidRPr="00A36472">
        <w:rPr>
          <w:rFonts w:ascii="Calibri" w:hAnsi="Calibri" w:cs="Calibri"/>
          <w:noProof/>
          <w:szCs w:val="24"/>
        </w:rPr>
        <w:tab/>
        <w:t>Borzio R, Mulchandani N, Pivec R, Kapadia BH, Leven D, Harwin SF, et al. Predictors of Septic Arthritis in the Adult Population. Orthopedics [Internet]. 2016;39(4 PG-e657):e657. Available from: https://www.healio.com/orthopedics/journals/ortho/2016-7-39-4/%7Bd4a67684-3251-48dd-b12d-822cc85b5eaa%7D/predictors-of-septic-arthritis-in-the-adult-population.pdf NS  -</w:t>
      </w:r>
    </w:p>
    <w:p w14:paraId="4BE9E8AC"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29. </w:t>
      </w:r>
      <w:r w:rsidRPr="00A36472">
        <w:rPr>
          <w:rFonts w:ascii="Calibri" w:hAnsi="Calibri" w:cs="Calibri"/>
          <w:noProof/>
          <w:szCs w:val="24"/>
        </w:rPr>
        <w:tab/>
        <w:t>Bram JT, Baldwin KD, Blumberg TJ. Gram Stain is Not Clinically Relevant in Treatment of Pediatric Septic Arthritis. J Pediatr Orthop [Internet]. 2018;38(9 PG-e536):e536. Available from: NS  -</w:t>
      </w:r>
    </w:p>
    <w:p w14:paraId="678FF4FC"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0. </w:t>
      </w:r>
      <w:r w:rsidRPr="00A36472">
        <w:rPr>
          <w:rFonts w:ascii="Calibri" w:hAnsi="Calibri" w:cs="Calibri"/>
          <w:noProof/>
          <w:szCs w:val="24"/>
        </w:rPr>
        <w:tab/>
        <w:t>Curtis GD, Newman RJ, Slack MP. Synovial fluid lactate and the diagnosis of septic arthritis. J Infect [Internet]. 1983;6(3 PG-239–246):239–46. Available from: NS  -</w:t>
      </w:r>
    </w:p>
    <w:p w14:paraId="18B653F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1. </w:t>
      </w:r>
      <w:r w:rsidRPr="00A36472">
        <w:rPr>
          <w:rFonts w:ascii="Calibri" w:hAnsi="Calibri" w:cs="Calibri"/>
          <w:noProof/>
          <w:szCs w:val="24"/>
        </w:rPr>
        <w:tab/>
        <w:t>Ferreyra  Coiffier, G., Albert, J.-D., David, C., Perdriger, A., Guggenbuhl, P. M. Combining cytology and microcrystal detection in nonpurulent joint fluid benefits the diagnosis of septic arthritis. Jt Bone Spine [Internet]. 2017;84(1 PG-). Available from: https://www.scopus.com/inward/record.url?eid=2-s2.0-84976497545&amp;partnerID=40&amp;md5=82e4ef2a43433602caac3ffaf6d8f237 NS  -</w:t>
      </w:r>
    </w:p>
    <w:p w14:paraId="25C0249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2. </w:t>
      </w:r>
      <w:r w:rsidRPr="00A36472">
        <w:rPr>
          <w:rFonts w:ascii="Calibri" w:hAnsi="Calibri" w:cs="Calibri"/>
          <w:noProof/>
          <w:szCs w:val="24"/>
        </w:rPr>
        <w:tab/>
        <w:t>Foocharoen C, Sarntipipattana C, Foocharoen T, Mahakkanukrauh A, Paupairoj A, Teerajetgul Y, et al. Synovial fluid adenosine deaminase activity to diagnose tuberculous septic arthritis. Southeast Asian J Trop Med Public Health [Internet]. 2011;42(2 PG-331–337):331–7. Available from: http://gateway.proquest.com/openurl?ctx_ver=Z39.88-2004&amp;res_id=xri:pqm&amp;req_dat=xri:pqil:pq_clntid=47518&amp;rft_val_fmt=ori/fmt:kev:mtx:journal&amp;genre=article&amp;issn=0038-3619&amp;volume=42&amp;issue=2&amp;spage=331 NS  -</w:t>
      </w:r>
    </w:p>
    <w:p w14:paraId="57478F7D"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3. </w:t>
      </w:r>
      <w:r w:rsidRPr="00A36472">
        <w:rPr>
          <w:rFonts w:ascii="Calibri" w:hAnsi="Calibri" w:cs="Calibri"/>
          <w:noProof/>
          <w:szCs w:val="24"/>
        </w:rPr>
        <w:tab/>
        <w:t>Gautam VK, Saini R, Sharma S. Effectiveness of leucocyte esterase as a diagnostic test for acute septic arthritis. J Orthop Surg (Hong Kong) [Internet]. 2017;25(1 PG-2309499016685019):2309499016685019. Available from: http://search.ebscohost.com/login.aspx?direct=true&amp;scope=site&amp;site=ehost-live&amp;db=mdc&amp;AN=28134047 NS  -</w:t>
      </w:r>
    </w:p>
    <w:p w14:paraId="6F588CD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4. </w:t>
      </w:r>
      <w:r w:rsidRPr="00A36472">
        <w:rPr>
          <w:rFonts w:ascii="Calibri" w:hAnsi="Calibri" w:cs="Calibri"/>
          <w:noProof/>
          <w:szCs w:val="24"/>
        </w:rPr>
        <w:tab/>
        <w:t>Gratacós J, Vila J, Moyá F, Marcos MA, Collado A, Sanmartí R, et al. D-lactic acid in synovial fluid. A rapid diagnostic test for bacterial synovitis. J Rheumatol [Internet]. 1995;22(8 PG-1504–1508):1504–8. Available from: NS  -</w:t>
      </w:r>
    </w:p>
    <w:p w14:paraId="331F290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5. </w:t>
      </w:r>
      <w:r w:rsidRPr="00A36472">
        <w:rPr>
          <w:rFonts w:ascii="Calibri" w:hAnsi="Calibri" w:cs="Calibri"/>
          <w:noProof/>
          <w:szCs w:val="24"/>
        </w:rPr>
        <w:tab/>
        <w:t>Baillet A, Trocmé C, Romand X, Nguyen CM V, Courtier A, Toussaint B, et al. Calprotectin discriminates septic arthritis from pseudogout and rheumatoid arthritis. Rheumatol (United Kingdom) [Internet]. 2019;58(9):1644–8. Available from: https://www.scopus.com/inward/record.uri?eid=2-s2.0-85072059019&amp;doi=10.1093%2Frheumatology%2Fkez098&amp;partnerID=40&amp;md5=c74ee243dce2d239e538db46267a6981</w:t>
      </w:r>
    </w:p>
    <w:p w14:paraId="4D760287"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6. </w:t>
      </w:r>
      <w:r w:rsidRPr="00A36472">
        <w:rPr>
          <w:rFonts w:ascii="Calibri" w:hAnsi="Calibri" w:cs="Calibri"/>
          <w:noProof/>
          <w:szCs w:val="24"/>
        </w:rPr>
        <w:tab/>
        <w:t>Cohen D, Natshe A, Ben Chetrit E, Lebel E, Breuer GS. Synovial fluid culture: agar plates vs. blood culture bottles for microbiological identification. Clin Rheumatol [Internet]. 2020;39(1):275–9. Available from: https://www.scopus.com/inward/record.uri?eid=2-s2.0-85073789093&amp;doi=10.1007%2Fs10067-019-04740-w&amp;partnerID=40&amp;md5=88f592e2ab81360affbe10645eaa9c3e</w:t>
      </w:r>
    </w:p>
    <w:p w14:paraId="434BE117"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7. </w:t>
      </w:r>
      <w:r w:rsidRPr="00A36472">
        <w:rPr>
          <w:rFonts w:ascii="Calibri" w:hAnsi="Calibri" w:cs="Calibri"/>
          <w:noProof/>
          <w:szCs w:val="24"/>
        </w:rPr>
        <w:tab/>
        <w:t>Coiffier G, David C, Gauthier P, Le Bars H, Guggenbuhl P, Jolivet-Gougeon A, et al. Broad-range 16 s rDNA PCR in synovial fluid does not improve the diagnostic performance of septic arthritis in native joints in adults: cross-sectional single-center study in 95 patients. Clin Rheumatol [Internet]. 2019; Available from: https://www.scopus.com/inward/record.uri?eid=2-s2.0-85062695914&amp;doi=10.1007%2Fs10067-019-04492-7&amp;partnerID=40&amp;md5=f7d6c9f58a531acddc37909a1d8702ea</w:t>
      </w:r>
    </w:p>
    <w:p w14:paraId="5107065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38. </w:t>
      </w:r>
      <w:r w:rsidRPr="00A36472">
        <w:rPr>
          <w:rFonts w:ascii="Calibri" w:hAnsi="Calibri" w:cs="Calibri"/>
          <w:noProof/>
          <w:szCs w:val="24"/>
        </w:rPr>
        <w:tab/>
        <w:t>Martinot M, Sordet C, Soubrier M, Puéchal X, Saraux A, Lioté F, et al. Diagnostic value of serum and synovial procalcitonin in acute arthritis: a prospective study of 42 patients. Clin Exp Rheumatol [Internet]. 2005;23(3 PG-303–310):303–10. Available from: NS  -</w:t>
      </w:r>
    </w:p>
    <w:p w14:paraId="158B59C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lastRenderedPageBreak/>
        <w:t xml:space="preserve">39. </w:t>
      </w:r>
      <w:r w:rsidRPr="00A36472">
        <w:rPr>
          <w:rFonts w:ascii="Calibri" w:hAnsi="Calibri" w:cs="Calibri"/>
          <w:noProof/>
          <w:szCs w:val="24"/>
        </w:rPr>
        <w:tab/>
        <w:t>Couderc M, Peyrode C, Pereira B, Miot-Noirault E, Mathieu S, Soubrier M, et al. Comparison of several biomarkers (MMP-2, MMP-9, the MMP-9 inhibitor TIMP-1, CTX-II, calprotectin, and COMP) in the synovial fluid and serum of patients with and without septic arthritis. Jt Bone Spine [Internet]. 2019;86(2):261–2. Available from: https://www.scopus.com/inward/record.uri?eid=2-s2.0-85062278469&amp;doi=10.1016%2Fj.jbspin.2018.04.008&amp;partnerID=40&amp;md5=3d5164f904033a068d2b4cc9cc86c5e9</w:t>
      </w:r>
    </w:p>
    <w:p w14:paraId="1DFEF74A"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0. </w:t>
      </w:r>
      <w:r w:rsidRPr="00A36472">
        <w:rPr>
          <w:rFonts w:ascii="Calibri" w:hAnsi="Calibri" w:cs="Calibri"/>
          <w:noProof/>
          <w:szCs w:val="24"/>
        </w:rPr>
        <w:tab/>
        <w:t>Kinugasa M, Kobayashi D, Satsuma S, Sakata R, Shinada Y, Kuroda R. The predictive value of synovial glucose level in septic arthritis. J Pediatr Orthop B [Internet]. 2019;(PG-). Available from: NS  -</w:t>
      </w:r>
    </w:p>
    <w:p w14:paraId="596191DF"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1. </w:t>
      </w:r>
      <w:r w:rsidRPr="00A36472">
        <w:rPr>
          <w:rFonts w:ascii="Calibri" w:hAnsi="Calibri" w:cs="Calibri"/>
          <w:noProof/>
          <w:szCs w:val="24"/>
        </w:rPr>
        <w:tab/>
        <w:t>Morgenstern C, Renz N, Cabric S, Maiolo E, Perka C, Trampuz A. Thermogenic diagnosis of periprosthetic joint infection by microcalorimetry of synovial fluid. BMC Musculoskelet Disord [Internet]. 2020;21(1). Available from: https://www.scopus.com/inward/record.uri?eid=2-s2.0-85085985446&amp;doi=10.1186%2Fs12891-020-03366-3&amp;partnerID=40&amp;md5=d8190cd1b711c42d1d692af49fb3c88e</w:t>
      </w:r>
    </w:p>
    <w:p w14:paraId="0F25F680"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2. </w:t>
      </w:r>
      <w:r w:rsidRPr="00A36472">
        <w:rPr>
          <w:rFonts w:ascii="Calibri" w:hAnsi="Calibri" w:cs="Calibri"/>
          <w:noProof/>
          <w:szCs w:val="24"/>
        </w:rPr>
        <w:tab/>
        <w:t>Mortazavi SMJ, Kalantar H, Baghdadi S, Nabian MH, Haj Zargarbashi R, Riahi A, et al. The Utility of Leukocyte Esterase Strip Test in the Diagnosis of Pediatric Septic Arthritis. J Pediatr Orthop [Internet]. 2019; Available from: https://www.scopus.com/inward/record.uri?eid=2-s2.0-85066789492&amp;doi=10.1097%2FBPO.0000000000001413&amp;partnerID=40&amp;md5=20ac83f640689f7bd4a19d10e5330ea1</w:t>
      </w:r>
    </w:p>
    <w:p w14:paraId="3E6E41D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3. </w:t>
      </w:r>
      <w:r w:rsidRPr="00A36472">
        <w:rPr>
          <w:rFonts w:ascii="Calibri" w:hAnsi="Calibri" w:cs="Calibri"/>
          <w:noProof/>
          <w:szCs w:val="24"/>
        </w:rPr>
        <w:tab/>
        <w:t>Shu E, Farshidpour L, Young M, Darracq M, Ives Tallman C. Utility of point-of-care synovial lactate to identify septic arthritis in the emergency department. Am J Emerg Med [Internet]. 2019;37(3):502–5. Available from: https://www.scopus.com/inward/record.uri?eid=2-s2.0-85059036091&amp;doi=10.1016%2Fj.ajem.2018.12.030&amp;partnerID=40&amp;md5=b916e681451a10e5de17e91262d43eb7</w:t>
      </w:r>
    </w:p>
    <w:p w14:paraId="26E1084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4. </w:t>
      </w:r>
      <w:r w:rsidRPr="00A36472">
        <w:rPr>
          <w:rFonts w:ascii="Calibri" w:hAnsi="Calibri" w:cs="Calibri"/>
          <w:noProof/>
          <w:szCs w:val="24"/>
        </w:rPr>
        <w:tab/>
        <w:t>Sigmund IK, Holinka J, Sevelda F, Staats K, Heisinger S, Kubista B, et al. Performance of automated multiplex polymerase chain reaction (mPCR) using synovial fluid in the diagnosis of native joint septic arthritis in adults. Bone Joint J [Internet]. 2019;101-B(3):288–96. Available from: https://www.scopus.com/inward/record.uri?eid=2-s2.0-85062319489&amp;doi=10.1302%2F0301-620X.101B3.BJJ-2018-0868.R1&amp;partnerID=40&amp;md5=018dcf3eabb77522735a421b71cd15b6</w:t>
      </w:r>
    </w:p>
    <w:p w14:paraId="2206B16E"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5. </w:t>
      </w:r>
      <w:r w:rsidRPr="00A36472">
        <w:rPr>
          <w:rFonts w:ascii="Calibri" w:hAnsi="Calibri" w:cs="Calibri"/>
          <w:noProof/>
          <w:szCs w:val="24"/>
        </w:rPr>
        <w:tab/>
        <w:t xml:space="preserve">Berthoud O, Coiffier G, Albert JD, Gougeon-Jolivet A, Goussault C, Bendavid C, et al. Performance of a new rapid diagnostic test the lactate/glucose ratio of synovial fluid for the diagnosis of septic arthritis. Jt Bone Spine. 2020 Mar 29; </w:t>
      </w:r>
    </w:p>
    <w:p w14:paraId="75D1A08D"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6. </w:t>
      </w:r>
      <w:r w:rsidRPr="00A36472">
        <w:rPr>
          <w:rFonts w:ascii="Calibri" w:hAnsi="Calibri" w:cs="Calibri"/>
          <w:noProof/>
          <w:szCs w:val="24"/>
        </w:rPr>
        <w:tab/>
        <w:t>Carpenter CR, Vandenberg J, Solomon M, McAndrew C, Lane MA, Burnham C-A, et al. Diagnostic Accuracy of Synovial Lactate, Polymerase Chain Reaction, or Clinical Examination for Suspected Adult Septic Arthritis. J Emerg Med [Internet]. 2020; Available from: https://www.scopus.com/inward/record.uri?eid=2-s2.0-85089451292&amp;doi=10.1016%2Fj.jemermed.2020.06.068&amp;partnerID=40&amp;md5=d933e7171810bbd197577882362c3a3d</w:t>
      </w:r>
    </w:p>
    <w:p w14:paraId="06092807"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7. </w:t>
      </w:r>
      <w:r w:rsidRPr="00A36472">
        <w:rPr>
          <w:rFonts w:ascii="Calibri" w:hAnsi="Calibri" w:cs="Calibri"/>
          <w:noProof/>
          <w:szCs w:val="24"/>
        </w:rPr>
        <w:tab/>
        <w:t>Gbejuade H, Elsakka M, Cutler L. How well does synovial fluid gram staining correlate with cultures in native joint infections? Orthop Rev (Pavia) [Internet]. 2019;11(4):175–8. Available from: https://www.scopus.com/inward/record.uri?eid=2-s2.0-85077203020&amp;doi=10.4081%2For.2019.8156&amp;partnerID=40&amp;md5=368b7a8627fc288c63248bd58d55c06f</w:t>
      </w:r>
    </w:p>
    <w:p w14:paraId="2851501D"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8. </w:t>
      </w:r>
      <w:r w:rsidRPr="00A36472">
        <w:rPr>
          <w:rFonts w:ascii="Calibri" w:hAnsi="Calibri" w:cs="Calibri"/>
          <w:noProof/>
          <w:szCs w:val="24"/>
        </w:rPr>
        <w:tab/>
        <w:t>Hassas Yeganeh M, Talaei M, Bazzaz AE, Rahmani K, Sinaei R, Fathi M, et al. Determination of diagnostic value (validity) leukocyte esterase (urine dipstick strip) in differentiating inflammatory arthritis from bacterial arthritis. Adv Rheumatol [Internet]. 2020;60(1). Available from: https://www.scopus.com/inward/record.uri?eid=2-s2.0-85078654981&amp;doi=10.1186%2Fs42358-020-0115-</w:t>
      </w:r>
      <w:r w:rsidRPr="00A36472">
        <w:rPr>
          <w:rFonts w:ascii="Calibri" w:hAnsi="Calibri" w:cs="Calibri"/>
          <w:noProof/>
          <w:szCs w:val="24"/>
        </w:rPr>
        <w:lastRenderedPageBreak/>
        <w:t>3&amp;partnerID=40&amp;md5=66160389773d0c8e5a13b472d620b29b</w:t>
      </w:r>
    </w:p>
    <w:p w14:paraId="527B2B85"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49. </w:t>
      </w:r>
      <w:r w:rsidRPr="00A36472">
        <w:rPr>
          <w:rFonts w:ascii="Calibri" w:hAnsi="Calibri" w:cs="Calibri"/>
          <w:noProof/>
          <w:szCs w:val="24"/>
        </w:rPr>
        <w:tab/>
        <w:t>Lögters TT, Laryea MD, Jäger M, Schädel-Höpfner M, Windolf J, Flohé S, et al. Kynurenine inhibits chondrocyte proliferation and is increased in synovial fluid of patients with septic arthritis. J Orthop Res [Internet]. 2010;28(11 PG-1490–1496):1490–6. Available from: https://onlinelibrary.wiley.com/doi/full/10.1002/jor.21158 NS  -</w:t>
      </w:r>
    </w:p>
    <w:p w14:paraId="5A4175FD"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0. </w:t>
      </w:r>
      <w:r w:rsidRPr="00A36472">
        <w:rPr>
          <w:rFonts w:ascii="Calibri" w:hAnsi="Calibri" w:cs="Calibri"/>
          <w:noProof/>
          <w:szCs w:val="24"/>
        </w:rPr>
        <w:tab/>
        <w:t>Lögters T, Paunel-Görgülü A, Zilkens C, Altrichter J, Scholz M, Thelen S, et al. Diagnostic accuracy of neutrophil-derived circulating free DNA (cf-DNA/NETs) for septic arthritis. J Orthop Res [Internet]. 2009;27(11 PG-1401–1407):1401–7. Available from: https://onlinelibrary.wiley.com/doi/full/10.1002/jor.20911 NS  -</w:t>
      </w:r>
    </w:p>
    <w:p w14:paraId="1C58619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1. </w:t>
      </w:r>
      <w:r w:rsidRPr="00A36472">
        <w:rPr>
          <w:rFonts w:ascii="Calibri" w:hAnsi="Calibri" w:cs="Calibri"/>
          <w:noProof/>
          <w:szCs w:val="24"/>
        </w:rPr>
        <w:tab/>
        <w:t>Li  Cassidy, C., Chang, C., Gharib, S., Torres, J. SF. Diagnostic utility of laboratory tests in septic arthritis. Emerg Med J [Internet]. 2007;24(2 PG-). Available from: https://www.scopus.com/inward/record.url?eid=2-s2.0-33846807729&amp;partnerID=40&amp;md5=524c8a4a72b40a5d6399cbc0b8bc3f0c NS  -</w:t>
      </w:r>
    </w:p>
    <w:p w14:paraId="05A4F9A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2. </w:t>
      </w:r>
      <w:r w:rsidRPr="00A36472">
        <w:rPr>
          <w:rFonts w:ascii="Calibri" w:hAnsi="Calibri" w:cs="Calibri"/>
          <w:noProof/>
          <w:szCs w:val="24"/>
        </w:rPr>
        <w:tab/>
        <w:t>Lenski M, Scherer MA. Analysis of synovial inflammatory markers to differ infectious from gouty arthritis. Clin Biochem [Internet]. 2014;47(1-2 PG-49–55):49–55. Available from: NS  -</w:t>
      </w:r>
    </w:p>
    <w:p w14:paraId="25098788"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3. </w:t>
      </w:r>
      <w:r w:rsidRPr="00A36472">
        <w:rPr>
          <w:rFonts w:ascii="Calibri" w:hAnsi="Calibri" w:cs="Calibri"/>
          <w:noProof/>
          <w:szCs w:val="24"/>
        </w:rPr>
        <w:tab/>
        <w:t>Lenski M, Scherer MA. The significance of interleukin-6 and lactate in the synovial fluid for diagnosing native septic arthritis. Acta Orthop Belg [Internet]. 2014;80(1 PG-18–25):18–25. Available from: NS  -</w:t>
      </w:r>
    </w:p>
    <w:p w14:paraId="79A1316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4. </w:t>
      </w:r>
      <w:r w:rsidRPr="00A36472">
        <w:rPr>
          <w:rFonts w:ascii="Calibri" w:hAnsi="Calibri" w:cs="Calibri"/>
          <w:noProof/>
          <w:szCs w:val="24"/>
        </w:rPr>
        <w:tab/>
        <w:t>Kunnamo  Pelkonen, P. I. Routine analysis of synovial fluid cells is of value in the differential diagnosis of arthritis in children. J Rheumatol [Internet]. 1986;13(6 PG-). Available from: https://www.scopus.com/inward/record.url?eid=2-s2.0-0022871472&amp;partnerID=40&amp;md5=a2b00c234685a33f2e05ede2f3350685 NS  -</w:t>
      </w:r>
    </w:p>
    <w:p w14:paraId="37F1948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5. </w:t>
      </w:r>
      <w:r w:rsidRPr="00A36472">
        <w:rPr>
          <w:rFonts w:ascii="Calibri" w:hAnsi="Calibri" w:cs="Calibri"/>
          <w:noProof/>
          <w:szCs w:val="24"/>
        </w:rPr>
        <w:tab/>
        <w:t>Thornton L, Ormsby N, Allgar V, Thomas G. Can C-Reactive Protein Be Used to Predict Acute Septic Arthritis in the Adult Population? South Med J [Internet]. 2019;112(2):108–11. Available from: https://www.scopus.com/inward/record.uri?eid=2-s2.0-85060954076&amp;doi=10.14423%2FSMJ.0000000000000927&amp;partnerID=40&amp;md5=edabaa4309e615291833d788cf927b30</w:t>
      </w:r>
    </w:p>
    <w:p w14:paraId="49DB39BC"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6. </w:t>
      </w:r>
      <w:r w:rsidRPr="00A36472">
        <w:rPr>
          <w:rFonts w:ascii="Calibri" w:hAnsi="Calibri" w:cs="Calibri"/>
          <w:noProof/>
          <w:szCs w:val="24"/>
        </w:rPr>
        <w:tab/>
        <w:t>Vaidya B, Bhochhibhoya M, Nakarmi S. Synovial fluid uric acid level aids diagnosis of gout. Biomed reports [Internet]. 2018;9(1 PG-60–64):60–4. Available from: NS  -</w:t>
      </w:r>
    </w:p>
    <w:p w14:paraId="7A42BA75"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7. </w:t>
      </w:r>
      <w:r w:rsidRPr="00A36472">
        <w:rPr>
          <w:rFonts w:ascii="Calibri" w:hAnsi="Calibri" w:cs="Calibri"/>
          <w:noProof/>
          <w:szCs w:val="24"/>
        </w:rPr>
        <w:tab/>
        <w:t>Aliste-Fernández M, San-José P, Aguadero V. White blood cell count and total protein concentration to predict the absence of microcrystals in synovial fluid. Clin Biochem [Internet]. 2020;83:81–5. Available from: https://www.scopus.com/inward/record.uri?eid=2-s2.0-85085759412&amp;doi=10.1016%2Fj.clinbiochem.2020.05.010&amp;partnerID=40&amp;md5=164a826ae2cfe69206f7fde02e691e1b</w:t>
      </w:r>
    </w:p>
    <w:p w14:paraId="6CF8208C"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8. </w:t>
      </w:r>
      <w:r w:rsidRPr="00A36472">
        <w:rPr>
          <w:rFonts w:ascii="Calibri" w:hAnsi="Calibri" w:cs="Calibri"/>
          <w:noProof/>
          <w:szCs w:val="24"/>
        </w:rPr>
        <w:tab/>
        <w:t>Zamani B, Jamali R, Ehteram H. Synovial fluid adenosine deaminase and high-sensitivity C-reactive protein activity in differentiating monoarthritis. Rheumatol Int [Internet]. 2012;32(1 PG-183–188):183–8. Available from: https://link.springer.com/openurl?genre=article&amp;id=doi:10.1007/s00296-010-1602-3 NS  -</w:t>
      </w:r>
    </w:p>
    <w:p w14:paraId="0605996B"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59. </w:t>
      </w:r>
      <w:r w:rsidRPr="00A36472">
        <w:rPr>
          <w:rFonts w:ascii="Calibri" w:hAnsi="Calibri" w:cs="Calibri"/>
          <w:noProof/>
          <w:szCs w:val="24"/>
        </w:rPr>
        <w:tab/>
        <w:t>Shmerling RH, Delbanco TL, Tosteson AN, Trentham DE. Synovial fluid tests. What should be ordered? JAMA [Internet]. 1990;264(8 PG-1009–1014):1009–14. Available from: https://go.openathens.net/redirector/nhs?url=https%3A%2F%2Fjama.jamanetwork.com%2Farticle.aspx%3Fvolume%3D264%26issue%3D8%26page%3D1009 NS  -</w:t>
      </w:r>
    </w:p>
    <w:p w14:paraId="1FDB4968"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0. </w:t>
      </w:r>
      <w:r w:rsidRPr="00A36472">
        <w:rPr>
          <w:rFonts w:ascii="Calibri" w:hAnsi="Calibri" w:cs="Calibri"/>
          <w:noProof/>
          <w:szCs w:val="24"/>
        </w:rPr>
        <w:tab/>
        <w:t>Coiffier  Pollet, S., Albert, J.-D., Perdriger, A., Guggenbuhl, P., Chales, G. G. Usefulness and limitations of rapid urine dipstick testing for joint-fluid analysis. Prospective single-center study of 98specimens. Jt Bone Spine [Internet]. 2013;80(6 PG-). Available from: https://www.scopus.com/inward/record.url?eid=2-s2.0-84888438755&amp;partnerID=40&amp;md5=1598f58bce6a5597f3e681059e6d19a4 NS  -</w:t>
      </w:r>
    </w:p>
    <w:p w14:paraId="3A9BE2B7"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1. </w:t>
      </w:r>
      <w:r w:rsidRPr="00A36472">
        <w:rPr>
          <w:rFonts w:ascii="Calibri" w:hAnsi="Calibri" w:cs="Calibri"/>
          <w:noProof/>
          <w:szCs w:val="24"/>
        </w:rPr>
        <w:tab/>
        <w:t>Garg  Goyal, V. P. Role of synovial fluid examination in diagnosis of joint diseases. J Clin Diagnostic Res [Internet]. 2018;12(7 PG-). Available from: https://www.scopus.com/inward/record.url?eid=2-s2.0-</w:t>
      </w:r>
      <w:r w:rsidRPr="00A36472">
        <w:rPr>
          <w:rFonts w:ascii="Calibri" w:hAnsi="Calibri" w:cs="Calibri"/>
          <w:noProof/>
          <w:szCs w:val="24"/>
        </w:rPr>
        <w:lastRenderedPageBreak/>
        <w:t>85049448012&amp;partnerID=40&amp;md5=d6cfc8c3e9d974fc10be47ca59f630f3 NS  -</w:t>
      </w:r>
    </w:p>
    <w:p w14:paraId="0955485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2. </w:t>
      </w:r>
      <w:r w:rsidRPr="00A36472">
        <w:rPr>
          <w:rFonts w:ascii="Calibri" w:hAnsi="Calibri" w:cs="Calibri"/>
          <w:noProof/>
          <w:szCs w:val="24"/>
        </w:rPr>
        <w:tab/>
        <w:t>Omar M, Ettinger M, Reichling M, Petri M, Lichtinghagen R, Guenther D, et al. Preliminary results of a new test for rapid diagnosis of septic arthritis with use of leukocyte esterase and glucose reagent strips. J Bone Joint Surg Am [Internet]. 2014;96(24 PG-2032–2037):2032–7. Available from: NS  -</w:t>
      </w:r>
    </w:p>
    <w:p w14:paraId="27C524D9"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3. </w:t>
      </w:r>
      <w:r w:rsidRPr="00A36472">
        <w:rPr>
          <w:rFonts w:ascii="Calibri" w:hAnsi="Calibri" w:cs="Calibri"/>
          <w:noProof/>
          <w:szCs w:val="24"/>
        </w:rPr>
        <w:tab/>
        <w:t>Proot JLJ, de Vicente F, Sheahan DE. Analysis of lactate concentrations in canine synovial fluid. Vet Comp Orthop Traumatol [Internet]. 2015;28(5 PG-301–305):301–5. Available from: NS  -</w:t>
      </w:r>
    </w:p>
    <w:p w14:paraId="51235A3E"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4. </w:t>
      </w:r>
      <w:r w:rsidRPr="00A36472">
        <w:rPr>
          <w:rFonts w:ascii="Calibri" w:hAnsi="Calibri" w:cs="Calibri"/>
          <w:noProof/>
          <w:szCs w:val="24"/>
        </w:rPr>
        <w:tab/>
        <w:t>Robinson  Singer, E.R., Piviani, M., Rubio-Martinez, L.M. CS. Are serum amyloid A or D-lactate useful to diagnose synovial contamination or sepsis in horses? Vet Rec [Internet]. 2017;181(16 PG-). Available from: https://www.scopus.com/inward/record.url?eid=2-s2.0-85031853681&amp;partnerID=40&amp;md5=e29669e78ebdd76b02a3814fb020ffa2 NS  -</w:t>
      </w:r>
    </w:p>
    <w:p w14:paraId="5449EC5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5. </w:t>
      </w:r>
      <w:r w:rsidRPr="00A36472">
        <w:rPr>
          <w:rFonts w:ascii="Calibri" w:hAnsi="Calibri" w:cs="Calibri"/>
          <w:noProof/>
          <w:szCs w:val="24"/>
        </w:rPr>
        <w:tab/>
        <w:t>Morgenstern C, Renz N, Cabric S, Perka C, Trampuz A. Multiplex Polymerase Chain Reaction and Microcalorimetry in Synovial Fluid: Can Pathogen-based Detection Assays Improve the Diagnosis of Septic Arthritis? J Rheumatol [Internet]. 2018;45(11 PG-1588–1593):1588–93. Available from: NS  -</w:t>
      </w:r>
    </w:p>
    <w:p w14:paraId="32FBB99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6. </w:t>
      </w:r>
      <w:r w:rsidRPr="00A36472">
        <w:rPr>
          <w:rFonts w:ascii="Calibri" w:hAnsi="Calibri" w:cs="Calibri"/>
          <w:noProof/>
          <w:szCs w:val="24"/>
        </w:rPr>
        <w:tab/>
        <w:t>Richette P, Doherty M, Pascual E, Barskova V, Becce F, Castaneda J, et al. 2018 updated European League against Rheumatism evidence-based recommendations for the diagnosis of gout. Ann Rheum Dis [Internet]. 2020;79(1):31–8. Available from: https://www.scopus.com/inward/record.uri?eid=2-s2.0-85068106382&amp;doi=10.1136%2Fannrheumdis-2019-215315&amp;partnerID=40&amp;md5=b8bc55fa8ad88673307c362bd05f5049</w:t>
      </w:r>
    </w:p>
    <w:p w14:paraId="7E0AB6DB"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7. </w:t>
      </w:r>
      <w:r w:rsidRPr="00A36472">
        <w:rPr>
          <w:rFonts w:ascii="Calibri" w:hAnsi="Calibri" w:cs="Calibri"/>
          <w:noProof/>
          <w:szCs w:val="24"/>
        </w:rPr>
        <w:tab/>
        <w:t>Zhang W, Doherty M, Bardin T, Barskova V, Guerne PA, Jansen TL, et al. European League Against Rheumatism recommendations for calcium pyrophosphate deposition. Part I: terminology and diagnosis. Ann Rheum Dis [Internet]. 2011 Apr [cited 2022 Aug 31];70(4):563–70. Available from: https://pubmed.ncbi.nlm.nih.gov/21216817/</w:t>
      </w:r>
    </w:p>
    <w:p w14:paraId="7C15DED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8. </w:t>
      </w:r>
      <w:r w:rsidRPr="00A36472">
        <w:rPr>
          <w:rFonts w:ascii="Calibri" w:hAnsi="Calibri" w:cs="Calibri"/>
          <w:noProof/>
          <w:szCs w:val="24"/>
        </w:rPr>
        <w:tab/>
        <w:t>Cipolletta E, Filippucci E, Abhishek A, Di Battista J, Smerilli G, Di Carlo M, et al. In patients with acute mono-oligoarthritis, a targeted ultrasound scanning protocol shows great accuracy for the diagnosis of gout and CPPD. Rheumatology (Oxford) [Internet]. 2022 Aug 23 [cited 2022 Aug 31]; Available from: https://pubmed.ncbi.nlm.nih.gov/35997554/</w:t>
      </w:r>
    </w:p>
    <w:p w14:paraId="6E123AD0"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69. </w:t>
      </w:r>
      <w:r w:rsidRPr="00A36472">
        <w:rPr>
          <w:rFonts w:ascii="Calibri" w:hAnsi="Calibri" w:cs="Calibri"/>
          <w:noProof/>
          <w:szCs w:val="24"/>
        </w:rPr>
        <w:tab/>
        <w:t xml:space="preserve">Urano W, Yamanaka H, Tsutani H, Nakajima H, Matsuda Y, Taniguchi A, et al. The inflammatory process in the mechanism of decreased serum uric acid concentrations during acute gouty arthritis. J Rheumatol. 2002;29(9). </w:t>
      </w:r>
    </w:p>
    <w:p w14:paraId="4C6728A2"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0. </w:t>
      </w:r>
      <w:r w:rsidRPr="00A36472">
        <w:rPr>
          <w:rFonts w:ascii="Calibri" w:hAnsi="Calibri" w:cs="Calibri"/>
          <w:noProof/>
          <w:szCs w:val="24"/>
        </w:rPr>
        <w:tab/>
        <w:t>Parvizi J, Tan TL, Goswami K, Higuera C, Della Valle C, Chen AF, et al. The 2018 Definition of Periprosthetic Hip and Knee Infection: An Evidence-Based and Validated Criteria. J Arthroplasty [Internet]. 2018 May 1 [cited 2021 Apr 13];33(5):1309-1314.e2. Available from: https://pubmed.ncbi.nlm.nih.gov/29551303/</w:t>
      </w:r>
    </w:p>
    <w:p w14:paraId="2C8EBE6C"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1. </w:t>
      </w:r>
      <w:r w:rsidRPr="00A36472">
        <w:rPr>
          <w:rFonts w:ascii="Calibri" w:hAnsi="Calibri" w:cs="Calibri"/>
          <w:noProof/>
          <w:szCs w:val="24"/>
        </w:rPr>
        <w:tab/>
        <w:t>Chen Y, Kang X, Tao J, Zhang Y, Ying C, Lin W. Reliability of synovial fluid alpha-defensin and leukocyte esterase in diagnosing periprosthetic joint infection (PJI): A systematic review and meta-analysis [Internet]. Vol. 14, Journal of Orthopaedic Surgery and Research. BioMed Central Ltd.; 2019 [cited 2021 Apr 13]. Available from: https://pubmed.ncbi.nlm.nih.gov/31856885/</w:t>
      </w:r>
    </w:p>
    <w:p w14:paraId="7B2BFA77"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2. </w:t>
      </w:r>
      <w:r w:rsidRPr="00A36472">
        <w:rPr>
          <w:rFonts w:ascii="Calibri" w:hAnsi="Calibri" w:cs="Calibri"/>
          <w:noProof/>
          <w:szCs w:val="24"/>
        </w:rPr>
        <w:tab/>
        <w:t>Roerdink RL, Huijbregts HJTAM, van Lieshout AWT, Dietvorst M, van der Zwaard BC. The difference between native septic arthritis and prosthetic joint infections: A review of literature. J Orthop Surg (Hong Kong) [Internet]. [cited 2019 Dec 22];27(2):2309499019860468. Available from: http://www.ncbi.nlm.nih.gov/pubmed/31284831</w:t>
      </w:r>
    </w:p>
    <w:p w14:paraId="6134A123"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3. </w:t>
      </w:r>
      <w:r w:rsidRPr="00A36472">
        <w:rPr>
          <w:rFonts w:ascii="Calibri" w:hAnsi="Calibri" w:cs="Calibri"/>
          <w:noProof/>
          <w:szCs w:val="24"/>
        </w:rPr>
        <w:tab/>
        <w:t xml:space="preserve">Shohat N, Bauer T, Buttaro M, Budhiparama N, Cashman J, Della Valle CJ, et al. Hip and Knee Section, What is the Definition of a Periprosthetic Joint Infection (PJI) of the Knee and the Hip? Can the Same Criteria be Used for Both Joints?: Proceedings of International Consensus on Orthopedic Infections [Internet]. Vol. 34, Journal of Arthroplasty. Churchill Livingstone </w:t>
      </w:r>
      <w:r w:rsidRPr="00A36472">
        <w:rPr>
          <w:rFonts w:ascii="Calibri" w:hAnsi="Calibri" w:cs="Calibri"/>
          <w:noProof/>
          <w:szCs w:val="24"/>
        </w:rPr>
        <w:lastRenderedPageBreak/>
        <w:t>Inc.; 2019 [cited 2021 Apr 13]. p. S325–7. Available from: https://pubmed.ncbi.nlm.nih.gov/30343971/</w:t>
      </w:r>
    </w:p>
    <w:p w14:paraId="3B16A9EF"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4. </w:t>
      </w:r>
      <w:r w:rsidRPr="00A36472">
        <w:rPr>
          <w:rFonts w:ascii="Calibri" w:hAnsi="Calibri" w:cs="Calibri"/>
          <w:noProof/>
          <w:szCs w:val="24"/>
        </w:rPr>
        <w:tab/>
        <w:t>Newman JH. Review of septic arthritis throughout the antibiotic era. Ann Rheum Dis [Internet]. 1976 [cited 2021 Apr 13];35(3):198–205. Available from: /pmc/articles/PMC1006541/?report=abstract</w:t>
      </w:r>
    </w:p>
    <w:p w14:paraId="6F821714"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5. </w:t>
      </w:r>
      <w:r w:rsidRPr="00A36472">
        <w:rPr>
          <w:rFonts w:ascii="Calibri" w:hAnsi="Calibri" w:cs="Calibri"/>
          <w:noProof/>
          <w:szCs w:val="24"/>
        </w:rPr>
        <w:tab/>
        <w:t>Pascual-gomez E. Joint size influence on the leucocyte count of inflammatory synovial fluids. Br J Rheumatol [Internet]. 1989 Feb [cited 2022 Aug 31];28(1):28–30. Available from: https://pubmed.ncbi.nlm.nih.gov/2783872/</w:t>
      </w:r>
    </w:p>
    <w:p w14:paraId="6CBC51A0"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6. </w:t>
      </w:r>
      <w:r w:rsidRPr="00A36472">
        <w:rPr>
          <w:rFonts w:ascii="Calibri" w:hAnsi="Calibri" w:cs="Calibri"/>
          <w:noProof/>
          <w:szCs w:val="24"/>
        </w:rPr>
        <w:tab/>
        <w:t xml:space="preserve">Wang C, Zhong D, Liao Q, Kong L, Liu A, Xiao H. Procalcitonin levels in fresh serum and fresh synovial fluid for the differential diagnosis of knee septic arthritis from rheumatoid arthritis, osteoarthritis and gouty arthritis. Exp Ther Med. 2014;8(4):1075–80. </w:t>
      </w:r>
    </w:p>
    <w:p w14:paraId="0F944E9B"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7. </w:t>
      </w:r>
      <w:r w:rsidRPr="00A36472">
        <w:rPr>
          <w:rFonts w:ascii="Calibri" w:hAnsi="Calibri" w:cs="Calibri"/>
          <w:noProof/>
          <w:szCs w:val="24"/>
        </w:rPr>
        <w:tab/>
        <w:t>Coiffier G, Berthoud O, Albert JD, Robin F, Goussault C, Gougeon-Jolivet A, et al. Elaboration of a new synovial predictive score of septic origin for acute arthritis on the native joint (RESAS). Rheumatology [Internet]. 2020 Nov 16 [cited 2021 Apr 14]; Available from: https://academic.oup.com/rheumatology/advance-article/doi/10.1093/rheumatology/keaa567/5983717</w:t>
      </w:r>
    </w:p>
    <w:p w14:paraId="47983DF1"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szCs w:val="24"/>
        </w:rPr>
      </w:pPr>
      <w:r w:rsidRPr="00A36472">
        <w:rPr>
          <w:rFonts w:ascii="Calibri" w:hAnsi="Calibri" w:cs="Calibri"/>
          <w:noProof/>
          <w:szCs w:val="24"/>
        </w:rPr>
        <w:t xml:space="preserve">78. </w:t>
      </w:r>
      <w:r w:rsidRPr="00A36472">
        <w:rPr>
          <w:rFonts w:ascii="Calibri" w:hAnsi="Calibri" w:cs="Calibri"/>
          <w:noProof/>
          <w:szCs w:val="24"/>
        </w:rPr>
        <w:tab/>
        <w:t xml:space="preserve">Heffner JE, Brown LK, Barbieri C, DeLeo JM. Pleural fluid chemical analysis in parapneumonic effusions. A meta-analysis. Am J Respir Crit Care Med. 1995 Jun;151(6):1700–8. </w:t>
      </w:r>
    </w:p>
    <w:p w14:paraId="368D11C8" w14:textId="77777777" w:rsidR="00A36472" w:rsidRPr="00A36472" w:rsidRDefault="00A36472" w:rsidP="00A36472">
      <w:pPr>
        <w:widowControl w:val="0"/>
        <w:autoSpaceDE w:val="0"/>
        <w:autoSpaceDN w:val="0"/>
        <w:adjustRightInd w:val="0"/>
        <w:spacing w:after="0" w:line="240" w:lineRule="auto"/>
        <w:ind w:left="640" w:hanging="640"/>
        <w:rPr>
          <w:rFonts w:ascii="Calibri" w:hAnsi="Calibri" w:cs="Calibri"/>
          <w:noProof/>
        </w:rPr>
      </w:pPr>
      <w:r w:rsidRPr="00A36472">
        <w:rPr>
          <w:rFonts w:ascii="Calibri" w:hAnsi="Calibri" w:cs="Calibri"/>
          <w:noProof/>
          <w:szCs w:val="24"/>
        </w:rPr>
        <w:t xml:space="preserve">79. </w:t>
      </w:r>
      <w:r w:rsidRPr="00A36472">
        <w:rPr>
          <w:rFonts w:ascii="Calibri" w:hAnsi="Calibri" w:cs="Calibri"/>
          <w:noProof/>
          <w:szCs w:val="24"/>
        </w:rPr>
        <w:tab/>
        <w:t>Lu S, Zhang Q, Zhou Y. Serum/synovial fluid urate ratio as an indicator for distinguishing gouty arthritis from other arthritides. Arch Rheumatol [Internet]. 2019;34(2):220–4. Available from: https://www.scopus.com/inward/record.uri?eid=2-s2.0-85067351169&amp;doi=10.5606%2FArchRheumatol.2019.6690&amp;partnerID=40&amp;md5=461aaba4b5e1eef4b9dd69a3a1904475</w:t>
      </w:r>
    </w:p>
    <w:p w14:paraId="55C4E52A" w14:textId="77777777" w:rsidR="007A54DA" w:rsidRPr="007A54DA" w:rsidRDefault="007A54DA" w:rsidP="006F7B9A">
      <w:pPr>
        <w:pStyle w:val="NoSpacing"/>
        <w:rPr>
          <w:b/>
        </w:rPr>
      </w:pPr>
      <w:r>
        <w:rPr>
          <w:b/>
        </w:rPr>
        <w:fldChar w:fldCharType="end"/>
      </w:r>
    </w:p>
    <w:sectPr w:rsidR="007A54DA" w:rsidRPr="007A54DA" w:rsidSect="00D476D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7C02" w16cex:dateUtc="2022-01-04T07:55:00Z"/>
  <w16cex:commentExtensible w16cex:durableId="257E7044" w16cex:dateUtc="2022-01-04T07:05:00Z"/>
  <w16cex:commentExtensible w16cex:durableId="257E7C63" w16cex:dateUtc="2022-01-04T07:57:00Z"/>
  <w16cex:commentExtensible w16cex:durableId="257E7E7D" w16cex:dateUtc="2022-01-04T08:06:00Z"/>
  <w16cex:commentExtensible w16cex:durableId="257E7F3F" w16cex:dateUtc="2022-01-04T08:09:00Z"/>
  <w16cex:commentExtensible w16cex:durableId="257E87BE" w16cex:dateUtc="2022-01-04T08:45:00Z"/>
  <w16cex:commentExtensible w16cex:durableId="257E818F" w16cex:dateUtc="2022-01-04T08:19:00Z"/>
  <w16cex:commentExtensible w16cex:durableId="257E81FD" w16cex:dateUtc="2022-01-04T08:21:00Z"/>
  <w16cex:commentExtensible w16cex:durableId="257E8708" w16cex:dateUtc="2022-01-04T08:42:00Z"/>
  <w16cex:commentExtensible w16cex:durableId="257E8747" w16cex:dateUtc="2022-01-04T08:43:00Z"/>
  <w16cex:commentExtensible w16cex:durableId="257E838A" w16cex:dateUtc="2022-01-04T08:27:00Z"/>
  <w16cex:commentExtensible w16cex:durableId="257E83F5" w16cex:dateUtc="2022-01-04T08:29:00Z"/>
  <w16cex:commentExtensible w16cex:durableId="257E8772" w16cex:dateUtc="2022-01-04T08:44:00Z"/>
  <w16cex:commentExtensible w16cex:durableId="257E889A" w16cex:dateUtc="2022-01-04T08:49:00Z"/>
  <w16cex:commentExtensible w16cex:durableId="257E89B8" w16cex:dateUtc="2022-01-04T08:54:00Z"/>
  <w16cex:commentExtensible w16cex:durableId="257E89EF" w16cex:dateUtc="2022-01-04T08:55:00Z"/>
  <w16cex:commentExtensible w16cex:durableId="257E8D48" w16cex:dateUtc="2022-01-04T09: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CA327" w14:textId="77777777" w:rsidR="00A4400B" w:rsidRDefault="00A4400B" w:rsidP="00EA7CB6">
      <w:pPr>
        <w:spacing w:after="0" w:line="240" w:lineRule="auto"/>
      </w:pPr>
      <w:r>
        <w:separator/>
      </w:r>
    </w:p>
  </w:endnote>
  <w:endnote w:type="continuationSeparator" w:id="0">
    <w:p w14:paraId="7E1EDC3A" w14:textId="77777777" w:rsidR="00A4400B" w:rsidRDefault="00A4400B" w:rsidP="00EA7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7386186"/>
      <w:docPartObj>
        <w:docPartGallery w:val="Page Numbers (Bottom of Page)"/>
        <w:docPartUnique/>
      </w:docPartObj>
    </w:sdtPr>
    <w:sdtEndPr>
      <w:rPr>
        <w:noProof/>
      </w:rPr>
    </w:sdtEndPr>
    <w:sdtContent>
      <w:p w14:paraId="59680E9E" w14:textId="77777777" w:rsidR="00B12326" w:rsidRDefault="00B12326" w:rsidP="00EA7C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4C1D1" w14:textId="77777777" w:rsidR="00A4400B" w:rsidRDefault="00A4400B" w:rsidP="00EA7CB6">
      <w:pPr>
        <w:spacing w:after="0" w:line="240" w:lineRule="auto"/>
      </w:pPr>
      <w:r>
        <w:separator/>
      </w:r>
    </w:p>
  </w:footnote>
  <w:footnote w:type="continuationSeparator" w:id="0">
    <w:p w14:paraId="07D76E8D" w14:textId="77777777" w:rsidR="00A4400B" w:rsidRDefault="00A4400B" w:rsidP="00EA7C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50565D"/>
    <w:multiLevelType w:val="hybridMultilevel"/>
    <w:tmpl w:val="C47C4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5A1969"/>
    <w:multiLevelType w:val="hybridMultilevel"/>
    <w:tmpl w:val="E8D4D408"/>
    <w:lvl w:ilvl="0" w:tplc="8A32459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9F5"/>
    <w:rsid w:val="000007BA"/>
    <w:rsid w:val="00005E1F"/>
    <w:rsid w:val="00012150"/>
    <w:rsid w:val="000402CA"/>
    <w:rsid w:val="00044407"/>
    <w:rsid w:val="00064D8C"/>
    <w:rsid w:val="00066918"/>
    <w:rsid w:val="00072347"/>
    <w:rsid w:val="000855A9"/>
    <w:rsid w:val="000856D5"/>
    <w:rsid w:val="000D28AD"/>
    <w:rsid w:val="000D63A2"/>
    <w:rsid w:val="000E47A1"/>
    <w:rsid w:val="000E4E45"/>
    <w:rsid w:val="00104134"/>
    <w:rsid w:val="00114295"/>
    <w:rsid w:val="0011447E"/>
    <w:rsid w:val="00124AE9"/>
    <w:rsid w:val="00125531"/>
    <w:rsid w:val="00145BEE"/>
    <w:rsid w:val="00146762"/>
    <w:rsid w:val="001521B2"/>
    <w:rsid w:val="00156570"/>
    <w:rsid w:val="00182C85"/>
    <w:rsid w:val="001909B0"/>
    <w:rsid w:val="001A1576"/>
    <w:rsid w:val="001B0D58"/>
    <w:rsid w:val="001E71C7"/>
    <w:rsid w:val="001F1834"/>
    <w:rsid w:val="00206F82"/>
    <w:rsid w:val="00236611"/>
    <w:rsid w:val="00237E64"/>
    <w:rsid w:val="002507A3"/>
    <w:rsid w:val="00254B7D"/>
    <w:rsid w:val="0026003B"/>
    <w:rsid w:val="00276E15"/>
    <w:rsid w:val="002842EE"/>
    <w:rsid w:val="00286D87"/>
    <w:rsid w:val="002A4150"/>
    <w:rsid w:val="002C191A"/>
    <w:rsid w:val="002E1F7C"/>
    <w:rsid w:val="002E2F14"/>
    <w:rsid w:val="002F1803"/>
    <w:rsid w:val="0032121A"/>
    <w:rsid w:val="00324F47"/>
    <w:rsid w:val="00345291"/>
    <w:rsid w:val="00351BCC"/>
    <w:rsid w:val="003548DE"/>
    <w:rsid w:val="00366338"/>
    <w:rsid w:val="00366447"/>
    <w:rsid w:val="00370F88"/>
    <w:rsid w:val="00387D16"/>
    <w:rsid w:val="00397F22"/>
    <w:rsid w:val="003B4A9D"/>
    <w:rsid w:val="003B73A9"/>
    <w:rsid w:val="003D146F"/>
    <w:rsid w:val="003E2E35"/>
    <w:rsid w:val="003F060C"/>
    <w:rsid w:val="00400697"/>
    <w:rsid w:val="00400DF3"/>
    <w:rsid w:val="00425367"/>
    <w:rsid w:val="0042568B"/>
    <w:rsid w:val="004259EF"/>
    <w:rsid w:val="00425F48"/>
    <w:rsid w:val="00427D33"/>
    <w:rsid w:val="0043259F"/>
    <w:rsid w:val="0043436A"/>
    <w:rsid w:val="00434839"/>
    <w:rsid w:val="00450D07"/>
    <w:rsid w:val="00451EC8"/>
    <w:rsid w:val="00455FFD"/>
    <w:rsid w:val="004571F7"/>
    <w:rsid w:val="00463860"/>
    <w:rsid w:val="0046446C"/>
    <w:rsid w:val="00467887"/>
    <w:rsid w:val="004717CB"/>
    <w:rsid w:val="00482250"/>
    <w:rsid w:val="004860EB"/>
    <w:rsid w:val="004917AC"/>
    <w:rsid w:val="00495992"/>
    <w:rsid w:val="004A3E5D"/>
    <w:rsid w:val="004A46E5"/>
    <w:rsid w:val="004B1068"/>
    <w:rsid w:val="004E5551"/>
    <w:rsid w:val="004F2F42"/>
    <w:rsid w:val="00507A67"/>
    <w:rsid w:val="0052473D"/>
    <w:rsid w:val="005337B0"/>
    <w:rsid w:val="005343EB"/>
    <w:rsid w:val="00540935"/>
    <w:rsid w:val="00541E04"/>
    <w:rsid w:val="00546C71"/>
    <w:rsid w:val="00551770"/>
    <w:rsid w:val="0057153C"/>
    <w:rsid w:val="0057215A"/>
    <w:rsid w:val="005734AA"/>
    <w:rsid w:val="00581FA5"/>
    <w:rsid w:val="00593AFE"/>
    <w:rsid w:val="005A6C35"/>
    <w:rsid w:val="005A70DB"/>
    <w:rsid w:val="005B1431"/>
    <w:rsid w:val="005B1646"/>
    <w:rsid w:val="005B26D9"/>
    <w:rsid w:val="005B36E2"/>
    <w:rsid w:val="005C03A9"/>
    <w:rsid w:val="005C2D99"/>
    <w:rsid w:val="005D06DA"/>
    <w:rsid w:val="005E455B"/>
    <w:rsid w:val="005E589E"/>
    <w:rsid w:val="00613453"/>
    <w:rsid w:val="0063384D"/>
    <w:rsid w:val="0063397E"/>
    <w:rsid w:val="006372BA"/>
    <w:rsid w:val="00641780"/>
    <w:rsid w:val="006435A1"/>
    <w:rsid w:val="006442BB"/>
    <w:rsid w:val="00666C69"/>
    <w:rsid w:val="006911D2"/>
    <w:rsid w:val="006A2CAA"/>
    <w:rsid w:val="006A3BAF"/>
    <w:rsid w:val="006A6DBA"/>
    <w:rsid w:val="006B6955"/>
    <w:rsid w:val="006D5059"/>
    <w:rsid w:val="006E2148"/>
    <w:rsid w:val="006E4FD2"/>
    <w:rsid w:val="006F7B9A"/>
    <w:rsid w:val="00716A6B"/>
    <w:rsid w:val="0074675E"/>
    <w:rsid w:val="007527CD"/>
    <w:rsid w:val="00771663"/>
    <w:rsid w:val="00790A60"/>
    <w:rsid w:val="007963CA"/>
    <w:rsid w:val="007968B7"/>
    <w:rsid w:val="007A54DA"/>
    <w:rsid w:val="007B1F68"/>
    <w:rsid w:val="007C4BF2"/>
    <w:rsid w:val="007D2470"/>
    <w:rsid w:val="007E1407"/>
    <w:rsid w:val="007F106B"/>
    <w:rsid w:val="007F4595"/>
    <w:rsid w:val="008007DE"/>
    <w:rsid w:val="00813DA4"/>
    <w:rsid w:val="008166E4"/>
    <w:rsid w:val="00851A36"/>
    <w:rsid w:val="00856957"/>
    <w:rsid w:val="00860D84"/>
    <w:rsid w:val="00863650"/>
    <w:rsid w:val="00870859"/>
    <w:rsid w:val="00873F99"/>
    <w:rsid w:val="008842B6"/>
    <w:rsid w:val="008B0DBA"/>
    <w:rsid w:val="008C60C6"/>
    <w:rsid w:val="008D4509"/>
    <w:rsid w:val="008D4908"/>
    <w:rsid w:val="009130E6"/>
    <w:rsid w:val="00913EDA"/>
    <w:rsid w:val="00914112"/>
    <w:rsid w:val="00935655"/>
    <w:rsid w:val="0093590E"/>
    <w:rsid w:val="009367D9"/>
    <w:rsid w:val="00943DC8"/>
    <w:rsid w:val="00946DBA"/>
    <w:rsid w:val="00957EA4"/>
    <w:rsid w:val="009659AE"/>
    <w:rsid w:val="00973521"/>
    <w:rsid w:val="00974691"/>
    <w:rsid w:val="00987170"/>
    <w:rsid w:val="009E198A"/>
    <w:rsid w:val="009E762F"/>
    <w:rsid w:val="009F0863"/>
    <w:rsid w:val="00A3362E"/>
    <w:rsid w:val="00A34C60"/>
    <w:rsid w:val="00A36472"/>
    <w:rsid w:val="00A36758"/>
    <w:rsid w:val="00A4400B"/>
    <w:rsid w:val="00A64CA9"/>
    <w:rsid w:val="00A92A22"/>
    <w:rsid w:val="00A94C16"/>
    <w:rsid w:val="00AA455F"/>
    <w:rsid w:val="00AB0D28"/>
    <w:rsid w:val="00AE4771"/>
    <w:rsid w:val="00B02256"/>
    <w:rsid w:val="00B038CF"/>
    <w:rsid w:val="00B05DFB"/>
    <w:rsid w:val="00B12326"/>
    <w:rsid w:val="00B26C74"/>
    <w:rsid w:val="00B30D72"/>
    <w:rsid w:val="00B33A73"/>
    <w:rsid w:val="00B533D0"/>
    <w:rsid w:val="00B57C34"/>
    <w:rsid w:val="00B64B9F"/>
    <w:rsid w:val="00B65977"/>
    <w:rsid w:val="00B66C74"/>
    <w:rsid w:val="00B747C3"/>
    <w:rsid w:val="00BA5787"/>
    <w:rsid w:val="00BB4C49"/>
    <w:rsid w:val="00BB5470"/>
    <w:rsid w:val="00BC1919"/>
    <w:rsid w:val="00C25EDE"/>
    <w:rsid w:val="00C3472C"/>
    <w:rsid w:val="00C376A4"/>
    <w:rsid w:val="00C41CFF"/>
    <w:rsid w:val="00C4383C"/>
    <w:rsid w:val="00C43B0A"/>
    <w:rsid w:val="00C54D0D"/>
    <w:rsid w:val="00C64B84"/>
    <w:rsid w:val="00C66D67"/>
    <w:rsid w:val="00C721F9"/>
    <w:rsid w:val="00C72591"/>
    <w:rsid w:val="00C75F20"/>
    <w:rsid w:val="00C77B4E"/>
    <w:rsid w:val="00C8357A"/>
    <w:rsid w:val="00C94600"/>
    <w:rsid w:val="00CA47B7"/>
    <w:rsid w:val="00CB3B2A"/>
    <w:rsid w:val="00CB4541"/>
    <w:rsid w:val="00CD2F94"/>
    <w:rsid w:val="00CD3D2B"/>
    <w:rsid w:val="00CD7A46"/>
    <w:rsid w:val="00D06927"/>
    <w:rsid w:val="00D1623B"/>
    <w:rsid w:val="00D36D21"/>
    <w:rsid w:val="00D476D2"/>
    <w:rsid w:val="00D514C8"/>
    <w:rsid w:val="00D57D57"/>
    <w:rsid w:val="00D6052D"/>
    <w:rsid w:val="00D744BD"/>
    <w:rsid w:val="00D75605"/>
    <w:rsid w:val="00D76B6C"/>
    <w:rsid w:val="00D93558"/>
    <w:rsid w:val="00D9498A"/>
    <w:rsid w:val="00DA4166"/>
    <w:rsid w:val="00DC0D78"/>
    <w:rsid w:val="00DD55EA"/>
    <w:rsid w:val="00DE4783"/>
    <w:rsid w:val="00DE52A3"/>
    <w:rsid w:val="00E075D6"/>
    <w:rsid w:val="00E23DE8"/>
    <w:rsid w:val="00E32F31"/>
    <w:rsid w:val="00E40B5D"/>
    <w:rsid w:val="00E424BA"/>
    <w:rsid w:val="00E51239"/>
    <w:rsid w:val="00E755E3"/>
    <w:rsid w:val="00EA5B2C"/>
    <w:rsid w:val="00EA607E"/>
    <w:rsid w:val="00EA7CB6"/>
    <w:rsid w:val="00EC5EA9"/>
    <w:rsid w:val="00ED79F5"/>
    <w:rsid w:val="00F01CB8"/>
    <w:rsid w:val="00F058AF"/>
    <w:rsid w:val="00F05F29"/>
    <w:rsid w:val="00F17428"/>
    <w:rsid w:val="00F23E52"/>
    <w:rsid w:val="00F50271"/>
    <w:rsid w:val="00F50AEC"/>
    <w:rsid w:val="00F53344"/>
    <w:rsid w:val="00F86011"/>
    <w:rsid w:val="00F93BF5"/>
    <w:rsid w:val="00F9792F"/>
    <w:rsid w:val="00FA187E"/>
    <w:rsid w:val="00FA46DB"/>
    <w:rsid w:val="00FC3F29"/>
    <w:rsid w:val="00FC52B7"/>
    <w:rsid w:val="00FD5433"/>
    <w:rsid w:val="00FF2C4F"/>
    <w:rsid w:val="00FF71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0EF60"/>
  <w15:chartTrackingRefBased/>
  <w15:docId w15:val="{83FE2EBA-9348-45CC-9833-D006544AA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14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14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14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4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146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146F"/>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0D28AD"/>
    <w:pPr>
      <w:spacing w:after="0" w:line="240" w:lineRule="auto"/>
    </w:pPr>
  </w:style>
  <w:style w:type="paragraph" w:styleId="Header">
    <w:name w:val="header"/>
    <w:basedOn w:val="Normal"/>
    <w:link w:val="HeaderChar"/>
    <w:uiPriority w:val="99"/>
    <w:unhideWhenUsed/>
    <w:rsid w:val="00EA7C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7CB6"/>
  </w:style>
  <w:style w:type="paragraph" w:styleId="Footer">
    <w:name w:val="footer"/>
    <w:basedOn w:val="Normal"/>
    <w:link w:val="FooterChar"/>
    <w:uiPriority w:val="99"/>
    <w:unhideWhenUsed/>
    <w:rsid w:val="00EA7C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7CB6"/>
  </w:style>
  <w:style w:type="character" w:customStyle="1" w:styleId="gnkrckgcmrb">
    <w:name w:val="gnkrckgcmrb"/>
    <w:basedOn w:val="DefaultParagraphFont"/>
    <w:rsid w:val="00182C85"/>
  </w:style>
  <w:style w:type="paragraph" w:styleId="HTMLPreformatted">
    <w:name w:val="HTML Preformatted"/>
    <w:basedOn w:val="Normal"/>
    <w:link w:val="HTMLPreformattedChar"/>
    <w:uiPriority w:val="99"/>
    <w:unhideWhenUsed/>
    <w:rsid w:val="00913E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13EDA"/>
    <w:rPr>
      <w:rFonts w:ascii="Courier New" w:eastAsia="Times New Roman" w:hAnsi="Courier New" w:cs="Courier New"/>
      <w:sz w:val="20"/>
      <w:szCs w:val="20"/>
      <w:lang w:eastAsia="en-GB"/>
    </w:rPr>
  </w:style>
  <w:style w:type="paragraph" w:styleId="ListParagraph">
    <w:name w:val="List Paragraph"/>
    <w:basedOn w:val="Normal"/>
    <w:uiPriority w:val="34"/>
    <w:qFormat/>
    <w:rsid w:val="00BA5787"/>
    <w:pPr>
      <w:ind w:left="720"/>
      <w:contextualSpacing/>
    </w:pPr>
  </w:style>
  <w:style w:type="character" w:styleId="CommentReference">
    <w:name w:val="annotation reference"/>
    <w:basedOn w:val="DefaultParagraphFont"/>
    <w:uiPriority w:val="99"/>
    <w:semiHidden/>
    <w:unhideWhenUsed/>
    <w:rsid w:val="005A6C35"/>
    <w:rPr>
      <w:sz w:val="16"/>
      <w:szCs w:val="16"/>
    </w:rPr>
  </w:style>
  <w:style w:type="paragraph" w:styleId="CommentText">
    <w:name w:val="annotation text"/>
    <w:basedOn w:val="Normal"/>
    <w:link w:val="CommentTextChar"/>
    <w:uiPriority w:val="99"/>
    <w:unhideWhenUsed/>
    <w:rsid w:val="005A6C35"/>
    <w:pPr>
      <w:spacing w:line="240" w:lineRule="auto"/>
    </w:pPr>
    <w:rPr>
      <w:sz w:val="20"/>
      <w:szCs w:val="20"/>
    </w:rPr>
  </w:style>
  <w:style w:type="character" w:customStyle="1" w:styleId="CommentTextChar">
    <w:name w:val="Comment Text Char"/>
    <w:basedOn w:val="DefaultParagraphFont"/>
    <w:link w:val="CommentText"/>
    <w:uiPriority w:val="99"/>
    <w:rsid w:val="005A6C35"/>
    <w:rPr>
      <w:sz w:val="20"/>
      <w:szCs w:val="20"/>
    </w:rPr>
  </w:style>
  <w:style w:type="paragraph" w:styleId="CommentSubject">
    <w:name w:val="annotation subject"/>
    <w:basedOn w:val="CommentText"/>
    <w:next w:val="CommentText"/>
    <w:link w:val="CommentSubjectChar"/>
    <w:uiPriority w:val="99"/>
    <w:semiHidden/>
    <w:unhideWhenUsed/>
    <w:rsid w:val="005A6C35"/>
    <w:rPr>
      <w:b/>
      <w:bCs/>
    </w:rPr>
  </w:style>
  <w:style w:type="character" w:customStyle="1" w:styleId="CommentSubjectChar">
    <w:name w:val="Comment Subject Char"/>
    <w:basedOn w:val="CommentTextChar"/>
    <w:link w:val="CommentSubject"/>
    <w:uiPriority w:val="99"/>
    <w:semiHidden/>
    <w:rsid w:val="005A6C35"/>
    <w:rPr>
      <w:b/>
      <w:bCs/>
      <w:sz w:val="20"/>
      <w:szCs w:val="20"/>
    </w:rPr>
  </w:style>
  <w:style w:type="paragraph" w:styleId="Revision">
    <w:name w:val="Revision"/>
    <w:hidden/>
    <w:uiPriority w:val="99"/>
    <w:semiHidden/>
    <w:rsid w:val="005A6C35"/>
    <w:pPr>
      <w:spacing w:after="0" w:line="240" w:lineRule="auto"/>
    </w:pPr>
  </w:style>
  <w:style w:type="paragraph" w:styleId="BalloonText">
    <w:name w:val="Balloon Text"/>
    <w:basedOn w:val="Normal"/>
    <w:link w:val="BalloonTextChar"/>
    <w:uiPriority w:val="99"/>
    <w:semiHidden/>
    <w:unhideWhenUsed/>
    <w:rsid w:val="005A6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C35"/>
    <w:rPr>
      <w:rFonts w:ascii="Segoe UI" w:hAnsi="Segoe UI" w:cs="Segoe UI"/>
      <w:sz w:val="18"/>
      <w:szCs w:val="18"/>
    </w:rPr>
  </w:style>
  <w:style w:type="table" w:styleId="TableGrid">
    <w:name w:val="Table Grid"/>
    <w:basedOn w:val="TableNormal"/>
    <w:uiPriority w:val="39"/>
    <w:rsid w:val="004717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krckgcgsb">
    <w:name w:val="gnkrckgcgsb"/>
    <w:basedOn w:val="DefaultParagraphFont"/>
    <w:rsid w:val="00D36D21"/>
  </w:style>
  <w:style w:type="character" w:styleId="Hyperlink">
    <w:name w:val="Hyperlink"/>
    <w:basedOn w:val="DefaultParagraphFont"/>
    <w:uiPriority w:val="99"/>
    <w:unhideWhenUsed/>
    <w:rsid w:val="0032121A"/>
    <w:rPr>
      <w:color w:val="0563C1" w:themeColor="hyperlink"/>
      <w:u w:val="single"/>
    </w:rPr>
  </w:style>
  <w:style w:type="character" w:styleId="UnresolvedMention">
    <w:name w:val="Unresolved Mention"/>
    <w:basedOn w:val="DefaultParagraphFont"/>
    <w:uiPriority w:val="99"/>
    <w:semiHidden/>
    <w:unhideWhenUsed/>
    <w:rsid w:val="0032121A"/>
    <w:rPr>
      <w:color w:val="605E5C"/>
      <w:shd w:val="clear" w:color="auto" w:fill="E1DFDD"/>
    </w:rPr>
  </w:style>
  <w:style w:type="character" w:styleId="LineNumber">
    <w:name w:val="line number"/>
    <w:basedOn w:val="DefaultParagraphFont"/>
    <w:uiPriority w:val="99"/>
    <w:semiHidden/>
    <w:unhideWhenUsed/>
    <w:rsid w:val="00276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333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nalini.dey@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EAAA4-4647-44B3-83F2-60326DBD8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5381</Words>
  <Characters>543676</Characters>
  <Application>Microsoft Office Word</Application>
  <DocSecurity>0</DocSecurity>
  <Lines>4530</Lines>
  <Paragraphs>1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y, Mrinalini</dc:creator>
  <cp:keywords/>
  <dc:description/>
  <cp:lastModifiedBy>Dey, Mrinalini</cp:lastModifiedBy>
  <cp:revision>2</cp:revision>
  <dcterms:created xsi:type="dcterms:W3CDTF">2022-09-30T09:34:00Z</dcterms:created>
  <dcterms:modified xsi:type="dcterms:W3CDTF">2022-09-3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ccine</vt:lpwstr>
  </property>
  <property fmtid="{D5CDD505-2E9C-101B-9397-08002B2CF9AE}" pid="17" name="Mendeley Recent Style Name 7_1">
    <vt:lpwstr>Vac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21743701/vancouver-3</vt:lpwstr>
  </property>
  <property fmtid="{D5CDD505-2E9C-101B-9397-08002B2CF9AE}" pid="21" name="Mendeley Recent Style Name 9_1">
    <vt:lpwstr>Vancouver - Mrinalini Dey</vt:lpwstr>
  </property>
  <property fmtid="{D5CDD505-2E9C-101B-9397-08002B2CF9AE}" pid="22" name="Mendeley Document_1">
    <vt:lpwstr>True</vt:lpwstr>
  </property>
  <property fmtid="{D5CDD505-2E9C-101B-9397-08002B2CF9AE}" pid="23" name="Mendeley Unique User Id_1">
    <vt:lpwstr>9a054a1b-bfb6-3434-8638-069ca60c513b</vt:lpwstr>
  </property>
  <property fmtid="{D5CDD505-2E9C-101B-9397-08002B2CF9AE}" pid="24" name="Mendeley Citation Style_1">
    <vt:lpwstr>https://csl.mendeley.com/styles/21743701/vancouver-3</vt:lpwstr>
  </property>
</Properties>
</file>